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DB54" w14:textId="32A069F4" w:rsidR="004029CD" w:rsidRPr="004952B3" w:rsidRDefault="004029CD" w:rsidP="00213F0B">
      <w:pPr>
        <w:spacing w:beforeLines="30" w:before="72" w:afterLines="30" w:after="72" w:line="360" w:lineRule="auto"/>
        <w:rPr>
          <w:sz w:val="20"/>
          <w:szCs w:val="20"/>
        </w:rPr>
      </w:pPr>
      <w:r w:rsidRPr="004952B3">
        <w:rPr>
          <w:noProof/>
          <w:sz w:val="20"/>
          <w:szCs w:val="20"/>
        </w:rPr>
        <w:drawing>
          <wp:anchor distT="0" distB="0" distL="114300" distR="114300" simplePos="0" relativeHeight="251658240" behindDoc="1" locked="0" layoutInCell="1" allowOverlap="1" wp14:anchorId="35D4836C" wp14:editId="7617E90C">
            <wp:simplePos x="0" y="0"/>
            <wp:positionH relativeFrom="margin">
              <wp:posOffset>1151255</wp:posOffset>
            </wp:positionH>
            <wp:positionV relativeFrom="paragraph">
              <wp:posOffset>-161925</wp:posOffset>
            </wp:positionV>
            <wp:extent cx="3995293" cy="1181100"/>
            <wp:effectExtent l="0" t="0" r="5715" b="0"/>
            <wp:wrapNone/>
            <wp:docPr id="1" name="Picture 1"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95293" cy="1181100"/>
                    </a:xfrm>
                    <a:prstGeom prst="rect">
                      <a:avLst/>
                    </a:prstGeom>
                  </pic:spPr>
                </pic:pic>
              </a:graphicData>
            </a:graphic>
            <wp14:sizeRelH relativeFrom="page">
              <wp14:pctWidth>0</wp14:pctWidth>
            </wp14:sizeRelH>
            <wp14:sizeRelV relativeFrom="page">
              <wp14:pctHeight>0</wp14:pctHeight>
            </wp14:sizeRelV>
          </wp:anchor>
        </w:drawing>
      </w:r>
    </w:p>
    <w:p w14:paraId="7D6F9C54" w14:textId="4081121B" w:rsidR="004029CD" w:rsidRPr="004952B3" w:rsidRDefault="004029CD" w:rsidP="00213F0B">
      <w:pPr>
        <w:spacing w:beforeLines="30" w:before="72" w:afterLines="30" w:after="72" w:line="360" w:lineRule="auto"/>
        <w:rPr>
          <w:sz w:val="20"/>
          <w:szCs w:val="20"/>
        </w:rPr>
      </w:pPr>
    </w:p>
    <w:p w14:paraId="0301A726" w14:textId="71760F4E" w:rsidR="004029CD" w:rsidRPr="004952B3" w:rsidRDefault="004029CD" w:rsidP="00213F0B">
      <w:pPr>
        <w:spacing w:beforeLines="30" w:before="72" w:afterLines="30" w:after="72" w:line="360" w:lineRule="auto"/>
        <w:rPr>
          <w:sz w:val="20"/>
          <w:szCs w:val="20"/>
        </w:rPr>
      </w:pPr>
    </w:p>
    <w:p w14:paraId="59360D83" w14:textId="09B133D5" w:rsidR="004029CD" w:rsidRPr="004952B3" w:rsidRDefault="004029CD" w:rsidP="00213F0B">
      <w:pPr>
        <w:spacing w:beforeLines="30" w:before="72" w:afterLines="30" w:after="72" w:line="360" w:lineRule="auto"/>
        <w:rPr>
          <w:sz w:val="20"/>
          <w:szCs w:val="20"/>
        </w:rPr>
      </w:pPr>
    </w:p>
    <w:p w14:paraId="6E1E32AA" w14:textId="77777777" w:rsidR="004029CD" w:rsidRPr="004952B3" w:rsidRDefault="004029CD" w:rsidP="00213F0B">
      <w:pPr>
        <w:spacing w:beforeLines="30" w:before="72" w:afterLines="30" w:after="72" w:line="360" w:lineRule="auto"/>
        <w:rPr>
          <w:sz w:val="20"/>
          <w:szCs w:val="20"/>
        </w:rPr>
      </w:pPr>
    </w:p>
    <w:p w14:paraId="38F2C7D7" w14:textId="5B5A95A5" w:rsidR="005B1287" w:rsidRPr="00C24A56" w:rsidRDefault="00C24A56" w:rsidP="0023138C">
      <w:pPr>
        <w:pStyle w:val="Title"/>
        <w:jc w:val="center"/>
        <w:rPr>
          <w:sz w:val="48"/>
          <w:szCs w:val="48"/>
        </w:rPr>
      </w:pPr>
      <w:r w:rsidRPr="00C24A56">
        <w:rPr>
          <w:sz w:val="48"/>
          <w:szCs w:val="48"/>
        </w:rPr>
        <w:t xml:space="preserve">How </w:t>
      </w:r>
      <w:r w:rsidR="001334A6">
        <w:rPr>
          <w:sz w:val="48"/>
          <w:szCs w:val="48"/>
        </w:rPr>
        <w:t>R</w:t>
      </w:r>
      <w:r w:rsidRPr="00C24A56">
        <w:rPr>
          <w:sz w:val="48"/>
          <w:szCs w:val="48"/>
        </w:rPr>
        <w:t xml:space="preserve">eview </w:t>
      </w:r>
      <w:r w:rsidR="001334A6">
        <w:rPr>
          <w:sz w:val="48"/>
          <w:szCs w:val="48"/>
        </w:rPr>
        <w:t>R</w:t>
      </w:r>
      <w:r w:rsidRPr="00C24A56">
        <w:rPr>
          <w:sz w:val="48"/>
          <w:szCs w:val="48"/>
        </w:rPr>
        <w:t xml:space="preserve">atings </w:t>
      </w:r>
      <w:r w:rsidR="008B1351">
        <w:rPr>
          <w:sz w:val="48"/>
          <w:szCs w:val="48"/>
        </w:rPr>
        <w:t>I</w:t>
      </w:r>
      <w:r w:rsidRPr="00C24A56">
        <w:rPr>
          <w:sz w:val="48"/>
          <w:szCs w:val="48"/>
        </w:rPr>
        <w:t xml:space="preserve">nfluence </w:t>
      </w:r>
      <w:r w:rsidR="001334A6">
        <w:rPr>
          <w:sz w:val="48"/>
          <w:szCs w:val="48"/>
        </w:rPr>
        <w:t>S</w:t>
      </w:r>
      <w:r w:rsidRPr="00C24A56">
        <w:rPr>
          <w:sz w:val="48"/>
          <w:szCs w:val="48"/>
        </w:rPr>
        <w:t>ales on Steam</w:t>
      </w:r>
    </w:p>
    <w:p w14:paraId="1349060E" w14:textId="7C3A2C13" w:rsidR="003C1D39" w:rsidRPr="00E57BEB" w:rsidRDefault="00C24A56" w:rsidP="0023138C">
      <w:pPr>
        <w:pStyle w:val="Subtitle"/>
        <w:jc w:val="center"/>
        <w:rPr>
          <w:sz w:val="28"/>
          <w:szCs w:val="28"/>
        </w:rPr>
      </w:pPr>
      <w:r w:rsidRPr="00E57BEB">
        <w:rPr>
          <w:sz w:val="28"/>
          <w:szCs w:val="28"/>
        </w:rPr>
        <w:t>A study in the Video Game Industry</w:t>
      </w:r>
    </w:p>
    <w:p w14:paraId="50A517BA" w14:textId="77777777" w:rsidR="008F7E52" w:rsidRPr="004952B3" w:rsidRDefault="008F7E52" w:rsidP="00213F0B">
      <w:pPr>
        <w:spacing w:beforeLines="30" w:before="72" w:afterLines="30" w:after="72" w:line="360" w:lineRule="auto"/>
        <w:rPr>
          <w:sz w:val="20"/>
          <w:szCs w:val="20"/>
        </w:rPr>
      </w:pPr>
    </w:p>
    <w:p w14:paraId="4E3BCB18" w14:textId="0D56CB60" w:rsidR="00D3077A" w:rsidRPr="004952B3" w:rsidRDefault="00D3077A" w:rsidP="00213F0B">
      <w:pPr>
        <w:spacing w:beforeLines="30" w:before="72" w:afterLines="30" w:after="72" w:line="360" w:lineRule="auto"/>
        <w:jc w:val="center"/>
        <w:rPr>
          <w:sz w:val="20"/>
          <w:szCs w:val="20"/>
        </w:rPr>
      </w:pPr>
    </w:p>
    <w:p w14:paraId="55C4D773" w14:textId="77777777" w:rsidR="002C5D0A" w:rsidRPr="004952B3" w:rsidRDefault="002C5D0A" w:rsidP="00213F0B">
      <w:pPr>
        <w:spacing w:beforeLines="30" w:before="72" w:afterLines="30" w:after="72" w:line="360" w:lineRule="auto"/>
        <w:jc w:val="center"/>
        <w:rPr>
          <w:sz w:val="20"/>
          <w:szCs w:val="20"/>
        </w:rPr>
      </w:pPr>
    </w:p>
    <w:p w14:paraId="060BF822" w14:textId="68407F0C" w:rsidR="00E8737C" w:rsidRPr="004952B3" w:rsidRDefault="003C1D39" w:rsidP="0023138C">
      <w:pPr>
        <w:jc w:val="center"/>
      </w:pPr>
      <w:r w:rsidRPr="004952B3">
        <w:t>Marc Lefebvre</w:t>
      </w:r>
    </w:p>
    <w:p w14:paraId="32A17D89" w14:textId="68097A25" w:rsidR="003C1D39" w:rsidRPr="004952B3" w:rsidRDefault="00BB05CE" w:rsidP="0023138C">
      <w:pPr>
        <w:jc w:val="center"/>
      </w:pPr>
      <w:r w:rsidRPr="004952B3">
        <w:t xml:space="preserve">SNR: </w:t>
      </w:r>
      <w:r w:rsidR="003C1D39" w:rsidRPr="004952B3">
        <w:t>2040052</w:t>
      </w:r>
    </w:p>
    <w:p w14:paraId="4F3CBD8C" w14:textId="7B8A2BBE" w:rsidR="002C5D0A" w:rsidRPr="004952B3" w:rsidRDefault="002C5D0A" w:rsidP="00213F0B">
      <w:pPr>
        <w:spacing w:beforeLines="30" w:before="72" w:afterLines="30" w:after="72" w:line="360" w:lineRule="auto"/>
        <w:jc w:val="center"/>
        <w:rPr>
          <w:sz w:val="20"/>
          <w:szCs w:val="20"/>
        </w:rPr>
      </w:pPr>
    </w:p>
    <w:p w14:paraId="0195C652" w14:textId="69E5F561" w:rsidR="00A527F0" w:rsidRPr="004952B3" w:rsidRDefault="00A527F0" w:rsidP="00213F0B">
      <w:pPr>
        <w:spacing w:beforeLines="30" w:before="72" w:afterLines="30" w:after="72" w:line="360" w:lineRule="auto"/>
        <w:rPr>
          <w:sz w:val="20"/>
          <w:szCs w:val="20"/>
        </w:rPr>
      </w:pPr>
    </w:p>
    <w:p w14:paraId="36036FEB" w14:textId="3CE95BF8" w:rsidR="00A527F0" w:rsidRPr="004952B3" w:rsidRDefault="00A527F0" w:rsidP="00213F0B">
      <w:pPr>
        <w:spacing w:beforeLines="30" w:before="72" w:afterLines="30" w:after="72" w:line="360" w:lineRule="auto"/>
        <w:rPr>
          <w:sz w:val="20"/>
          <w:szCs w:val="20"/>
        </w:rPr>
      </w:pPr>
    </w:p>
    <w:p w14:paraId="5DC8A349" w14:textId="752D2087" w:rsidR="00A527F0" w:rsidRPr="004952B3" w:rsidRDefault="00A527F0" w:rsidP="00213F0B">
      <w:pPr>
        <w:spacing w:beforeLines="30" w:before="72" w:afterLines="30" w:after="72" w:line="360" w:lineRule="auto"/>
        <w:rPr>
          <w:sz w:val="20"/>
          <w:szCs w:val="20"/>
        </w:rPr>
      </w:pPr>
    </w:p>
    <w:p w14:paraId="5F45C24B" w14:textId="123B9CC7" w:rsidR="00A527F0" w:rsidRPr="004952B3" w:rsidRDefault="00A527F0" w:rsidP="00213F0B">
      <w:pPr>
        <w:spacing w:beforeLines="30" w:before="72" w:afterLines="30" w:after="72" w:line="360" w:lineRule="auto"/>
        <w:rPr>
          <w:sz w:val="20"/>
          <w:szCs w:val="20"/>
        </w:rPr>
      </w:pPr>
    </w:p>
    <w:p w14:paraId="13FA367E" w14:textId="01093C18" w:rsidR="00A527F0" w:rsidRPr="004952B3" w:rsidRDefault="00A527F0" w:rsidP="00213F0B">
      <w:pPr>
        <w:spacing w:beforeLines="30" w:before="72" w:afterLines="30" w:after="72" w:line="360" w:lineRule="auto"/>
        <w:rPr>
          <w:sz w:val="20"/>
          <w:szCs w:val="20"/>
        </w:rPr>
      </w:pPr>
    </w:p>
    <w:p w14:paraId="713B877C" w14:textId="2A2FE69B" w:rsidR="00A527F0" w:rsidRPr="004952B3" w:rsidRDefault="003A0EE8" w:rsidP="0023138C">
      <w:r w:rsidRPr="004952B3">
        <w:t>January 2021</w:t>
      </w:r>
    </w:p>
    <w:p w14:paraId="35DC8E0A" w14:textId="4A11D6B3" w:rsidR="00A527F0" w:rsidRPr="004952B3" w:rsidRDefault="00A527F0" w:rsidP="0023138C">
      <w:r w:rsidRPr="004952B3">
        <w:t xml:space="preserve">Master </w:t>
      </w:r>
      <w:r w:rsidR="00AF7543" w:rsidRPr="004952B3">
        <w:t>Thesis Marketing Analytics</w:t>
      </w:r>
    </w:p>
    <w:p w14:paraId="125BD9B0" w14:textId="5A25541D" w:rsidR="00A527F0" w:rsidRPr="004952B3" w:rsidRDefault="00A527F0" w:rsidP="0023138C">
      <w:r w:rsidRPr="004952B3">
        <w:t>Marketing Department</w:t>
      </w:r>
    </w:p>
    <w:p w14:paraId="288207B9" w14:textId="1130240C" w:rsidR="00A527F0" w:rsidRPr="004952B3" w:rsidRDefault="00AF7543" w:rsidP="0023138C">
      <w:r w:rsidRPr="004952B3">
        <w:t>Tilburg School of Economics and Management</w:t>
      </w:r>
    </w:p>
    <w:p w14:paraId="00898483" w14:textId="4EB7B5C1" w:rsidR="00A527F0" w:rsidRPr="004952B3" w:rsidRDefault="00A527F0" w:rsidP="0023138C">
      <w:r w:rsidRPr="004952B3">
        <w:t>Tilburg University</w:t>
      </w:r>
    </w:p>
    <w:p w14:paraId="78C48F1E" w14:textId="27B36238" w:rsidR="00A527F0" w:rsidRPr="004952B3" w:rsidRDefault="00A527F0" w:rsidP="0023138C"/>
    <w:p w14:paraId="27CBBC9C" w14:textId="1B750499" w:rsidR="00A527F0" w:rsidRPr="004952B3" w:rsidRDefault="00A527F0" w:rsidP="0023138C">
      <w:pPr>
        <w:rPr>
          <w:i/>
          <w:iCs/>
        </w:rPr>
      </w:pPr>
      <w:r w:rsidRPr="004952B3">
        <w:t>Master Thesis Supervisor:</w:t>
      </w:r>
      <w:r w:rsidRPr="004952B3">
        <w:tab/>
      </w:r>
      <w:r w:rsidRPr="004952B3">
        <w:tab/>
        <w:t>B</w:t>
      </w:r>
      <w:r w:rsidR="00AF7543" w:rsidRPr="004952B3">
        <w:t>obbie</w:t>
      </w:r>
      <w:r w:rsidRPr="004952B3">
        <w:t xml:space="preserve"> Krijger</w:t>
      </w:r>
      <w:r w:rsidRPr="004952B3">
        <w:tab/>
      </w:r>
      <w:r w:rsidRPr="004952B3">
        <w:tab/>
      </w:r>
      <w:r w:rsidRPr="004952B3">
        <w:rPr>
          <w:i/>
          <w:iCs/>
        </w:rPr>
        <w:t>Tilburg University</w:t>
      </w:r>
    </w:p>
    <w:p w14:paraId="7C6DDB3C" w14:textId="1881C20E" w:rsidR="00A527F0" w:rsidRPr="004952B3" w:rsidRDefault="00A527F0" w:rsidP="0023138C">
      <w:pPr>
        <w:rPr>
          <w:b/>
          <w:bCs/>
          <w:i/>
          <w:iCs/>
        </w:rPr>
      </w:pPr>
      <w:r w:rsidRPr="004952B3">
        <w:t>Co-reader:</w:t>
      </w:r>
      <w:r w:rsidRPr="004952B3">
        <w:tab/>
      </w:r>
      <w:r w:rsidRPr="004952B3">
        <w:tab/>
      </w:r>
      <w:r w:rsidRPr="004952B3">
        <w:tab/>
      </w:r>
      <w:r w:rsidRPr="004952B3">
        <w:tab/>
      </w:r>
      <w:r w:rsidR="00AF7543" w:rsidRPr="004952B3">
        <w:t>Constant</w:t>
      </w:r>
      <w:r w:rsidRPr="004952B3">
        <w:t xml:space="preserve"> Pieters</w:t>
      </w:r>
      <w:r w:rsidRPr="004952B3">
        <w:tab/>
      </w:r>
      <w:r w:rsidRPr="004952B3">
        <w:tab/>
      </w:r>
      <w:r w:rsidRPr="004952B3">
        <w:rPr>
          <w:i/>
          <w:iCs/>
        </w:rPr>
        <w:t>Tilburg University</w:t>
      </w:r>
    </w:p>
    <w:p w14:paraId="217FC484" w14:textId="77777777"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49FCF5E5" w14:textId="26D84CE9" w:rsidR="00E8737C" w:rsidRPr="0023138C" w:rsidRDefault="002942DE" w:rsidP="0023138C">
      <w:pPr>
        <w:pStyle w:val="Heading1"/>
      </w:pPr>
      <w:bookmarkStart w:id="0" w:name="_Toc92112177"/>
      <w:r>
        <w:lastRenderedPageBreak/>
        <w:t>Abstract</w:t>
      </w:r>
      <w:bookmarkEnd w:id="0"/>
    </w:p>
    <w:p w14:paraId="28AF3CCA" w14:textId="6664A67F" w:rsidR="00B2006D" w:rsidRDefault="00BE72C2" w:rsidP="00060978">
      <w:pPr>
        <w:spacing w:line="360" w:lineRule="auto"/>
        <w:ind w:firstLine="720"/>
        <w:contextualSpacing/>
        <w:jc w:val="left"/>
      </w:pPr>
      <w:r>
        <w:t xml:space="preserve">The video game industry has </w:t>
      </w:r>
      <w:r w:rsidR="00863C9C">
        <w:t>grown immensely</w:t>
      </w:r>
      <w:r>
        <w:t xml:space="preserve">. </w:t>
      </w:r>
      <w:r w:rsidR="00695E71">
        <w:t>Additionally</w:t>
      </w:r>
      <w:r>
        <w:t>, there has been a</w:t>
      </w:r>
      <w:r w:rsidR="00060978">
        <w:t xml:space="preserve"> surge of online reviews</w:t>
      </w:r>
      <w:r w:rsidR="00863C9C">
        <w:t xml:space="preserve"> and consumers that consult online reviews in decision making</w:t>
      </w:r>
      <w:r w:rsidR="00622D27">
        <w:t>.</w:t>
      </w:r>
      <w:r w:rsidR="00651F6C">
        <w:t xml:space="preserve"> Due to this</w:t>
      </w:r>
      <w:r w:rsidR="00622D27">
        <w:t>,</w:t>
      </w:r>
      <w:r w:rsidR="00695E71">
        <w:t xml:space="preserve"> </w:t>
      </w:r>
      <w:r w:rsidR="00060978">
        <w:t xml:space="preserve">it is important to understand the influence that online reviews have on the sale of video games. Although several studies have examined the effect of online reviews on the sale of video games, </w:t>
      </w:r>
      <w:r w:rsidR="00A60191">
        <w:t>all</w:t>
      </w:r>
      <w:r w:rsidR="00060978">
        <w:t xml:space="preserve"> of these studies were focused on the effect of expert- or user review ratings on console game sales. Therefore, </w:t>
      </w:r>
      <w:r w:rsidR="00B2006D">
        <w:t xml:space="preserve">this study </w:t>
      </w:r>
      <w:r w:rsidR="0010617F">
        <w:t>investigates</w:t>
      </w:r>
      <w:r w:rsidR="00060978">
        <w:t xml:space="preserve"> a new context, namely</w:t>
      </w:r>
      <w:r w:rsidR="00B2006D">
        <w:t xml:space="preserve"> the effect of </w:t>
      </w:r>
      <w:r w:rsidR="00060978">
        <w:t>expert- and user review ratings</w:t>
      </w:r>
      <w:r w:rsidR="00B2006D">
        <w:t xml:space="preserve"> on the </w:t>
      </w:r>
      <w:r w:rsidR="00A60191">
        <w:t>sale of PC games</w:t>
      </w:r>
      <w:r w:rsidR="00270FC4">
        <w:t>. In addition, this study</w:t>
      </w:r>
      <w:r w:rsidR="0010617F">
        <w:t xml:space="preserve"> develops hypotheses on</w:t>
      </w:r>
      <w:r w:rsidR="00B2006D">
        <w:t xml:space="preserve"> </w:t>
      </w:r>
      <w:r w:rsidR="0010617F">
        <w:t>how these effects may be moderated by</w:t>
      </w:r>
      <w:r w:rsidR="00B2006D">
        <w:t xml:space="preserve"> video game characteristics.</w:t>
      </w:r>
    </w:p>
    <w:p w14:paraId="5D7299A4" w14:textId="1C0092F5" w:rsidR="00A82D0A" w:rsidRDefault="0010617F" w:rsidP="00A82D0A">
      <w:pPr>
        <w:spacing w:line="360" w:lineRule="auto"/>
        <w:ind w:firstLine="720"/>
        <w:contextualSpacing/>
        <w:jc w:val="left"/>
      </w:pPr>
      <w:r>
        <w:t xml:space="preserve">This research is applied on </w:t>
      </w:r>
      <w:r w:rsidR="006702FF">
        <w:t xml:space="preserve">Steam, which is a platform through which </w:t>
      </w:r>
      <w:r w:rsidR="007310CB">
        <w:t xml:space="preserve">video games for </w:t>
      </w:r>
      <w:r w:rsidR="006702FF">
        <w:t>PC can be purchased</w:t>
      </w:r>
      <w:r>
        <w:t xml:space="preserve">. </w:t>
      </w:r>
      <w:r w:rsidR="006702FF">
        <w:t xml:space="preserve">The number of downloads for a given game is used as </w:t>
      </w:r>
      <w:r w:rsidR="00D26AC7">
        <w:t xml:space="preserve">the </w:t>
      </w:r>
      <w:r w:rsidR="006702FF">
        <w:t xml:space="preserve">dependent variable, and expert- and user review rating are used as independent variables. Furthermore, the moderating variables are game mode (i.e. multi-player or single-player) and publisher (i.e. major publisher or minor publisher). </w:t>
      </w:r>
      <w:r w:rsidR="001C1AC6">
        <w:t xml:space="preserve">In order to conduct this research, data on video games was collected from multiple online sources. After collection, the data was processed resulting in a clean and rich dataset of 1,203 video games. </w:t>
      </w:r>
      <w:r w:rsidR="00F10362">
        <w:t xml:space="preserve">To </w:t>
      </w:r>
      <w:r w:rsidR="001C1AC6">
        <w:t>test the hypotheses</w:t>
      </w:r>
      <w:r w:rsidR="0028327D">
        <w:t>,</w:t>
      </w:r>
      <w:r w:rsidR="001C1AC6">
        <w:t xml:space="preserve"> </w:t>
      </w:r>
      <w:r w:rsidR="00F10362">
        <w:t>the clean dataset was regressed</w:t>
      </w:r>
      <w:r w:rsidR="001C1AC6">
        <w:t xml:space="preserve"> using an OLS regression.</w:t>
      </w:r>
    </w:p>
    <w:p w14:paraId="637D69D5" w14:textId="559546D1" w:rsidR="000D6753" w:rsidRDefault="00FF495B" w:rsidP="00E26C15">
      <w:pPr>
        <w:spacing w:line="360" w:lineRule="auto"/>
        <w:ind w:firstLine="720"/>
        <w:contextualSpacing/>
        <w:jc w:val="left"/>
      </w:pPr>
      <w:r>
        <w:t>The results show that</w:t>
      </w:r>
      <w:r w:rsidR="00FF15ED">
        <w:t xml:space="preserve"> </w:t>
      </w:r>
      <w:r w:rsidR="00C628F8">
        <w:t xml:space="preserve">expert- and user review rating both have a positive effect on the number of downloads on Steam. However, the effect of expert review ratings is larger than that of user review ratings. Therefore, expert review ratings carry more importance for video game downloads than user review ratings. </w:t>
      </w:r>
      <w:r w:rsidR="00D43BA1">
        <w:t>Moreover</w:t>
      </w:r>
      <w:r w:rsidR="00C628F8">
        <w:t xml:space="preserve">, game mode has been found to moderate the </w:t>
      </w:r>
      <w:r w:rsidR="00193FA7">
        <w:t>effect of user review rating on the number of download</w:t>
      </w:r>
      <w:r w:rsidR="00D43BA1">
        <w:t>s</w:t>
      </w:r>
      <w:r w:rsidR="00193FA7">
        <w:t xml:space="preserve">. If a video game has multi-player functionalities, the effect of user review rating on the number of downloads increases. </w:t>
      </w:r>
      <w:r w:rsidR="00D43BA1">
        <w:t xml:space="preserve">Furthermore, </w:t>
      </w:r>
      <w:r w:rsidR="00517383">
        <w:t>publisher has</w:t>
      </w:r>
      <w:r w:rsidR="00D26AC7">
        <w:t xml:space="preserve"> </w:t>
      </w:r>
      <w:r w:rsidR="00517383">
        <w:t>been found to moderate the effect of expert review rating on the number of downloads. If a video game is published by a major publisher, the effect of expert review rating on the number of downloads increases.</w:t>
      </w:r>
    </w:p>
    <w:p w14:paraId="6262CA7B" w14:textId="33717E2D" w:rsidR="00BE2615" w:rsidRPr="001005FA" w:rsidRDefault="00567F1B" w:rsidP="001005FA">
      <w:pPr>
        <w:spacing w:line="360" w:lineRule="auto"/>
        <w:ind w:firstLine="720"/>
        <w:contextualSpacing/>
        <w:jc w:val="left"/>
      </w:pPr>
      <w:r>
        <w:t xml:space="preserve">The </w:t>
      </w:r>
      <w:r w:rsidR="00F505A4">
        <w:t>findings</w:t>
      </w:r>
      <w:r>
        <w:t xml:space="preserve"> suggest that</w:t>
      </w:r>
      <w:r w:rsidR="009523B4">
        <w:t xml:space="preserve"> video game</w:t>
      </w:r>
      <w:r>
        <w:t xml:space="preserve"> </w:t>
      </w:r>
      <w:r w:rsidR="009F6847">
        <w:t xml:space="preserve">publishers </w:t>
      </w:r>
      <w:r w:rsidR="00DD23E1">
        <w:t xml:space="preserve">releasing </w:t>
      </w:r>
      <w:r w:rsidR="00851323">
        <w:t xml:space="preserve">PC games </w:t>
      </w:r>
      <w:r w:rsidR="009523B4">
        <w:t xml:space="preserve">should take </w:t>
      </w:r>
      <w:r w:rsidR="00851323">
        <w:t xml:space="preserve">both </w:t>
      </w:r>
      <w:r w:rsidR="009523B4">
        <w:t xml:space="preserve">expert- and user review ratings into account, </w:t>
      </w:r>
      <w:r w:rsidR="00DD23E1">
        <w:t>due to their</w:t>
      </w:r>
      <w:r w:rsidR="009523B4">
        <w:t xml:space="preserve"> significant effect on </w:t>
      </w:r>
      <w:r w:rsidR="00851323">
        <w:t>sales related outcomes</w:t>
      </w:r>
      <w:r w:rsidR="009523B4">
        <w:t xml:space="preserve">. </w:t>
      </w:r>
      <w:r w:rsidR="009F6847">
        <w:t>In addition,</w:t>
      </w:r>
      <w:r w:rsidR="00DD23E1">
        <w:t xml:space="preserve"> </w:t>
      </w:r>
      <w:r w:rsidR="009F6847">
        <w:t>managers of major publishers should pay attention to practices that may improve expert ratings</w:t>
      </w:r>
      <w:r w:rsidR="00851323">
        <w:t>. This is due to the fact that effect of expert ratings on sales is strengthened when a game is released by a major publisher</w:t>
      </w:r>
      <w:r w:rsidR="009F6847">
        <w:t>. Also, publishers that release multi-player games should lay emphasis on</w:t>
      </w:r>
      <w:r w:rsidR="00772DCE">
        <w:t xml:space="preserve"> the improvement of</w:t>
      </w:r>
      <w:r w:rsidR="009F6847">
        <w:t xml:space="preserve"> user ratings</w:t>
      </w:r>
      <w:r w:rsidR="00660AF8">
        <w:t>. This is</w:t>
      </w:r>
      <w:r w:rsidR="009F6847">
        <w:t xml:space="preserve"> </w:t>
      </w:r>
      <w:r w:rsidR="00851323">
        <w:t>because the effect of user ratings on sales is strengthened when a game is multi-player.</w:t>
      </w:r>
      <w:r w:rsidR="00BE2615" w:rsidRPr="004952B3">
        <w:rPr>
          <w:sz w:val="20"/>
          <w:szCs w:val="20"/>
        </w:rPr>
        <w:br w:type="page"/>
      </w:r>
    </w:p>
    <w:p w14:paraId="4017266A" w14:textId="5329778A" w:rsidR="008E494D" w:rsidRPr="008E494D" w:rsidRDefault="00BE2615" w:rsidP="008E494D">
      <w:pPr>
        <w:pStyle w:val="Heading1"/>
      </w:pPr>
      <w:bookmarkStart w:id="1" w:name="_Toc85018805"/>
      <w:bookmarkStart w:id="2" w:name="_Toc92112178"/>
      <w:r w:rsidRPr="0023138C">
        <w:lastRenderedPageBreak/>
        <w:t>Preface</w:t>
      </w:r>
      <w:bookmarkEnd w:id="1"/>
      <w:bookmarkEnd w:id="2"/>
    </w:p>
    <w:p w14:paraId="2C05976D" w14:textId="37FCEE42" w:rsidR="00B9195C" w:rsidRDefault="008B1351" w:rsidP="00CF454F">
      <w:pPr>
        <w:spacing w:beforeLines="30" w:before="72" w:afterLines="30" w:after="72" w:line="360" w:lineRule="auto"/>
        <w:ind w:firstLine="720"/>
        <w:contextualSpacing/>
        <w:jc w:val="left"/>
        <w:rPr>
          <w:szCs w:val="24"/>
        </w:rPr>
      </w:pPr>
      <w:r>
        <w:rPr>
          <w:szCs w:val="24"/>
        </w:rPr>
        <w:t>Before you lies the thesis “How Review Ratings Influence Sales on Steam: A study in the video game industry”. This thesis has been written to fulfil the graduation requirements of the Master Marketing Analytics program at Tilburg University. I was engaged in researching and writing this thesis from August to December 2021.</w:t>
      </w:r>
    </w:p>
    <w:p w14:paraId="72FAF352" w14:textId="2EC83395" w:rsidR="008B1351" w:rsidRDefault="00B9195C" w:rsidP="00E2002C">
      <w:pPr>
        <w:spacing w:beforeLines="30" w:before="72" w:afterLines="30" w:after="72" w:line="360" w:lineRule="auto"/>
        <w:ind w:firstLine="720"/>
        <w:contextualSpacing/>
        <w:jc w:val="left"/>
        <w:rPr>
          <w:szCs w:val="24"/>
        </w:rPr>
      </w:pPr>
      <w:r>
        <w:rPr>
          <w:szCs w:val="24"/>
        </w:rPr>
        <w:t>First, I</w:t>
      </w:r>
      <w:r w:rsidR="00F665AB">
        <w:rPr>
          <w:szCs w:val="24"/>
        </w:rPr>
        <w:t xml:space="preserve"> would like to thank my supervisor, Bobbie Krijger, for her guidance and support during the process. </w:t>
      </w:r>
      <w:r>
        <w:rPr>
          <w:szCs w:val="24"/>
        </w:rPr>
        <w:t>Second</w:t>
      </w:r>
      <w:r w:rsidR="00F665AB">
        <w:rPr>
          <w:szCs w:val="24"/>
        </w:rPr>
        <w:t>, I would like to thank Max Veerhoek</w:t>
      </w:r>
      <w:r w:rsidR="00CE3B0E">
        <w:rPr>
          <w:szCs w:val="24"/>
        </w:rPr>
        <w:t xml:space="preserve"> for helping</w:t>
      </w:r>
      <w:r w:rsidR="00F665AB">
        <w:rPr>
          <w:szCs w:val="24"/>
        </w:rPr>
        <w:t xml:space="preserve"> me with fine tuning the code used to </w:t>
      </w:r>
      <w:r w:rsidR="00CE3B0E">
        <w:rPr>
          <w:szCs w:val="24"/>
        </w:rPr>
        <w:t xml:space="preserve">collect a part of the data necessary to conduct this analysis. </w:t>
      </w:r>
      <w:r>
        <w:rPr>
          <w:szCs w:val="24"/>
        </w:rPr>
        <w:t>Third</w:t>
      </w:r>
      <w:r w:rsidR="00CE3B0E">
        <w:rPr>
          <w:szCs w:val="24"/>
        </w:rPr>
        <w:t>, I would like to thank Raul Kleinherenbrink for proofreading my thesis, and providing me with mental support. If I ever lost interest or motivation</w:t>
      </w:r>
      <w:r w:rsidR="00EF659C">
        <w:rPr>
          <w:szCs w:val="24"/>
        </w:rPr>
        <w:t>,</w:t>
      </w:r>
      <w:r w:rsidR="00CE3B0E">
        <w:rPr>
          <w:szCs w:val="24"/>
        </w:rPr>
        <w:t xml:space="preserve"> he helped me constructively</w:t>
      </w:r>
      <w:r w:rsidR="00EF659C">
        <w:rPr>
          <w:szCs w:val="24"/>
        </w:rPr>
        <w:t>,</w:t>
      </w:r>
      <w:r w:rsidR="00CE3B0E">
        <w:rPr>
          <w:szCs w:val="24"/>
        </w:rPr>
        <w:t xml:space="preserve"> and rebuilt my interest and motivation to write my thesis.</w:t>
      </w:r>
    </w:p>
    <w:p w14:paraId="24913E1A" w14:textId="7308218A" w:rsidR="00CE3B0E" w:rsidRDefault="00CE3B0E" w:rsidP="000F4F99">
      <w:pPr>
        <w:spacing w:beforeLines="30" w:before="72" w:afterLines="30" w:after="72" w:line="360" w:lineRule="auto"/>
        <w:ind w:firstLine="720"/>
        <w:contextualSpacing/>
        <w:jc w:val="left"/>
        <w:rPr>
          <w:szCs w:val="24"/>
        </w:rPr>
      </w:pPr>
    </w:p>
    <w:p w14:paraId="19FBB0E2" w14:textId="350BA858" w:rsidR="00CE3B0E" w:rsidRDefault="00CE3B0E" w:rsidP="000F4F99">
      <w:pPr>
        <w:spacing w:beforeLines="30" w:before="72" w:afterLines="30" w:after="72" w:line="360" w:lineRule="auto"/>
        <w:contextualSpacing/>
        <w:jc w:val="left"/>
        <w:rPr>
          <w:szCs w:val="24"/>
        </w:rPr>
      </w:pPr>
      <w:r>
        <w:rPr>
          <w:szCs w:val="24"/>
        </w:rPr>
        <w:t>I hope you enjoy reading my thesis.</w:t>
      </w:r>
    </w:p>
    <w:p w14:paraId="1B4606F2" w14:textId="6885369F" w:rsidR="00CE3B0E" w:rsidRDefault="00CE3B0E" w:rsidP="000F4F99">
      <w:pPr>
        <w:spacing w:beforeLines="30" w:before="72" w:afterLines="30" w:after="72" w:line="360" w:lineRule="auto"/>
        <w:ind w:firstLine="720"/>
        <w:contextualSpacing/>
        <w:jc w:val="left"/>
        <w:rPr>
          <w:szCs w:val="24"/>
        </w:rPr>
      </w:pPr>
    </w:p>
    <w:p w14:paraId="598D6141" w14:textId="0571029F" w:rsidR="00CE3B0E" w:rsidRDefault="00CE3B0E" w:rsidP="000F4F99">
      <w:pPr>
        <w:spacing w:beforeLines="30" w:before="72" w:afterLines="30" w:after="72" w:line="360" w:lineRule="auto"/>
        <w:contextualSpacing/>
        <w:jc w:val="left"/>
        <w:rPr>
          <w:szCs w:val="24"/>
        </w:rPr>
      </w:pPr>
      <w:r>
        <w:rPr>
          <w:szCs w:val="24"/>
        </w:rPr>
        <w:t>Yours sincerely,</w:t>
      </w:r>
    </w:p>
    <w:p w14:paraId="470646D0" w14:textId="56D7787F" w:rsidR="00CE3B0E" w:rsidRDefault="00CE3B0E" w:rsidP="000F4F99">
      <w:pPr>
        <w:spacing w:beforeLines="30" w:before="72" w:afterLines="30" w:after="72" w:line="360" w:lineRule="auto"/>
        <w:contextualSpacing/>
        <w:jc w:val="left"/>
        <w:rPr>
          <w:szCs w:val="24"/>
        </w:rPr>
      </w:pPr>
    </w:p>
    <w:p w14:paraId="23367F4C" w14:textId="1DAECAFF" w:rsidR="00CE3B0E" w:rsidRDefault="00CE3B0E" w:rsidP="000F4F99">
      <w:pPr>
        <w:spacing w:beforeLines="30" w:before="72" w:afterLines="30" w:after="72" w:line="360" w:lineRule="auto"/>
        <w:contextualSpacing/>
        <w:jc w:val="left"/>
        <w:rPr>
          <w:szCs w:val="24"/>
        </w:rPr>
      </w:pPr>
      <w:r>
        <w:rPr>
          <w:szCs w:val="24"/>
        </w:rPr>
        <w:t>Marc Lefebvre</w:t>
      </w:r>
    </w:p>
    <w:p w14:paraId="55AE55ED" w14:textId="1C235545" w:rsidR="00CE3B0E" w:rsidRDefault="00CE3B0E" w:rsidP="000F4F99">
      <w:pPr>
        <w:spacing w:beforeLines="30" w:before="72" w:afterLines="30" w:after="72" w:line="360" w:lineRule="auto"/>
        <w:contextualSpacing/>
        <w:jc w:val="left"/>
        <w:rPr>
          <w:szCs w:val="24"/>
        </w:rPr>
      </w:pPr>
    </w:p>
    <w:p w14:paraId="128AE853" w14:textId="7615A70F" w:rsidR="00CE3B0E" w:rsidRPr="004C0CF8" w:rsidRDefault="00CE3B0E" w:rsidP="000F4F99">
      <w:pPr>
        <w:spacing w:beforeLines="30" w:before="72" w:afterLines="30" w:after="72" w:line="360" w:lineRule="auto"/>
        <w:contextualSpacing/>
        <w:jc w:val="left"/>
        <w:rPr>
          <w:szCs w:val="24"/>
        </w:rPr>
      </w:pPr>
      <w:r>
        <w:rPr>
          <w:szCs w:val="24"/>
        </w:rPr>
        <w:t>Rotterdam, December 26</w:t>
      </w:r>
      <w:r w:rsidRPr="00CE3B0E">
        <w:rPr>
          <w:szCs w:val="24"/>
          <w:vertAlign w:val="superscript"/>
        </w:rPr>
        <w:t>th</w:t>
      </w:r>
      <w:r>
        <w:rPr>
          <w:szCs w:val="24"/>
        </w:rPr>
        <w:t>, 2021</w:t>
      </w:r>
    </w:p>
    <w:p w14:paraId="4CFF85DA" w14:textId="0C3A09B6"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1378EE2D" w14:textId="1FB3AAC9" w:rsidR="00BE2615" w:rsidRPr="0023138C" w:rsidRDefault="00BE2615" w:rsidP="0023138C">
      <w:pPr>
        <w:pStyle w:val="Heading1"/>
      </w:pPr>
      <w:bookmarkStart w:id="3" w:name="_Toc85018806"/>
      <w:bookmarkStart w:id="4" w:name="_Toc85022793"/>
      <w:bookmarkStart w:id="5" w:name="_Toc86077858"/>
      <w:bookmarkStart w:id="6" w:name="_Toc87885707"/>
      <w:bookmarkStart w:id="7" w:name="_Toc87886143"/>
      <w:bookmarkStart w:id="8" w:name="_Toc87952672"/>
      <w:bookmarkStart w:id="9" w:name="_Toc87957563"/>
      <w:bookmarkStart w:id="10" w:name="_Toc88009934"/>
      <w:bookmarkStart w:id="11" w:name="_Toc88852460"/>
      <w:bookmarkStart w:id="12" w:name="_Toc88855611"/>
      <w:bookmarkStart w:id="13" w:name="_Toc88933138"/>
      <w:bookmarkStart w:id="14" w:name="_Toc88945710"/>
      <w:bookmarkStart w:id="15" w:name="_Toc89376211"/>
      <w:bookmarkStart w:id="16" w:name="_Toc92112179"/>
      <w:r w:rsidRPr="0023138C">
        <w:lastRenderedPageBreak/>
        <w:t>Table of contents</w:t>
      </w:r>
      <w:bookmarkEnd w:id="3"/>
      <w:bookmarkEnd w:id="4"/>
      <w:bookmarkEnd w:id="5"/>
      <w:bookmarkEnd w:id="6"/>
      <w:bookmarkEnd w:id="7"/>
      <w:bookmarkEnd w:id="8"/>
      <w:bookmarkEnd w:id="9"/>
      <w:bookmarkEnd w:id="10"/>
      <w:bookmarkEnd w:id="11"/>
      <w:bookmarkEnd w:id="12"/>
      <w:bookmarkEnd w:id="13"/>
      <w:bookmarkEnd w:id="14"/>
      <w:bookmarkEnd w:id="15"/>
      <w:bookmarkEnd w:id="16"/>
    </w:p>
    <w:p w14:paraId="23B08F1A" w14:textId="71F866A0" w:rsidR="00A74598" w:rsidRPr="00A74598" w:rsidRDefault="005B6BC5">
      <w:pPr>
        <w:pStyle w:val="TOC1"/>
        <w:tabs>
          <w:tab w:val="right" w:leader="dot" w:pos="9016"/>
        </w:tabs>
        <w:rPr>
          <w:rFonts w:eastAsiaTheme="minorEastAsia" w:cs="Times New Roman"/>
          <w:noProof/>
          <w:sz w:val="20"/>
          <w:szCs w:val="20"/>
          <w:lang w:eastAsia="en-GB"/>
        </w:rPr>
      </w:pPr>
      <w:r w:rsidRPr="00EF52A6">
        <w:rPr>
          <w:rFonts w:cs="Times New Roman"/>
          <w:sz w:val="22"/>
        </w:rPr>
        <w:fldChar w:fldCharType="begin"/>
      </w:r>
      <w:r w:rsidRPr="00EF52A6">
        <w:rPr>
          <w:rFonts w:cs="Times New Roman"/>
          <w:sz w:val="22"/>
        </w:rPr>
        <w:instrText xml:space="preserve"> TOC \o "1-3" \h \z \u </w:instrText>
      </w:r>
      <w:r w:rsidRPr="00EF52A6">
        <w:rPr>
          <w:rFonts w:cs="Times New Roman"/>
          <w:sz w:val="22"/>
        </w:rPr>
        <w:fldChar w:fldCharType="separate"/>
      </w:r>
      <w:hyperlink w:anchor="_Toc92112177" w:history="1">
        <w:r w:rsidR="00A74598" w:rsidRPr="00A74598">
          <w:rPr>
            <w:rStyle w:val="Hyperlink"/>
            <w:rFonts w:cs="Times New Roman"/>
            <w:noProof/>
            <w:sz w:val="20"/>
            <w:szCs w:val="20"/>
          </w:rPr>
          <w:t>Abstract</w:t>
        </w:r>
        <w:r w:rsidR="00A74598" w:rsidRPr="00A74598">
          <w:rPr>
            <w:rFonts w:cs="Times New Roman"/>
            <w:noProof/>
            <w:webHidden/>
            <w:sz w:val="20"/>
            <w:szCs w:val="20"/>
          </w:rPr>
          <w:tab/>
        </w:r>
        <w:r w:rsidR="00A74598" w:rsidRPr="00A74598">
          <w:rPr>
            <w:rFonts w:cs="Times New Roman"/>
            <w:noProof/>
            <w:webHidden/>
            <w:sz w:val="20"/>
            <w:szCs w:val="20"/>
          </w:rPr>
          <w:fldChar w:fldCharType="begin"/>
        </w:r>
        <w:r w:rsidR="00A74598" w:rsidRPr="00A74598">
          <w:rPr>
            <w:rFonts w:cs="Times New Roman"/>
            <w:noProof/>
            <w:webHidden/>
            <w:sz w:val="20"/>
            <w:szCs w:val="20"/>
          </w:rPr>
          <w:instrText xml:space="preserve"> PAGEREF _Toc92112177 \h </w:instrText>
        </w:r>
        <w:r w:rsidR="00A74598" w:rsidRPr="00A74598">
          <w:rPr>
            <w:rFonts w:cs="Times New Roman"/>
            <w:noProof/>
            <w:webHidden/>
            <w:sz w:val="20"/>
            <w:szCs w:val="20"/>
          </w:rPr>
        </w:r>
        <w:r w:rsidR="00A74598" w:rsidRPr="00A74598">
          <w:rPr>
            <w:rFonts w:cs="Times New Roman"/>
            <w:noProof/>
            <w:webHidden/>
            <w:sz w:val="20"/>
            <w:szCs w:val="20"/>
          </w:rPr>
          <w:fldChar w:fldCharType="separate"/>
        </w:r>
        <w:r w:rsidR="0071334A">
          <w:rPr>
            <w:rFonts w:cs="Times New Roman"/>
            <w:noProof/>
            <w:webHidden/>
            <w:sz w:val="20"/>
            <w:szCs w:val="20"/>
          </w:rPr>
          <w:t>2</w:t>
        </w:r>
        <w:r w:rsidR="00A74598" w:rsidRPr="00A74598">
          <w:rPr>
            <w:rFonts w:cs="Times New Roman"/>
            <w:noProof/>
            <w:webHidden/>
            <w:sz w:val="20"/>
            <w:szCs w:val="20"/>
          </w:rPr>
          <w:fldChar w:fldCharType="end"/>
        </w:r>
      </w:hyperlink>
    </w:p>
    <w:p w14:paraId="476E93DD" w14:textId="1B855EE8" w:rsidR="00A74598" w:rsidRPr="00A74598" w:rsidRDefault="006475A6">
      <w:pPr>
        <w:pStyle w:val="TOC1"/>
        <w:tabs>
          <w:tab w:val="right" w:leader="dot" w:pos="9016"/>
        </w:tabs>
        <w:rPr>
          <w:rFonts w:eastAsiaTheme="minorEastAsia" w:cs="Times New Roman"/>
          <w:noProof/>
          <w:sz w:val="20"/>
          <w:szCs w:val="20"/>
          <w:lang w:eastAsia="en-GB"/>
        </w:rPr>
      </w:pPr>
      <w:hyperlink w:anchor="_Toc92112178" w:history="1">
        <w:r w:rsidR="00A74598" w:rsidRPr="00A74598">
          <w:rPr>
            <w:rStyle w:val="Hyperlink"/>
            <w:rFonts w:cs="Times New Roman"/>
            <w:noProof/>
            <w:sz w:val="20"/>
            <w:szCs w:val="20"/>
          </w:rPr>
          <w:t>Preface</w:t>
        </w:r>
        <w:r w:rsidR="00A74598" w:rsidRPr="00A74598">
          <w:rPr>
            <w:rFonts w:cs="Times New Roman"/>
            <w:noProof/>
            <w:webHidden/>
            <w:sz w:val="20"/>
            <w:szCs w:val="20"/>
          </w:rPr>
          <w:tab/>
        </w:r>
        <w:r w:rsidR="00A74598" w:rsidRPr="00A74598">
          <w:rPr>
            <w:rFonts w:cs="Times New Roman"/>
            <w:noProof/>
            <w:webHidden/>
            <w:sz w:val="20"/>
            <w:szCs w:val="20"/>
          </w:rPr>
          <w:fldChar w:fldCharType="begin"/>
        </w:r>
        <w:r w:rsidR="00A74598" w:rsidRPr="00A74598">
          <w:rPr>
            <w:rFonts w:cs="Times New Roman"/>
            <w:noProof/>
            <w:webHidden/>
            <w:sz w:val="20"/>
            <w:szCs w:val="20"/>
          </w:rPr>
          <w:instrText xml:space="preserve"> PAGEREF _Toc92112178 \h </w:instrText>
        </w:r>
        <w:r w:rsidR="00A74598" w:rsidRPr="00A74598">
          <w:rPr>
            <w:rFonts w:cs="Times New Roman"/>
            <w:noProof/>
            <w:webHidden/>
            <w:sz w:val="20"/>
            <w:szCs w:val="20"/>
          </w:rPr>
        </w:r>
        <w:r w:rsidR="00A74598" w:rsidRPr="00A74598">
          <w:rPr>
            <w:rFonts w:cs="Times New Roman"/>
            <w:noProof/>
            <w:webHidden/>
            <w:sz w:val="20"/>
            <w:szCs w:val="20"/>
          </w:rPr>
          <w:fldChar w:fldCharType="separate"/>
        </w:r>
        <w:r w:rsidR="0071334A">
          <w:rPr>
            <w:rFonts w:cs="Times New Roman"/>
            <w:noProof/>
            <w:webHidden/>
            <w:sz w:val="20"/>
            <w:szCs w:val="20"/>
          </w:rPr>
          <w:t>3</w:t>
        </w:r>
        <w:r w:rsidR="00A74598" w:rsidRPr="00A74598">
          <w:rPr>
            <w:rFonts w:cs="Times New Roman"/>
            <w:noProof/>
            <w:webHidden/>
            <w:sz w:val="20"/>
            <w:szCs w:val="20"/>
          </w:rPr>
          <w:fldChar w:fldCharType="end"/>
        </w:r>
      </w:hyperlink>
    </w:p>
    <w:p w14:paraId="33297D95" w14:textId="3BD88585" w:rsidR="00A74598" w:rsidRPr="00A74598" w:rsidRDefault="006475A6">
      <w:pPr>
        <w:pStyle w:val="TOC1"/>
        <w:tabs>
          <w:tab w:val="right" w:leader="dot" w:pos="9016"/>
        </w:tabs>
        <w:rPr>
          <w:rFonts w:eastAsiaTheme="minorEastAsia" w:cs="Times New Roman"/>
          <w:noProof/>
          <w:sz w:val="20"/>
          <w:szCs w:val="20"/>
          <w:lang w:eastAsia="en-GB"/>
        </w:rPr>
      </w:pPr>
      <w:hyperlink w:anchor="_Toc92112180" w:history="1">
        <w:r w:rsidR="00A74598" w:rsidRPr="00A74598">
          <w:rPr>
            <w:rStyle w:val="Hyperlink"/>
            <w:rFonts w:cs="Times New Roman"/>
            <w:noProof/>
            <w:sz w:val="20"/>
            <w:szCs w:val="20"/>
          </w:rPr>
          <w:t>1. Introduction</w:t>
        </w:r>
        <w:r w:rsidR="00A74598" w:rsidRPr="00A74598">
          <w:rPr>
            <w:rFonts w:cs="Times New Roman"/>
            <w:noProof/>
            <w:webHidden/>
            <w:sz w:val="20"/>
            <w:szCs w:val="20"/>
          </w:rPr>
          <w:tab/>
        </w:r>
        <w:r w:rsidR="00A74598" w:rsidRPr="00A74598">
          <w:rPr>
            <w:rFonts w:cs="Times New Roman"/>
            <w:noProof/>
            <w:webHidden/>
            <w:sz w:val="20"/>
            <w:szCs w:val="20"/>
          </w:rPr>
          <w:fldChar w:fldCharType="begin"/>
        </w:r>
        <w:r w:rsidR="00A74598" w:rsidRPr="00A74598">
          <w:rPr>
            <w:rFonts w:cs="Times New Roman"/>
            <w:noProof/>
            <w:webHidden/>
            <w:sz w:val="20"/>
            <w:szCs w:val="20"/>
          </w:rPr>
          <w:instrText xml:space="preserve"> PAGEREF _Toc92112180 \h </w:instrText>
        </w:r>
        <w:r w:rsidR="00A74598" w:rsidRPr="00A74598">
          <w:rPr>
            <w:rFonts w:cs="Times New Roman"/>
            <w:noProof/>
            <w:webHidden/>
            <w:sz w:val="20"/>
            <w:szCs w:val="20"/>
          </w:rPr>
        </w:r>
        <w:r w:rsidR="00A74598" w:rsidRPr="00A74598">
          <w:rPr>
            <w:rFonts w:cs="Times New Roman"/>
            <w:noProof/>
            <w:webHidden/>
            <w:sz w:val="20"/>
            <w:szCs w:val="20"/>
          </w:rPr>
          <w:fldChar w:fldCharType="separate"/>
        </w:r>
        <w:r w:rsidR="0071334A">
          <w:rPr>
            <w:rFonts w:cs="Times New Roman"/>
            <w:noProof/>
            <w:webHidden/>
            <w:sz w:val="20"/>
            <w:szCs w:val="20"/>
          </w:rPr>
          <w:t>5</w:t>
        </w:r>
        <w:r w:rsidR="00A74598" w:rsidRPr="00A74598">
          <w:rPr>
            <w:rFonts w:cs="Times New Roman"/>
            <w:noProof/>
            <w:webHidden/>
            <w:sz w:val="20"/>
            <w:szCs w:val="20"/>
          </w:rPr>
          <w:fldChar w:fldCharType="end"/>
        </w:r>
      </w:hyperlink>
    </w:p>
    <w:p w14:paraId="59C38CC7" w14:textId="63DA5C5A" w:rsidR="00A74598" w:rsidRPr="00A74598" w:rsidRDefault="006475A6">
      <w:pPr>
        <w:pStyle w:val="TOC1"/>
        <w:tabs>
          <w:tab w:val="right" w:leader="dot" w:pos="9016"/>
        </w:tabs>
        <w:rPr>
          <w:rFonts w:eastAsiaTheme="minorEastAsia" w:cs="Times New Roman"/>
          <w:noProof/>
          <w:sz w:val="20"/>
          <w:szCs w:val="20"/>
          <w:lang w:eastAsia="en-GB"/>
        </w:rPr>
      </w:pPr>
      <w:hyperlink w:anchor="_Toc92112181" w:history="1">
        <w:r w:rsidR="00A74598" w:rsidRPr="00A74598">
          <w:rPr>
            <w:rStyle w:val="Hyperlink"/>
            <w:rFonts w:cs="Times New Roman"/>
            <w:noProof/>
            <w:sz w:val="20"/>
            <w:szCs w:val="20"/>
          </w:rPr>
          <w:t>2. Theoretical framework</w:t>
        </w:r>
        <w:r w:rsidR="00A74598" w:rsidRPr="00A74598">
          <w:rPr>
            <w:rFonts w:cs="Times New Roman"/>
            <w:noProof/>
            <w:webHidden/>
            <w:sz w:val="20"/>
            <w:szCs w:val="20"/>
          </w:rPr>
          <w:tab/>
        </w:r>
        <w:r w:rsidR="00A74598" w:rsidRPr="00A74598">
          <w:rPr>
            <w:rFonts w:cs="Times New Roman"/>
            <w:noProof/>
            <w:webHidden/>
            <w:sz w:val="20"/>
            <w:szCs w:val="20"/>
          </w:rPr>
          <w:fldChar w:fldCharType="begin"/>
        </w:r>
        <w:r w:rsidR="00A74598" w:rsidRPr="00A74598">
          <w:rPr>
            <w:rFonts w:cs="Times New Roman"/>
            <w:noProof/>
            <w:webHidden/>
            <w:sz w:val="20"/>
            <w:szCs w:val="20"/>
          </w:rPr>
          <w:instrText xml:space="preserve"> PAGEREF _Toc92112181 \h </w:instrText>
        </w:r>
        <w:r w:rsidR="00A74598" w:rsidRPr="00A74598">
          <w:rPr>
            <w:rFonts w:cs="Times New Roman"/>
            <w:noProof/>
            <w:webHidden/>
            <w:sz w:val="20"/>
            <w:szCs w:val="20"/>
          </w:rPr>
        </w:r>
        <w:r w:rsidR="00A74598" w:rsidRPr="00A74598">
          <w:rPr>
            <w:rFonts w:cs="Times New Roman"/>
            <w:noProof/>
            <w:webHidden/>
            <w:sz w:val="20"/>
            <w:szCs w:val="20"/>
          </w:rPr>
          <w:fldChar w:fldCharType="separate"/>
        </w:r>
        <w:r w:rsidR="0071334A">
          <w:rPr>
            <w:rFonts w:cs="Times New Roman"/>
            <w:noProof/>
            <w:webHidden/>
            <w:sz w:val="20"/>
            <w:szCs w:val="20"/>
          </w:rPr>
          <w:t>10</w:t>
        </w:r>
        <w:r w:rsidR="00A74598" w:rsidRPr="00A74598">
          <w:rPr>
            <w:rFonts w:cs="Times New Roman"/>
            <w:noProof/>
            <w:webHidden/>
            <w:sz w:val="20"/>
            <w:szCs w:val="20"/>
          </w:rPr>
          <w:fldChar w:fldCharType="end"/>
        </w:r>
      </w:hyperlink>
    </w:p>
    <w:p w14:paraId="3DFC8B5B" w14:textId="1E16C4F6"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182" w:history="1">
        <w:r w:rsidR="00A74598" w:rsidRPr="00A74598">
          <w:rPr>
            <w:rStyle w:val="Hyperlink"/>
            <w:rFonts w:ascii="Times New Roman" w:hAnsi="Times New Roman"/>
            <w:noProof/>
            <w:sz w:val="20"/>
            <w:szCs w:val="20"/>
          </w:rPr>
          <w:t>2.1 Conceptual framework</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82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0</w:t>
        </w:r>
        <w:r w:rsidR="00A74598" w:rsidRPr="00A74598">
          <w:rPr>
            <w:rFonts w:ascii="Times New Roman" w:hAnsi="Times New Roman"/>
            <w:noProof/>
            <w:webHidden/>
            <w:sz w:val="20"/>
            <w:szCs w:val="20"/>
          </w:rPr>
          <w:fldChar w:fldCharType="end"/>
        </w:r>
      </w:hyperlink>
    </w:p>
    <w:p w14:paraId="1C7AEC77" w14:textId="01E326FD"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183" w:history="1">
        <w:r w:rsidR="00A74598" w:rsidRPr="00A74598">
          <w:rPr>
            <w:rStyle w:val="Hyperlink"/>
            <w:rFonts w:ascii="Times New Roman" w:hAnsi="Times New Roman"/>
            <w:noProof/>
            <w:sz w:val="20"/>
            <w:szCs w:val="20"/>
          </w:rPr>
          <w:t>2.2 Hypotheses</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83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0</w:t>
        </w:r>
        <w:r w:rsidR="00A74598" w:rsidRPr="00A74598">
          <w:rPr>
            <w:rFonts w:ascii="Times New Roman" w:hAnsi="Times New Roman"/>
            <w:noProof/>
            <w:webHidden/>
            <w:sz w:val="20"/>
            <w:szCs w:val="20"/>
          </w:rPr>
          <w:fldChar w:fldCharType="end"/>
        </w:r>
      </w:hyperlink>
    </w:p>
    <w:p w14:paraId="32CE52DE" w14:textId="0A38EF5D"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184" w:history="1">
        <w:r w:rsidR="00A74598" w:rsidRPr="00A74598">
          <w:rPr>
            <w:rStyle w:val="Hyperlink"/>
            <w:rFonts w:ascii="Times New Roman" w:hAnsi="Times New Roman"/>
            <w:noProof/>
            <w:sz w:val="20"/>
            <w:szCs w:val="20"/>
          </w:rPr>
          <w:t>2.2.1 The main effect of expert reviews on Nr. of downloads on Steam</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84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0</w:t>
        </w:r>
        <w:r w:rsidR="00A74598" w:rsidRPr="00A74598">
          <w:rPr>
            <w:rFonts w:ascii="Times New Roman" w:hAnsi="Times New Roman"/>
            <w:noProof/>
            <w:webHidden/>
            <w:sz w:val="20"/>
            <w:szCs w:val="20"/>
          </w:rPr>
          <w:fldChar w:fldCharType="end"/>
        </w:r>
      </w:hyperlink>
    </w:p>
    <w:p w14:paraId="304DECFC" w14:textId="498F5B57"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185" w:history="1">
        <w:r w:rsidR="00A74598" w:rsidRPr="00A74598">
          <w:rPr>
            <w:rStyle w:val="Hyperlink"/>
            <w:rFonts w:ascii="Times New Roman" w:hAnsi="Times New Roman"/>
            <w:noProof/>
            <w:sz w:val="20"/>
            <w:szCs w:val="20"/>
          </w:rPr>
          <w:t>2.2.2 The main effect of user reviews on Nr. of downloads on Steam</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85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1</w:t>
        </w:r>
        <w:r w:rsidR="00A74598" w:rsidRPr="00A74598">
          <w:rPr>
            <w:rFonts w:ascii="Times New Roman" w:hAnsi="Times New Roman"/>
            <w:noProof/>
            <w:webHidden/>
            <w:sz w:val="20"/>
            <w:szCs w:val="20"/>
          </w:rPr>
          <w:fldChar w:fldCharType="end"/>
        </w:r>
      </w:hyperlink>
    </w:p>
    <w:p w14:paraId="38894D53" w14:textId="4A3F36B4"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186" w:history="1">
        <w:r w:rsidR="00A74598" w:rsidRPr="00A74598">
          <w:rPr>
            <w:rStyle w:val="Hyperlink"/>
            <w:rFonts w:ascii="Times New Roman" w:hAnsi="Times New Roman"/>
            <w:noProof/>
            <w:sz w:val="20"/>
            <w:szCs w:val="20"/>
          </w:rPr>
          <w:t>2.2.3 The difference in effect of user- and expert reviews on Nr. of downloads on Steam</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86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1</w:t>
        </w:r>
        <w:r w:rsidR="00A74598" w:rsidRPr="00A74598">
          <w:rPr>
            <w:rFonts w:ascii="Times New Roman" w:hAnsi="Times New Roman"/>
            <w:noProof/>
            <w:webHidden/>
            <w:sz w:val="20"/>
            <w:szCs w:val="20"/>
          </w:rPr>
          <w:fldChar w:fldCharType="end"/>
        </w:r>
      </w:hyperlink>
    </w:p>
    <w:p w14:paraId="06683176" w14:textId="22CBF131"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187" w:history="1">
        <w:r w:rsidR="00A74598" w:rsidRPr="00A74598">
          <w:rPr>
            <w:rStyle w:val="Hyperlink"/>
            <w:rFonts w:ascii="Times New Roman" w:hAnsi="Times New Roman"/>
            <w:noProof/>
            <w:sz w:val="20"/>
            <w:szCs w:val="20"/>
          </w:rPr>
          <w:t>2.2.4 The moderating effect of game mode</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87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2</w:t>
        </w:r>
        <w:r w:rsidR="00A74598" w:rsidRPr="00A74598">
          <w:rPr>
            <w:rFonts w:ascii="Times New Roman" w:hAnsi="Times New Roman"/>
            <w:noProof/>
            <w:webHidden/>
            <w:sz w:val="20"/>
            <w:szCs w:val="20"/>
          </w:rPr>
          <w:fldChar w:fldCharType="end"/>
        </w:r>
      </w:hyperlink>
    </w:p>
    <w:p w14:paraId="663E3A35" w14:textId="22447176"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188" w:history="1">
        <w:r w:rsidR="00A74598" w:rsidRPr="00A74598">
          <w:rPr>
            <w:rStyle w:val="Hyperlink"/>
            <w:rFonts w:ascii="Times New Roman" w:hAnsi="Times New Roman"/>
            <w:noProof/>
            <w:sz w:val="20"/>
            <w:szCs w:val="20"/>
          </w:rPr>
          <w:t>2.2.5 The moderating effect of publisher</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88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3</w:t>
        </w:r>
        <w:r w:rsidR="00A74598" w:rsidRPr="00A74598">
          <w:rPr>
            <w:rFonts w:ascii="Times New Roman" w:hAnsi="Times New Roman"/>
            <w:noProof/>
            <w:webHidden/>
            <w:sz w:val="20"/>
            <w:szCs w:val="20"/>
          </w:rPr>
          <w:fldChar w:fldCharType="end"/>
        </w:r>
      </w:hyperlink>
    </w:p>
    <w:p w14:paraId="7C4BE1E3" w14:textId="36AE0B12" w:rsidR="00A74598" w:rsidRPr="00A74598" w:rsidRDefault="006475A6">
      <w:pPr>
        <w:pStyle w:val="TOC1"/>
        <w:tabs>
          <w:tab w:val="right" w:leader="dot" w:pos="9016"/>
        </w:tabs>
        <w:rPr>
          <w:rFonts w:eastAsiaTheme="minorEastAsia" w:cs="Times New Roman"/>
          <w:noProof/>
          <w:sz w:val="20"/>
          <w:szCs w:val="20"/>
          <w:lang w:eastAsia="en-GB"/>
        </w:rPr>
      </w:pPr>
      <w:hyperlink w:anchor="_Toc92112189" w:history="1">
        <w:r w:rsidR="00A74598" w:rsidRPr="00A74598">
          <w:rPr>
            <w:rStyle w:val="Hyperlink"/>
            <w:rFonts w:cs="Times New Roman"/>
            <w:noProof/>
            <w:sz w:val="20"/>
            <w:szCs w:val="20"/>
          </w:rPr>
          <w:t>3. Method</w:t>
        </w:r>
        <w:r w:rsidR="00A74598" w:rsidRPr="00A74598">
          <w:rPr>
            <w:rFonts w:cs="Times New Roman"/>
            <w:noProof/>
            <w:webHidden/>
            <w:sz w:val="20"/>
            <w:szCs w:val="20"/>
          </w:rPr>
          <w:tab/>
        </w:r>
        <w:r w:rsidR="00A74598" w:rsidRPr="00A74598">
          <w:rPr>
            <w:rFonts w:cs="Times New Roman"/>
            <w:noProof/>
            <w:webHidden/>
            <w:sz w:val="20"/>
            <w:szCs w:val="20"/>
          </w:rPr>
          <w:fldChar w:fldCharType="begin"/>
        </w:r>
        <w:r w:rsidR="00A74598" w:rsidRPr="00A74598">
          <w:rPr>
            <w:rFonts w:cs="Times New Roman"/>
            <w:noProof/>
            <w:webHidden/>
            <w:sz w:val="20"/>
            <w:szCs w:val="20"/>
          </w:rPr>
          <w:instrText xml:space="preserve"> PAGEREF _Toc92112189 \h </w:instrText>
        </w:r>
        <w:r w:rsidR="00A74598" w:rsidRPr="00A74598">
          <w:rPr>
            <w:rFonts w:cs="Times New Roman"/>
            <w:noProof/>
            <w:webHidden/>
            <w:sz w:val="20"/>
            <w:szCs w:val="20"/>
          </w:rPr>
        </w:r>
        <w:r w:rsidR="00A74598" w:rsidRPr="00A74598">
          <w:rPr>
            <w:rFonts w:cs="Times New Roman"/>
            <w:noProof/>
            <w:webHidden/>
            <w:sz w:val="20"/>
            <w:szCs w:val="20"/>
          </w:rPr>
          <w:fldChar w:fldCharType="separate"/>
        </w:r>
        <w:r w:rsidR="0071334A">
          <w:rPr>
            <w:rFonts w:cs="Times New Roman"/>
            <w:noProof/>
            <w:webHidden/>
            <w:sz w:val="20"/>
            <w:szCs w:val="20"/>
          </w:rPr>
          <w:t>14</w:t>
        </w:r>
        <w:r w:rsidR="00A74598" w:rsidRPr="00A74598">
          <w:rPr>
            <w:rFonts w:cs="Times New Roman"/>
            <w:noProof/>
            <w:webHidden/>
            <w:sz w:val="20"/>
            <w:szCs w:val="20"/>
          </w:rPr>
          <w:fldChar w:fldCharType="end"/>
        </w:r>
      </w:hyperlink>
    </w:p>
    <w:p w14:paraId="0625AB1E" w14:textId="60885752"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190" w:history="1">
        <w:r w:rsidR="00A74598" w:rsidRPr="00A74598">
          <w:rPr>
            <w:rStyle w:val="Hyperlink"/>
            <w:rFonts w:ascii="Times New Roman" w:hAnsi="Times New Roman"/>
            <w:noProof/>
            <w:sz w:val="20"/>
            <w:szCs w:val="20"/>
          </w:rPr>
          <w:t>3.1 Data collection</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90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4</w:t>
        </w:r>
        <w:r w:rsidR="00A74598" w:rsidRPr="00A74598">
          <w:rPr>
            <w:rFonts w:ascii="Times New Roman" w:hAnsi="Times New Roman"/>
            <w:noProof/>
            <w:webHidden/>
            <w:sz w:val="20"/>
            <w:szCs w:val="20"/>
          </w:rPr>
          <w:fldChar w:fldCharType="end"/>
        </w:r>
      </w:hyperlink>
    </w:p>
    <w:p w14:paraId="6E2255DE" w14:textId="0F94008E"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191" w:history="1">
        <w:r w:rsidR="00A74598" w:rsidRPr="00A74598">
          <w:rPr>
            <w:rStyle w:val="Hyperlink"/>
            <w:rFonts w:ascii="Times New Roman" w:hAnsi="Times New Roman"/>
            <w:noProof/>
            <w:sz w:val="20"/>
            <w:szCs w:val="20"/>
          </w:rPr>
          <w:t>3.2 Data processing</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91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5</w:t>
        </w:r>
        <w:r w:rsidR="00A74598" w:rsidRPr="00A74598">
          <w:rPr>
            <w:rFonts w:ascii="Times New Roman" w:hAnsi="Times New Roman"/>
            <w:noProof/>
            <w:webHidden/>
            <w:sz w:val="20"/>
            <w:szCs w:val="20"/>
          </w:rPr>
          <w:fldChar w:fldCharType="end"/>
        </w:r>
      </w:hyperlink>
    </w:p>
    <w:p w14:paraId="364519CA" w14:textId="7FB273EE"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192" w:history="1">
        <w:r w:rsidR="00A74598" w:rsidRPr="00A74598">
          <w:rPr>
            <w:rStyle w:val="Hyperlink"/>
            <w:rFonts w:ascii="Times New Roman" w:hAnsi="Times New Roman"/>
            <w:noProof/>
            <w:sz w:val="20"/>
            <w:szCs w:val="20"/>
          </w:rPr>
          <w:t>3.3 Data description</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92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6</w:t>
        </w:r>
        <w:r w:rsidR="00A74598" w:rsidRPr="00A74598">
          <w:rPr>
            <w:rFonts w:ascii="Times New Roman" w:hAnsi="Times New Roman"/>
            <w:noProof/>
            <w:webHidden/>
            <w:sz w:val="20"/>
            <w:szCs w:val="20"/>
          </w:rPr>
          <w:fldChar w:fldCharType="end"/>
        </w:r>
      </w:hyperlink>
    </w:p>
    <w:p w14:paraId="13FB22D7" w14:textId="04FF0DE7"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193" w:history="1">
        <w:r w:rsidR="00A74598" w:rsidRPr="00A74598">
          <w:rPr>
            <w:rStyle w:val="Hyperlink"/>
            <w:rFonts w:ascii="Times New Roman" w:hAnsi="Times New Roman"/>
            <w:noProof/>
            <w:sz w:val="20"/>
            <w:szCs w:val="20"/>
          </w:rPr>
          <w:t>3.4 Model</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93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7</w:t>
        </w:r>
        <w:r w:rsidR="00A74598" w:rsidRPr="00A74598">
          <w:rPr>
            <w:rFonts w:ascii="Times New Roman" w:hAnsi="Times New Roman"/>
            <w:noProof/>
            <w:webHidden/>
            <w:sz w:val="20"/>
            <w:szCs w:val="20"/>
          </w:rPr>
          <w:fldChar w:fldCharType="end"/>
        </w:r>
      </w:hyperlink>
    </w:p>
    <w:p w14:paraId="24745E62" w14:textId="6F433E4E" w:rsidR="00A74598" w:rsidRPr="00A74598" w:rsidRDefault="006475A6">
      <w:pPr>
        <w:pStyle w:val="TOC1"/>
        <w:tabs>
          <w:tab w:val="right" w:leader="dot" w:pos="9016"/>
        </w:tabs>
        <w:rPr>
          <w:rFonts w:eastAsiaTheme="minorEastAsia" w:cs="Times New Roman"/>
          <w:noProof/>
          <w:sz w:val="20"/>
          <w:szCs w:val="20"/>
          <w:lang w:eastAsia="en-GB"/>
        </w:rPr>
      </w:pPr>
      <w:hyperlink w:anchor="_Toc92112194" w:history="1">
        <w:r w:rsidR="00A74598" w:rsidRPr="00A74598">
          <w:rPr>
            <w:rStyle w:val="Hyperlink"/>
            <w:rFonts w:cs="Times New Roman"/>
            <w:noProof/>
            <w:sz w:val="20"/>
            <w:szCs w:val="20"/>
          </w:rPr>
          <w:t>4. Results</w:t>
        </w:r>
        <w:r w:rsidR="00A74598" w:rsidRPr="00A74598">
          <w:rPr>
            <w:rFonts w:cs="Times New Roman"/>
            <w:noProof/>
            <w:webHidden/>
            <w:sz w:val="20"/>
            <w:szCs w:val="20"/>
          </w:rPr>
          <w:tab/>
        </w:r>
        <w:r w:rsidR="00A74598" w:rsidRPr="00A74598">
          <w:rPr>
            <w:rFonts w:cs="Times New Roman"/>
            <w:noProof/>
            <w:webHidden/>
            <w:sz w:val="20"/>
            <w:szCs w:val="20"/>
          </w:rPr>
          <w:fldChar w:fldCharType="begin"/>
        </w:r>
        <w:r w:rsidR="00A74598" w:rsidRPr="00A74598">
          <w:rPr>
            <w:rFonts w:cs="Times New Roman"/>
            <w:noProof/>
            <w:webHidden/>
            <w:sz w:val="20"/>
            <w:szCs w:val="20"/>
          </w:rPr>
          <w:instrText xml:space="preserve"> PAGEREF _Toc92112194 \h </w:instrText>
        </w:r>
        <w:r w:rsidR="00A74598" w:rsidRPr="00A74598">
          <w:rPr>
            <w:rFonts w:cs="Times New Roman"/>
            <w:noProof/>
            <w:webHidden/>
            <w:sz w:val="20"/>
            <w:szCs w:val="20"/>
          </w:rPr>
        </w:r>
        <w:r w:rsidR="00A74598" w:rsidRPr="00A74598">
          <w:rPr>
            <w:rFonts w:cs="Times New Roman"/>
            <w:noProof/>
            <w:webHidden/>
            <w:sz w:val="20"/>
            <w:szCs w:val="20"/>
          </w:rPr>
          <w:fldChar w:fldCharType="separate"/>
        </w:r>
        <w:r w:rsidR="0071334A">
          <w:rPr>
            <w:rFonts w:cs="Times New Roman"/>
            <w:noProof/>
            <w:webHidden/>
            <w:sz w:val="20"/>
            <w:szCs w:val="20"/>
          </w:rPr>
          <w:t>18</w:t>
        </w:r>
        <w:r w:rsidR="00A74598" w:rsidRPr="00A74598">
          <w:rPr>
            <w:rFonts w:cs="Times New Roman"/>
            <w:noProof/>
            <w:webHidden/>
            <w:sz w:val="20"/>
            <w:szCs w:val="20"/>
          </w:rPr>
          <w:fldChar w:fldCharType="end"/>
        </w:r>
      </w:hyperlink>
    </w:p>
    <w:p w14:paraId="1F55ABFF" w14:textId="5FD69D5C"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195" w:history="1">
        <w:r w:rsidR="00A74598" w:rsidRPr="00A74598">
          <w:rPr>
            <w:rStyle w:val="Hyperlink"/>
            <w:rFonts w:ascii="Times New Roman" w:hAnsi="Times New Roman"/>
            <w:noProof/>
            <w:sz w:val="20"/>
            <w:szCs w:val="20"/>
          </w:rPr>
          <w:t>4.1 Assumptions of the OLS regression and model fit</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95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9</w:t>
        </w:r>
        <w:r w:rsidR="00A74598" w:rsidRPr="00A74598">
          <w:rPr>
            <w:rFonts w:ascii="Times New Roman" w:hAnsi="Times New Roman"/>
            <w:noProof/>
            <w:webHidden/>
            <w:sz w:val="20"/>
            <w:szCs w:val="20"/>
          </w:rPr>
          <w:fldChar w:fldCharType="end"/>
        </w:r>
      </w:hyperlink>
    </w:p>
    <w:p w14:paraId="34B419AC" w14:textId="40A1DE00"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196" w:history="1">
        <w:r w:rsidR="00A74598" w:rsidRPr="00A74598">
          <w:rPr>
            <w:rStyle w:val="Hyperlink"/>
            <w:rFonts w:ascii="Times New Roman" w:hAnsi="Times New Roman"/>
            <w:noProof/>
            <w:sz w:val="20"/>
            <w:szCs w:val="20"/>
          </w:rPr>
          <w:t>4.1.1 Heteroskedasticity</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96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9</w:t>
        </w:r>
        <w:r w:rsidR="00A74598" w:rsidRPr="00A74598">
          <w:rPr>
            <w:rFonts w:ascii="Times New Roman" w:hAnsi="Times New Roman"/>
            <w:noProof/>
            <w:webHidden/>
            <w:sz w:val="20"/>
            <w:szCs w:val="20"/>
          </w:rPr>
          <w:fldChar w:fldCharType="end"/>
        </w:r>
      </w:hyperlink>
    </w:p>
    <w:p w14:paraId="7C49B29F" w14:textId="3944AA31"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197" w:history="1">
        <w:r w:rsidR="00A74598" w:rsidRPr="00A74598">
          <w:rPr>
            <w:rStyle w:val="Hyperlink"/>
            <w:rFonts w:ascii="Times New Roman" w:hAnsi="Times New Roman"/>
            <w:noProof/>
            <w:sz w:val="20"/>
            <w:szCs w:val="20"/>
          </w:rPr>
          <w:t>4.1.2 Multicollinearity</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97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19</w:t>
        </w:r>
        <w:r w:rsidR="00A74598" w:rsidRPr="00A74598">
          <w:rPr>
            <w:rFonts w:ascii="Times New Roman" w:hAnsi="Times New Roman"/>
            <w:noProof/>
            <w:webHidden/>
            <w:sz w:val="20"/>
            <w:szCs w:val="20"/>
          </w:rPr>
          <w:fldChar w:fldCharType="end"/>
        </w:r>
      </w:hyperlink>
    </w:p>
    <w:p w14:paraId="3256877B" w14:textId="6E40F6DA"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198" w:history="1">
        <w:r w:rsidR="00A74598" w:rsidRPr="00A74598">
          <w:rPr>
            <w:rStyle w:val="Hyperlink"/>
            <w:rFonts w:ascii="Times New Roman" w:hAnsi="Times New Roman"/>
            <w:noProof/>
            <w:sz w:val="20"/>
            <w:szCs w:val="20"/>
          </w:rPr>
          <w:t>4.1.3 Model fit</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98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0</w:t>
        </w:r>
        <w:r w:rsidR="00A74598" w:rsidRPr="00A74598">
          <w:rPr>
            <w:rFonts w:ascii="Times New Roman" w:hAnsi="Times New Roman"/>
            <w:noProof/>
            <w:webHidden/>
            <w:sz w:val="20"/>
            <w:szCs w:val="20"/>
          </w:rPr>
          <w:fldChar w:fldCharType="end"/>
        </w:r>
      </w:hyperlink>
    </w:p>
    <w:p w14:paraId="3C984E21" w14:textId="51896D40"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199" w:history="1">
        <w:r w:rsidR="00A74598" w:rsidRPr="00A74598">
          <w:rPr>
            <w:rStyle w:val="Hyperlink"/>
            <w:rFonts w:ascii="Times New Roman" w:hAnsi="Times New Roman"/>
            <w:noProof/>
            <w:sz w:val="20"/>
            <w:szCs w:val="20"/>
          </w:rPr>
          <w:t>4.2 Main effects</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199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1</w:t>
        </w:r>
        <w:r w:rsidR="00A74598" w:rsidRPr="00A74598">
          <w:rPr>
            <w:rFonts w:ascii="Times New Roman" w:hAnsi="Times New Roman"/>
            <w:noProof/>
            <w:webHidden/>
            <w:sz w:val="20"/>
            <w:szCs w:val="20"/>
          </w:rPr>
          <w:fldChar w:fldCharType="end"/>
        </w:r>
      </w:hyperlink>
    </w:p>
    <w:p w14:paraId="39FA16AA" w14:textId="1653EF66"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200" w:history="1">
        <w:r w:rsidR="00A74598" w:rsidRPr="00A74598">
          <w:rPr>
            <w:rStyle w:val="Hyperlink"/>
            <w:rFonts w:ascii="Times New Roman" w:hAnsi="Times New Roman"/>
            <w:noProof/>
            <w:sz w:val="20"/>
            <w:szCs w:val="20"/>
          </w:rPr>
          <w:t>4.2.1 The main effect of expert reviews</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00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1</w:t>
        </w:r>
        <w:r w:rsidR="00A74598" w:rsidRPr="00A74598">
          <w:rPr>
            <w:rFonts w:ascii="Times New Roman" w:hAnsi="Times New Roman"/>
            <w:noProof/>
            <w:webHidden/>
            <w:sz w:val="20"/>
            <w:szCs w:val="20"/>
          </w:rPr>
          <w:fldChar w:fldCharType="end"/>
        </w:r>
      </w:hyperlink>
    </w:p>
    <w:p w14:paraId="4A4446F5" w14:textId="6D243988"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201" w:history="1">
        <w:r w:rsidR="00A74598" w:rsidRPr="00A74598">
          <w:rPr>
            <w:rStyle w:val="Hyperlink"/>
            <w:rFonts w:ascii="Times New Roman" w:hAnsi="Times New Roman"/>
            <w:noProof/>
            <w:sz w:val="20"/>
            <w:szCs w:val="20"/>
          </w:rPr>
          <w:t>4.2.2 The main effect of user reviews</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01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1</w:t>
        </w:r>
        <w:r w:rsidR="00A74598" w:rsidRPr="00A74598">
          <w:rPr>
            <w:rFonts w:ascii="Times New Roman" w:hAnsi="Times New Roman"/>
            <w:noProof/>
            <w:webHidden/>
            <w:sz w:val="20"/>
            <w:szCs w:val="20"/>
          </w:rPr>
          <w:fldChar w:fldCharType="end"/>
        </w:r>
      </w:hyperlink>
    </w:p>
    <w:p w14:paraId="3862FE9E" w14:textId="5EB4ED13"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202" w:history="1">
        <w:r w:rsidR="00A74598" w:rsidRPr="00A74598">
          <w:rPr>
            <w:rStyle w:val="Hyperlink"/>
            <w:rFonts w:ascii="Times New Roman" w:hAnsi="Times New Roman"/>
            <w:noProof/>
            <w:sz w:val="20"/>
            <w:szCs w:val="20"/>
          </w:rPr>
          <w:t>4.2.3 The difference in effect of expert- and user reviews</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02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1</w:t>
        </w:r>
        <w:r w:rsidR="00A74598" w:rsidRPr="00A74598">
          <w:rPr>
            <w:rFonts w:ascii="Times New Roman" w:hAnsi="Times New Roman"/>
            <w:noProof/>
            <w:webHidden/>
            <w:sz w:val="20"/>
            <w:szCs w:val="20"/>
          </w:rPr>
          <w:fldChar w:fldCharType="end"/>
        </w:r>
      </w:hyperlink>
    </w:p>
    <w:p w14:paraId="48CED687" w14:textId="06D7239F"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203" w:history="1">
        <w:r w:rsidR="00A74598" w:rsidRPr="00A74598">
          <w:rPr>
            <w:rStyle w:val="Hyperlink"/>
            <w:rFonts w:ascii="Times New Roman" w:hAnsi="Times New Roman"/>
            <w:noProof/>
            <w:sz w:val="20"/>
            <w:szCs w:val="20"/>
          </w:rPr>
          <w:t>4.3 Moderating effects</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03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2</w:t>
        </w:r>
        <w:r w:rsidR="00A74598" w:rsidRPr="00A74598">
          <w:rPr>
            <w:rFonts w:ascii="Times New Roman" w:hAnsi="Times New Roman"/>
            <w:noProof/>
            <w:webHidden/>
            <w:sz w:val="20"/>
            <w:szCs w:val="20"/>
          </w:rPr>
          <w:fldChar w:fldCharType="end"/>
        </w:r>
      </w:hyperlink>
    </w:p>
    <w:p w14:paraId="4208DECC" w14:textId="33CD5FD8"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204" w:history="1">
        <w:r w:rsidR="00A74598" w:rsidRPr="00A74598">
          <w:rPr>
            <w:rStyle w:val="Hyperlink"/>
            <w:rFonts w:ascii="Times New Roman" w:hAnsi="Times New Roman"/>
            <w:noProof/>
            <w:sz w:val="20"/>
            <w:szCs w:val="20"/>
          </w:rPr>
          <w:t>4.3.1 The moderating effect of game mode</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04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2</w:t>
        </w:r>
        <w:r w:rsidR="00A74598" w:rsidRPr="00A74598">
          <w:rPr>
            <w:rFonts w:ascii="Times New Roman" w:hAnsi="Times New Roman"/>
            <w:noProof/>
            <w:webHidden/>
            <w:sz w:val="20"/>
            <w:szCs w:val="20"/>
          </w:rPr>
          <w:fldChar w:fldCharType="end"/>
        </w:r>
      </w:hyperlink>
    </w:p>
    <w:p w14:paraId="69580535" w14:textId="594D6481"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205" w:history="1">
        <w:r w:rsidR="00A74598" w:rsidRPr="00A74598">
          <w:rPr>
            <w:rStyle w:val="Hyperlink"/>
            <w:rFonts w:ascii="Times New Roman" w:hAnsi="Times New Roman"/>
            <w:noProof/>
            <w:sz w:val="20"/>
            <w:szCs w:val="20"/>
          </w:rPr>
          <w:t>4.3.2 The moderating effect of publisher</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05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2</w:t>
        </w:r>
        <w:r w:rsidR="00A74598" w:rsidRPr="00A74598">
          <w:rPr>
            <w:rFonts w:ascii="Times New Roman" w:hAnsi="Times New Roman"/>
            <w:noProof/>
            <w:webHidden/>
            <w:sz w:val="20"/>
            <w:szCs w:val="20"/>
          </w:rPr>
          <w:fldChar w:fldCharType="end"/>
        </w:r>
      </w:hyperlink>
    </w:p>
    <w:p w14:paraId="70CCBEEF" w14:textId="1C044561"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206" w:history="1">
        <w:r w:rsidR="00A74598" w:rsidRPr="00A74598">
          <w:rPr>
            <w:rStyle w:val="Hyperlink"/>
            <w:rFonts w:ascii="Times New Roman" w:hAnsi="Times New Roman"/>
            <w:noProof/>
            <w:sz w:val="20"/>
            <w:szCs w:val="20"/>
          </w:rPr>
          <w:t>4.4 Control variables</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06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3</w:t>
        </w:r>
        <w:r w:rsidR="00A74598" w:rsidRPr="00A74598">
          <w:rPr>
            <w:rFonts w:ascii="Times New Roman" w:hAnsi="Times New Roman"/>
            <w:noProof/>
            <w:webHidden/>
            <w:sz w:val="20"/>
            <w:szCs w:val="20"/>
          </w:rPr>
          <w:fldChar w:fldCharType="end"/>
        </w:r>
      </w:hyperlink>
    </w:p>
    <w:p w14:paraId="79C5BA40" w14:textId="241A2ACC" w:rsidR="00A74598" w:rsidRPr="00A74598" w:rsidRDefault="006475A6">
      <w:pPr>
        <w:pStyle w:val="TOC1"/>
        <w:tabs>
          <w:tab w:val="right" w:leader="dot" w:pos="9016"/>
        </w:tabs>
        <w:rPr>
          <w:rFonts w:eastAsiaTheme="minorEastAsia" w:cs="Times New Roman"/>
          <w:noProof/>
          <w:sz w:val="20"/>
          <w:szCs w:val="20"/>
          <w:lang w:eastAsia="en-GB"/>
        </w:rPr>
      </w:pPr>
      <w:hyperlink w:anchor="_Toc92112207" w:history="1">
        <w:r w:rsidR="00A74598" w:rsidRPr="00A74598">
          <w:rPr>
            <w:rStyle w:val="Hyperlink"/>
            <w:rFonts w:cs="Times New Roman"/>
            <w:noProof/>
            <w:sz w:val="20"/>
            <w:szCs w:val="20"/>
          </w:rPr>
          <w:t>5. Conclusions and implications</w:t>
        </w:r>
        <w:r w:rsidR="00A74598" w:rsidRPr="00A74598">
          <w:rPr>
            <w:rFonts w:cs="Times New Roman"/>
            <w:noProof/>
            <w:webHidden/>
            <w:sz w:val="20"/>
            <w:szCs w:val="20"/>
          </w:rPr>
          <w:tab/>
        </w:r>
        <w:r w:rsidR="00A74598" w:rsidRPr="00A74598">
          <w:rPr>
            <w:rFonts w:cs="Times New Roman"/>
            <w:noProof/>
            <w:webHidden/>
            <w:sz w:val="20"/>
            <w:szCs w:val="20"/>
          </w:rPr>
          <w:fldChar w:fldCharType="begin"/>
        </w:r>
        <w:r w:rsidR="00A74598" w:rsidRPr="00A74598">
          <w:rPr>
            <w:rFonts w:cs="Times New Roman"/>
            <w:noProof/>
            <w:webHidden/>
            <w:sz w:val="20"/>
            <w:szCs w:val="20"/>
          </w:rPr>
          <w:instrText xml:space="preserve"> PAGEREF _Toc92112207 \h </w:instrText>
        </w:r>
        <w:r w:rsidR="00A74598" w:rsidRPr="00A74598">
          <w:rPr>
            <w:rFonts w:cs="Times New Roman"/>
            <w:noProof/>
            <w:webHidden/>
            <w:sz w:val="20"/>
            <w:szCs w:val="20"/>
          </w:rPr>
        </w:r>
        <w:r w:rsidR="00A74598" w:rsidRPr="00A74598">
          <w:rPr>
            <w:rFonts w:cs="Times New Roman"/>
            <w:noProof/>
            <w:webHidden/>
            <w:sz w:val="20"/>
            <w:szCs w:val="20"/>
          </w:rPr>
          <w:fldChar w:fldCharType="separate"/>
        </w:r>
        <w:r w:rsidR="0071334A">
          <w:rPr>
            <w:rFonts w:cs="Times New Roman"/>
            <w:noProof/>
            <w:webHidden/>
            <w:sz w:val="20"/>
            <w:szCs w:val="20"/>
          </w:rPr>
          <w:t>24</w:t>
        </w:r>
        <w:r w:rsidR="00A74598" w:rsidRPr="00A74598">
          <w:rPr>
            <w:rFonts w:cs="Times New Roman"/>
            <w:noProof/>
            <w:webHidden/>
            <w:sz w:val="20"/>
            <w:szCs w:val="20"/>
          </w:rPr>
          <w:fldChar w:fldCharType="end"/>
        </w:r>
      </w:hyperlink>
    </w:p>
    <w:p w14:paraId="31872AF4" w14:textId="667B0D98"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208" w:history="1">
        <w:r w:rsidR="00A74598" w:rsidRPr="00A74598">
          <w:rPr>
            <w:rStyle w:val="Hyperlink"/>
            <w:rFonts w:ascii="Times New Roman" w:hAnsi="Times New Roman"/>
            <w:noProof/>
            <w:sz w:val="20"/>
            <w:szCs w:val="20"/>
          </w:rPr>
          <w:t>5.1 Conclusion</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08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4</w:t>
        </w:r>
        <w:r w:rsidR="00A74598" w:rsidRPr="00A74598">
          <w:rPr>
            <w:rFonts w:ascii="Times New Roman" w:hAnsi="Times New Roman"/>
            <w:noProof/>
            <w:webHidden/>
            <w:sz w:val="20"/>
            <w:szCs w:val="20"/>
          </w:rPr>
          <w:fldChar w:fldCharType="end"/>
        </w:r>
      </w:hyperlink>
    </w:p>
    <w:p w14:paraId="2987964D" w14:textId="43564089"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209" w:history="1">
        <w:r w:rsidR="00A74598" w:rsidRPr="00A74598">
          <w:rPr>
            <w:rStyle w:val="Hyperlink"/>
            <w:rFonts w:ascii="Times New Roman" w:hAnsi="Times New Roman"/>
            <w:noProof/>
            <w:sz w:val="20"/>
            <w:szCs w:val="20"/>
          </w:rPr>
          <w:t>5.2 Implications</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09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5</w:t>
        </w:r>
        <w:r w:rsidR="00A74598" w:rsidRPr="00A74598">
          <w:rPr>
            <w:rFonts w:ascii="Times New Roman" w:hAnsi="Times New Roman"/>
            <w:noProof/>
            <w:webHidden/>
            <w:sz w:val="20"/>
            <w:szCs w:val="20"/>
          </w:rPr>
          <w:fldChar w:fldCharType="end"/>
        </w:r>
      </w:hyperlink>
    </w:p>
    <w:p w14:paraId="519DE2A3" w14:textId="35B6F9F3"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210" w:history="1">
        <w:r w:rsidR="00A74598" w:rsidRPr="00A74598">
          <w:rPr>
            <w:rStyle w:val="Hyperlink"/>
            <w:rFonts w:ascii="Times New Roman" w:hAnsi="Times New Roman"/>
            <w:noProof/>
            <w:sz w:val="20"/>
            <w:szCs w:val="20"/>
          </w:rPr>
          <w:t>5.2.1 Theoretical</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10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5</w:t>
        </w:r>
        <w:r w:rsidR="00A74598" w:rsidRPr="00A74598">
          <w:rPr>
            <w:rFonts w:ascii="Times New Roman" w:hAnsi="Times New Roman"/>
            <w:noProof/>
            <w:webHidden/>
            <w:sz w:val="20"/>
            <w:szCs w:val="20"/>
          </w:rPr>
          <w:fldChar w:fldCharType="end"/>
        </w:r>
      </w:hyperlink>
    </w:p>
    <w:p w14:paraId="310C58D0" w14:textId="54629305" w:rsidR="00A74598" w:rsidRPr="00A74598" w:rsidRDefault="006475A6">
      <w:pPr>
        <w:pStyle w:val="TOC3"/>
        <w:tabs>
          <w:tab w:val="right" w:leader="dot" w:pos="9016"/>
        </w:tabs>
        <w:rPr>
          <w:rFonts w:ascii="Times New Roman" w:hAnsi="Times New Roman"/>
          <w:noProof/>
          <w:sz w:val="20"/>
          <w:szCs w:val="20"/>
          <w:lang w:val="en-GB" w:eastAsia="en-GB"/>
        </w:rPr>
      </w:pPr>
      <w:hyperlink w:anchor="_Toc92112211" w:history="1">
        <w:r w:rsidR="00A74598" w:rsidRPr="00A74598">
          <w:rPr>
            <w:rStyle w:val="Hyperlink"/>
            <w:rFonts w:ascii="Times New Roman" w:hAnsi="Times New Roman"/>
            <w:noProof/>
            <w:sz w:val="20"/>
            <w:szCs w:val="20"/>
          </w:rPr>
          <w:t>5.2.2 Managerial</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11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6</w:t>
        </w:r>
        <w:r w:rsidR="00A74598" w:rsidRPr="00A74598">
          <w:rPr>
            <w:rFonts w:ascii="Times New Roman" w:hAnsi="Times New Roman"/>
            <w:noProof/>
            <w:webHidden/>
            <w:sz w:val="20"/>
            <w:szCs w:val="20"/>
          </w:rPr>
          <w:fldChar w:fldCharType="end"/>
        </w:r>
      </w:hyperlink>
    </w:p>
    <w:p w14:paraId="41B7F5FC" w14:textId="29A4B41A" w:rsidR="00A74598" w:rsidRPr="00A74598" w:rsidRDefault="006475A6">
      <w:pPr>
        <w:pStyle w:val="TOC2"/>
        <w:tabs>
          <w:tab w:val="right" w:leader="dot" w:pos="9016"/>
        </w:tabs>
        <w:rPr>
          <w:rFonts w:ascii="Times New Roman" w:hAnsi="Times New Roman"/>
          <w:noProof/>
          <w:sz w:val="20"/>
          <w:szCs w:val="20"/>
          <w:lang w:val="en-GB" w:eastAsia="en-GB"/>
        </w:rPr>
      </w:pPr>
      <w:hyperlink w:anchor="_Toc92112212" w:history="1">
        <w:r w:rsidR="00A74598" w:rsidRPr="00A74598">
          <w:rPr>
            <w:rStyle w:val="Hyperlink"/>
            <w:rFonts w:ascii="Times New Roman" w:hAnsi="Times New Roman"/>
            <w:noProof/>
            <w:sz w:val="20"/>
            <w:szCs w:val="20"/>
          </w:rPr>
          <w:t>5.3 Limitations and future research</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12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27</w:t>
        </w:r>
        <w:r w:rsidR="00A74598" w:rsidRPr="00A74598">
          <w:rPr>
            <w:rFonts w:ascii="Times New Roman" w:hAnsi="Times New Roman"/>
            <w:noProof/>
            <w:webHidden/>
            <w:sz w:val="20"/>
            <w:szCs w:val="20"/>
          </w:rPr>
          <w:fldChar w:fldCharType="end"/>
        </w:r>
      </w:hyperlink>
    </w:p>
    <w:p w14:paraId="496496E5" w14:textId="7F052F81" w:rsidR="00A74598" w:rsidRPr="00A74598" w:rsidRDefault="006475A6">
      <w:pPr>
        <w:pStyle w:val="TOC1"/>
        <w:tabs>
          <w:tab w:val="right" w:leader="dot" w:pos="9016"/>
        </w:tabs>
        <w:rPr>
          <w:rFonts w:eastAsiaTheme="minorEastAsia" w:cs="Times New Roman"/>
          <w:noProof/>
          <w:sz w:val="20"/>
          <w:szCs w:val="20"/>
          <w:lang w:eastAsia="en-GB"/>
        </w:rPr>
      </w:pPr>
      <w:hyperlink w:anchor="_Toc92112213" w:history="1">
        <w:r w:rsidR="00A74598" w:rsidRPr="00A74598">
          <w:rPr>
            <w:rStyle w:val="Hyperlink"/>
            <w:rFonts w:cs="Times New Roman"/>
            <w:noProof/>
            <w:sz w:val="20"/>
            <w:szCs w:val="20"/>
          </w:rPr>
          <w:t>References</w:t>
        </w:r>
        <w:r w:rsidR="00A74598" w:rsidRPr="00A74598">
          <w:rPr>
            <w:rFonts w:cs="Times New Roman"/>
            <w:noProof/>
            <w:webHidden/>
            <w:sz w:val="20"/>
            <w:szCs w:val="20"/>
          </w:rPr>
          <w:tab/>
        </w:r>
        <w:r w:rsidR="00A74598" w:rsidRPr="00A74598">
          <w:rPr>
            <w:rFonts w:cs="Times New Roman"/>
            <w:noProof/>
            <w:webHidden/>
            <w:sz w:val="20"/>
            <w:szCs w:val="20"/>
          </w:rPr>
          <w:fldChar w:fldCharType="begin"/>
        </w:r>
        <w:r w:rsidR="00A74598" w:rsidRPr="00A74598">
          <w:rPr>
            <w:rFonts w:cs="Times New Roman"/>
            <w:noProof/>
            <w:webHidden/>
            <w:sz w:val="20"/>
            <w:szCs w:val="20"/>
          </w:rPr>
          <w:instrText xml:space="preserve"> PAGEREF _Toc92112213 \h </w:instrText>
        </w:r>
        <w:r w:rsidR="00A74598" w:rsidRPr="00A74598">
          <w:rPr>
            <w:rFonts w:cs="Times New Roman"/>
            <w:noProof/>
            <w:webHidden/>
            <w:sz w:val="20"/>
            <w:szCs w:val="20"/>
          </w:rPr>
        </w:r>
        <w:r w:rsidR="00A74598" w:rsidRPr="00A74598">
          <w:rPr>
            <w:rFonts w:cs="Times New Roman"/>
            <w:noProof/>
            <w:webHidden/>
            <w:sz w:val="20"/>
            <w:szCs w:val="20"/>
          </w:rPr>
          <w:fldChar w:fldCharType="separate"/>
        </w:r>
        <w:r w:rsidR="0071334A">
          <w:rPr>
            <w:rFonts w:cs="Times New Roman"/>
            <w:noProof/>
            <w:webHidden/>
            <w:sz w:val="20"/>
            <w:szCs w:val="20"/>
          </w:rPr>
          <w:t>29</w:t>
        </w:r>
        <w:r w:rsidR="00A74598" w:rsidRPr="00A74598">
          <w:rPr>
            <w:rFonts w:cs="Times New Roman"/>
            <w:noProof/>
            <w:webHidden/>
            <w:sz w:val="20"/>
            <w:szCs w:val="20"/>
          </w:rPr>
          <w:fldChar w:fldCharType="end"/>
        </w:r>
      </w:hyperlink>
    </w:p>
    <w:p w14:paraId="32FD9A92" w14:textId="62CC5EF0" w:rsidR="00A74598" w:rsidRPr="00A74598" w:rsidRDefault="006475A6">
      <w:pPr>
        <w:pStyle w:val="TOC1"/>
        <w:tabs>
          <w:tab w:val="right" w:leader="dot" w:pos="9016"/>
        </w:tabs>
        <w:rPr>
          <w:rFonts w:eastAsiaTheme="minorEastAsia" w:cs="Times New Roman"/>
          <w:noProof/>
          <w:sz w:val="20"/>
          <w:szCs w:val="20"/>
          <w:lang w:eastAsia="en-GB"/>
        </w:rPr>
      </w:pPr>
      <w:hyperlink w:anchor="_Toc92112214" w:history="1">
        <w:r w:rsidR="00A74598" w:rsidRPr="00A74598">
          <w:rPr>
            <w:rStyle w:val="Hyperlink"/>
            <w:rFonts w:cs="Times New Roman"/>
            <w:noProof/>
            <w:sz w:val="20"/>
            <w:szCs w:val="20"/>
          </w:rPr>
          <w:t>Appendices</w:t>
        </w:r>
        <w:r w:rsidR="00A74598" w:rsidRPr="00A74598">
          <w:rPr>
            <w:rFonts w:cs="Times New Roman"/>
            <w:noProof/>
            <w:webHidden/>
            <w:sz w:val="20"/>
            <w:szCs w:val="20"/>
          </w:rPr>
          <w:tab/>
        </w:r>
        <w:r w:rsidR="00A74598" w:rsidRPr="00A74598">
          <w:rPr>
            <w:rFonts w:cs="Times New Roman"/>
            <w:noProof/>
            <w:webHidden/>
            <w:sz w:val="20"/>
            <w:szCs w:val="20"/>
          </w:rPr>
          <w:fldChar w:fldCharType="begin"/>
        </w:r>
        <w:r w:rsidR="00A74598" w:rsidRPr="00A74598">
          <w:rPr>
            <w:rFonts w:cs="Times New Roman"/>
            <w:noProof/>
            <w:webHidden/>
            <w:sz w:val="20"/>
            <w:szCs w:val="20"/>
          </w:rPr>
          <w:instrText xml:space="preserve"> PAGEREF _Toc92112214 \h </w:instrText>
        </w:r>
        <w:r w:rsidR="00A74598" w:rsidRPr="00A74598">
          <w:rPr>
            <w:rFonts w:cs="Times New Roman"/>
            <w:noProof/>
            <w:webHidden/>
            <w:sz w:val="20"/>
            <w:szCs w:val="20"/>
          </w:rPr>
        </w:r>
        <w:r w:rsidR="00A74598" w:rsidRPr="00A74598">
          <w:rPr>
            <w:rFonts w:cs="Times New Roman"/>
            <w:noProof/>
            <w:webHidden/>
            <w:sz w:val="20"/>
            <w:szCs w:val="20"/>
          </w:rPr>
          <w:fldChar w:fldCharType="separate"/>
        </w:r>
        <w:r w:rsidR="0071334A">
          <w:rPr>
            <w:rFonts w:cs="Times New Roman"/>
            <w:noProof/>
            <w:webHidden/>
            <w:sz w:val="20"/>
            <w:szCs w:val="20"/>
          </w:rPr>
          <w:t>32</w:t>
        </w:r>
        <w:r w:rsidR="00A74598" w:rsidRPr="00A74598">
          <w:rPr>
            <w:rFonts w:cs="Times New Roman"/>
            <w:noProof/>
            <w:webHidden/>
            <w:sz w:val="20"/>
            <w:szCs w:val="20"/>
          </w:rPr>
          <w:fldChar w:fldCharType="end"/>
        </w:r>
      </w:hyperlink>
    </w:p>
    <w:p w14:paraId="461FA28A" w14:textId="52CAE0C5" w:rsidR="00A74598" w:rsidRDefault="006475A6">
      <w:pPr>
        <w:pStyle w:val="TOC2"/>
        <w:tabs>
          <w:tab w:val="right" w:leader="dot" w:pos="9016"/>
        </w:tabs>
        <w:rPr>
          <w:rFonts w:cstheme="minorBidi"/>
          <w:noProof/>
          <w:lang w:val="en-GB" w:eastAsia="en-GB"/>
        </w:rPr>
      </w:pPr>
      <w:hyperlink w:anchor="_Toc92112215" w:history="1">
        <w:r w:rsidR="00A74598" w:rsidRPr="00A74598">
          <w:rPr>
            <w:rStyle w:val="Hyperlink"/>
            <w:rFonts w:ascii="Times New Roman" w:hAnsi="Times New Roman"/>
            <w:noProof/>
            <w:sz w:val="20"/>
            <w:szCs w:val="20"/>
          </w:rPr>
          <w:t>A. GitHub repository</w:t>
        </w:r>
        <w:r w:rsidR="00A74598" w:rsidRPr="00A74598">
          <w:rPr>
            <w:rFonts w:ascii="Times New Roman" w:hAnsi="Times New Roman"/>
            <w:noProof/>
            <w:webHidden/>
            <w:sz w:val="20"/>
            <w:szCs w:val="20"/>
          </w:rPr>
          <w:tab/>
        </w:r>
        <w:r w:rsidR="00A74598" w:rsidRPr="00A74598">
          <w:rPr>
            <w:rFonts w:ascii="Times New Roman" w:hAnsi="Times New Roman"/>
            <w:noProof/>
            <w:webHidden/>
            <w:sz w:val="20"/>
            <w:szCs w:val="20"/>
          </w:rPr>
          <w:fldChar w:fldCharType="begin"/>
        </w:r>
        <w:r w:rsidR="00A74598" w:rsidRPr="00A74598">
          <w:rPr>
            <w:rFonts w:ascii="Times New Roman" w:hAnsi="Times New Roman"/>
            <w:noProof/>
            <w:webHidden/>
            <w:sz w:val="20"/>
            <w:szCs w:val="20"/>
          </w:rPr>
          <w:instrText xml:space="preserve"> PAGEREF _Toc92112215 \h </w:instrText>
        </w:r>
        <w:r w:rsidR="00A74598" w:rsidRPr="00A74598">
          <w:rPr>
            <w:rFonts w:ascii="Times New Roman" w:hAnsi="Times New Roman"/>
            <w:noProof/>
            <w:webHidden/>
            <w:sz w:val="20"/>
            <w:szCs w:val="20"/>
          </w:rPr>
        </w:r>
        <w:r w:rsidR="00A74598" w:rsidRPr="00A74598">
          <w:rPr>
            <w:rFonts w:ascii="Times New Roman" w:hAnsi="Times New Roman"/>
            <w:noProof/>
            <w:webHidden/>
            <w:sz w:val="20"/>
            <w:szCs w:val="20"/>
          </w:rPr>
          <w:fldChar w:fldCharType="separate"/>
        </w:r>
        <w:r w:rsidR="0071334A">
          <w:rPr>
            <w:rFonts w:ascii="Times New Roman" w:hAnsi="Times New Roman"/>
            <w:noProof/>
            <w:webHidden/>
            <w:sz w:val="20"/>
            <w:szCs w:val="20"/>
          </w:rPr>
          <w:t>32</w:t>
        </w:r>
        <w:r w:rsidR="00A74598" w:rsidRPr="00A74598">
          <w:rPr>
            <w:rFonts w:ascii="Times New Roman" w:hAnsi="Times New Roman"/>
            <w:noProof/>
            <w:webHidden/>
            <w:sz w:val="20"/>
            <w:szCs w:val="20"/>
          </w:rPr>
          <w:fldChar w:fldCharType="end"/>
        </w:r>
      </w:hyperlink>
    </w:p>
    <w:p w14:paraId="30E45132" w14:textId="46AB5742" w:rsidR="00540236" w:rsidRPr="006E0B9D" w:rsidRDefault="005B6BC5" w:rsidP="006E0B9D">
      <w:pPr>
        <w:pStyle w:val="Heading1"/>
        <w:rPr>
          <w:sz w:val="20"/>
          <w:szCs w:val="20"/>
        </w:rPr>
      </w:pPr>
      <w:r w:rsidRPr="00EF52A6">
        <w:rPr>
          <w:rFonts w:cs="Times New Roman"/>
          <w:sz w:val="22"/>
          <w:szCs w:val="22"/>
        </w:rPr>
        <w:lastRenderedPageBreak/>
        <w:fldChar w:fldCharType="end"/>
      </w:r>
      <w:bookmarkStart w:id="17" w:name="_Toc85018807"/>
      <w:bookmarkStart w:id="18" w:name="_Toc92112180"/>
      <w:r w:rsidR="007E4FBB" w:rsidRPr="0023138C">
        <w:t xml:space="preserve">1. </w:t>
      </w:r>
      <w:r w:rsidR="00BE2615" w:rsidRPr="0023138C">
        <w:t>Introduction</w:t>
      </w:r>
      <w:bookmarkEnd w:id="17"/>
      <w:bookmarkEnd w:id="18"/>
    </w:p>
    <w:p w14:paraId="2D1EB887" w14:textId="37A1E235" w:rsidR="001A7AB7" w:rsidRDefault="004E4507" w:rsidP="00E42519">
      <w:pPr>
        <w:spacing w:line="360" w:lineRule="auto"/>
        <w:ind w:firstLine="720"/>
        <w:contextualSpacing/>
        <w:jc w:val="left"/>
      </w:pPr>
      <w:r>
        <w:t>The video game industry has</w:t>
      </w:r>
      <w:r w:rsidR="0074031C">
        <w:t xml:space="preserve"> experienced meteoric growth.</w:t>
      </w:r>
      <w:r>
        <w:t xml:space="preserve"> </w:t>
      </w:r>
      <w:r w:rsidR="0074031C">
        <w:t xml:space="preserve">The initial forecast </w:t>
      </w:r>
      <w:r w:rsidR="00A9100E">
        <w:t xml:space="preserve">for the video game market revenue in 2020 was $159.3 billion </w:t>
      </w:r>
      <w:sdt>
        <w:sdtPr>
          <w:id w:val="-1495255270"/>
          <w:citation/>
        </w:sdtPr>
        <w:sdtEndPr/>
        <w:sdtContent>
          <w:r w:rsidR="00A9100E">
            <w:fldChar w:fldCharType="begin"/>
          </w:r>
          <w:r w:rsidR="00A9100E">
            <w:instrText xml:space="preserve"> CITATION New20 \l 2057 </w:instrText>
          </w:r>
          <w:r w:rsidR="00A9100E">
            <w:fldChar w:fldCharType="separate"/>
          </w:r>
          <w:r w:rsidR="001F0254">
            <w:rPr>
              <w:noProof/>
            </w:rPr>
            <w:t>(Newzoo, 2020)</w:t>
          </w:r>
          <w:r w:rsidR="00A9100E">
            <w:fldChar w:fldCharType="end"/>
          </w:r>
        </w:sdtContent>
      </w:sdt>
      <w:r w:rsidR="00A9100E">
        <w:t>. However, due to the increase in time spent at home amidst the COVID-19 pandemic</w:t>
      </w:r>
      <w:r w:rsidR="00F70FA8">
        <w:t>,</w:t>
      </w:r>
      <w:r w:rsidR="00A9100E">
        <w:t xml:space="preserve"> the global video game market generated a baffling $177.8 billion</w:t>
      </w:r>
      <w:r w:rsidR="008969B1">
        <w:t xml:space="preserve"> in 2020</w:t>
      </w:r>
      <w:r w:rsidR="00A9100E">
        <w:t xml:space="preserve"> </w:t>
      </w:r>
      <w:sdt>
        <w:sdtPr>
          <w:id w:val="1886056706"/>
          <w:citation/>
        </w:sdtPr>
        <w:sdtEndPr/>
        <w:sdtContent>
          <w:r w:rsidR="00A9100E">
            <w:fldChar w:fldCharType="begin"/>
          </w:r>
          <w:r w:rsidR="00A9100E">
            <w:instrText xml:space="preserve"> CITATION New21 \l 2057 </w:instrText>
          </w:r>
          <w:r w:rsidR="00A9100E">
            <w:fldChar w:fldCharType="separate"/>
          </w:r>
          <w:r w:rsidR="001F0254">
            <w:rPr>
              <w:noProof/>
            </w:rPr>
            <w:t>(Newzoo, 2021)</w:t>
          </w:r>
          <w:r w:rsidR="00A9100E">
            <w:fldChar w:fldCharType="end"/>
          </w:r>
        </w:sdtContent>
      </w:sdt>
      <w:r w:rsidR="00A9100E">
        <w:t xml:space="preserve">. In addition to </w:t>
      </w:r>
      <w:r w:rsidR="009F46A3">
        <w:t>a spike</w:t>
      </w:r>
      <w:r w:rsidR="00A9100E">
        <w:t xml:space="preserve"> in revenues, the market has also see</w:t>
      </w:r>
      <w:r w:rsidR="00C30D27">
        <w:t xml:space="preserve">n an increase in time spent playing video games. A survey conducted in the US reported that gamers spent 45% more time playing video games amid the quarantine </w:t>
      </w:r>
      <w:sdt>
        <w:sdtPr>
          <w:id w:val="953981268"/>
          <w:citation/>
        </w:sdtPr>
        <w:sdtEndPr/>
        <w:sdtContent>
          <w:r w:rsidR="00C30D27">
            <w:fldChar w:fldCharType="begin"/>
          </w:r>
          <w:r w:rsidR="00C30D27">
            <w:instrText xml:space="preserve"> CITATION Blo20 \l 2057 </w:instrText>
          </w:r>
          <w:r w:rsidR="00C30D27">
            <w:fldChar w:fldCharType="separate"/>
          </w:r>
          <w:r w:rsidR="001F0254">
            <w:rPr>
              <w:noProof/>
            </w:rPr>
            <w:t>(Bloomberg, 2020)</w:t>
          </w:r>
          <w:r w:rsidR="00C30D27">
            <w:fldChar w:fldCharType="end"/>
          </w:r>
        </w:sdtContent>
      </w:sdt>
      <w:r w:rsidR="00C30D27">
        <w:t>. Moreover, one of the leading online</w:t>
      </w:r>
      <w:r w:rsidR="00E42519">
        <w:t xml:space="preserve"> video </w:t>
      </w:r>
      <w:r w:rsidR="00F810B9">
        <w:t>game</w:t>
      </w:r>
      <w:r w:rsidR="00C30D27">
        <w:t xml:space="preserve"> retailers, Steam, hit a peak of 20.3 million concurrent players which is 11% above their previous high </w:t>
      </w:r>
      <w:sdt>
        <w:sdtPr>
          <w:id w:val="-2000871180"/>
          <w:citation/>
        </w:sdtPr>
        <w:sdtEndPr/>
        <w:sdtContent>
          <w:r w:rsidR="00C30D27">
            <w:fldChar w:fldCharType="begin"/>
          </w:r>
          <w:r w:rsidR="00C30D27">
            <w:instrText xml:space="preserve"> CITATION MB20 \l 2057 </w:instrText>
          </w:r>
          <w:r w:rsidR="00C30D27">
            <w:fldChar w:fldCharType="separate"/>
          </w:r>
          <w:r w:rsidR="001F0254">
            <w:rPr>
              <w:noProof/>
            </w:rPr>
            <w:t>(The Economist, 2020)</w:t>
          </w:r>
          <w:r w:rsidR="00C30D27">
            <w:fldChar w:fldCharType="end"/>
          </w:r>
        </w:sdtContent>
      </w:sdt>
      <w:r w:rsidR="00C30D27">
        <w:t xml:space="preserve">. </w:t>
      </w:r>
      <w:r w:rsidR="00E42519">
        <w:t>In addition t</w:t>
      </w:r>
      <w:r w:rsidR="00C30D27">
        <w:t xml:space="preserve">o an increase in playing time, the </w:t>
      </w:r>
      <w:r w:rsidR="00D46FC8">
        <w:t>amount of people playing video games, also known as gamers,</w:t>
      </w:r>
      <w:r w:rsidR="00C30D27">
        <w:t xml:space="preserve"> </w:t>
      </w:r>
      <w:r w:rsidR="003F119B">
        <w:t>has</w:t>
      </w:r>
      <w:r w:rsidR="003D3FA2">
        <w:t xml:space="preserve"> </w:t>
      </w:r>
      <w:r w:rsidR="008B48BE">
        <w:t>increased</w:t>
      </w:r>
      <w:r w:rsidR="00C30D27">
        <w:t xml:space="preserve">. According to </w:t>
      </w:r>
      <w:r w:rsidR="00D97811">
        <w:t>the G</w:t>
      </w:r>
      <w:r w:rsidR="00C30D27">
        <w:t xml:space="preserve">lobal </w:t>
      </w:r>
      <w:r w:rsidR="00D97811">
        <w:t>G</w:t>
      </w:r>
      <w:r w:rsidR="00C30D27">
        <w:t xml:space="preserve">ames </w:t>
      </w:r>
      <w:r w:rsidR="00D97811">
        <w:t>M</w:t>
      </w:r>
      <w:r w:rsidR="00C30D27">
        <w:t xml:space="preserve">arket </w:t>
      </w:r>
      <w:r w:rsidR="00D97811">
        <w:t>R</w:t>
      </w:r>
      <w:r w:rsidR="00C30D27">
        <w:t xml:space="preserve">eport by Newzoo, the amount of </w:t>
      </w:r>
      <w:r w:rsidR="00D46FC8">
        <w:t>gamers</w:t>
      </w:r>
      <w:r w:rsidR="00C30D27">
        <w:t xml:space="preserve"> has </w:t>
      </w:r>
      <w:r w:rsidR="00197523">
        <w:t>already</w:t>
      </w:r>
      <w:r w:rsidR="00F2159F">
        <w:t xml:space="preserve"> grown</w:t>
      </w:r>
      <w:r w:rsidR="00C30D27">
        <w:t xml:space="preserve"> by 5.4% from 2020 to 2021. Of the </w:t>
      </w:r>
      <w:r w:rsidR="00D97811">
        <w:t xml:space="preserve">total </w:t>
      </w:r>
      <w:r w:rsidR="00C30D27">
        <w:t>3 billion gamers</w:t>
      </w:r>
      <w:r w:rsidR="00BE3886">
        <w:t xml:space="preserve"> worldwide</w:t>
      </w:r>
      <w:r w:rsidR="00C30D27">
        <w:t xml:space="preserve">, 1.4 billion </w:t>
      </w:r>
      <w:r w:rsidR="00D97811">
        <w:t>are</w:t>
      </w:r>
      <w:r w:rsidR="00C30D27">
        <w:t xml:space="preserve"> active on</w:t>
      </w:r>
      <w:r w:rsidR="005028F7">
        <w:t xml:space="preserve"> a</w:t>
      </w:r>
      <w:r w:rsidR="00C30D27">
        <w:t xml:space="preserve"> </w:t>
      </w:r>
      <w:r w:rsidR="005028F7">
        <w:t>personal computer (PC)</w:t>
      </w:r>
      <w:r w:rsidR="00C30D27">
        <w:t xml:space="preserve"> and 0.9 billion on </w:t>
      </w:r>
      <w:r w:rsidR="005028F7">
        <w:t xml:space="preserve">a </w:t>
      </w:r>
      <w:r w:rsidR="00C30D27">
        <w:t>console</w:t>
      </w:r>
      <w:r w:rsidR="00BE3886">
        <w:t xml:space="preserve"> (e.g. ps4, Wii, Xbox)</w:t>
      </w:r>
      <w:r w:rsidR="00C30D27">
        <w:t xml:space="preserve"> </w:t>
      </w:r>
      <w:sdt>
        <w:sdtPr>
          <w:id w:val="1326312481"/>
          <w:citation/>
        </w:sdtPr>
        <w:sdtEndPr/>
        <w:sdtContent>
          <w:r w:rsidR="00C30D27">
            <w:fldChar w:fldCharType="begin"/>
          </w:r>
          <w:r w:rsidR="00C30D27">
            <w:instrText xml:space="preserve"> CITATION New211 \l 2057 </w:instrText>
          </w:r>
          <w:r w:rsidR="00C30D27">
            <w:fldChar w:fldCharType="separate"/>
          </w:r>
          <w:r w:rsidR="001F0254">
            <w:rPr>
              <w:noProof/>
            </w:rPr>
            <w:t>(Newzoo, 2021)</w:t>
          </w:r>
          <w:r w:rsidR="00C30D27">
            <w:fldChar w:fldCharType="end"/>
          </w:r>
        </w:sdtContent>
      </w:sdt>
      <w:r w:rsidR="00C30D27">
        <w:t>.</w:t>
      </w:r>
      <w:r>
        <w:t xml:space="preserve"> </w:t>
      </w:r>
      <w:r w:rsidR="00E42519">
        <w:t xml:space="preserve">According to </w:t>
      </w:r>
      <w:r w:rsidR="00CA71CF">
        <w:t xml:space="preserve">a survey conducted by brightlocal, 83% of consumers in the entertainment industry look at online reviews before making a decision </w:t>
      </w:r>
      <w:sdt>
        <w:sdtPr>
          <w:id w:val="704913490"/>
          <w:citation/>
        </w:sdtPr>
        <w:sdtEndPr/>
        <w:sdtContent>
          <w:r w:rsidR="00CA71CF">
            <w:fldChar w:fldCharType="begin"/>
          </w:r>
          <w:r w:rsidR="00CA71CF">
            <w:instrText xml:space="preserve"> CITATION bri20 \l 2057 </w:instrText>
          </w:r>
          <w:r w:rsidR="00CA71CF">
            <w:fldChar w:fldCharType="separate"/>
          </w:r>
          <w:r w:rsidR="001F0254">
            <w:rPr>
              <w:noProof/>
            </w:rPr>
            <w:t>(brightlocal, 2020)</w:t>
          </w:r>
          <w:r w:rsidR="00CA71CF">
            <w:fldChar w:fldCharType="end"/>
          </w:r>
        </w:sdtContent>
      </w:sdt>
      <w:r w:rsidR="00CA71CF">
        <w:t xml:space="preserve">. Also, </w:t>
      </w:r>
      <w:r w:rsidR="00E42519">
        <w:t>McKinsey &amp; Company</w:t>
      </w:r>
      <w:r w:rsidR="00CA71CF">
        <w:t xml:space="preserve"> found that there was</w:t>
      </w:r>
      <w:r w:rsidR="00E42519">
        <w:t xml:space="preserve"> </w:t>
      </w:r>
      <w:r w:rsidR="00CA71CF">
        <w:t xml:space="preserve">a </w:t>
      </w:r>
      <w:r w:rsidR="00E42519">
        <w:t xml:space="preserve">surge in volume of online </w:t>
      </w:r>
      <w:r w:rsidR="00FB7F96">
        <w:t xml:space="preserve">ratings and </w:t>
      </w:r>
      <w:r w:rsidR="00E42519">
        <w:t>reviews</w:t>
      </w:r>
      <w:r w:rsidR="00CA71CF">
        <w:t>,</w:t>
      </w:r>
      <w:r w:rsidR="00E42519">
        <w:t xml:space="preserve"> which were 87% higher in December 2020 than in December 2019</w:t>
      </w:r>
      <w:r w:rsidR="00073FC2">
        <w:t xml:space="preserve"> </w:t>
      </w:r>
      <w:sdt>
        <w:sdtPr>
          <w:id w:val="210855236"/>
          <w:citation/>
        </w:sdtPr>
        <w:sdtContent>
          <w:r w:rsidR="00073FC2">
            <w:fldChar w:fldCharType="begin"/>
          </w:r>
          <w:r w:rsidR="00073FC2">
            <w:instrText xml:space="preserve"> CITATION McK21 \l 2057 </w:instrText>
          </w:r>
          <w:r w:rsidR="00073FC2">
            <w:fldChar w:fldCharType="separate"/>
          </w:r>
          <w:r w:rsidR="00073FC2">
            <w:rPr>
              <w:noProof/>
            </w:rPr>
            <w:t>(McKinsey, 2021)</w:t>
          </w:r>
          <w:r w:rsidR="00073FC2">
            <w:fldChar w:fldCharType="end"/>
          </w:r>
        </w:sdtContent>
      </w:sdt>
      <w:r w:rsidR="00CA71CF">
        <w:t>.</w:t>
      </w:r>
      <w:r w:rsidR="00E42519">
        <w:t xml:space="preserve"> The growth </w:t>
      </w:r>
      <w:r w:rsidR="003E0965">
        <w:t>of the video game industry, the surge of online reviews and the importance of online reviews</w:t>
      </w:r>
      <w:r w:rsidR="002A0040">
        <w:t xml:space="preserve"> </w:t>
      </w:r>
      <w:r w:rsidR="009919DC">
        <w:t>in consumer</w:t>
      </w:r>
      <w:r w:rsidR="003E0965">
        <w:t xml:space="preserve"> decision </w:t>
      </w:r>
      <w:r w:rsidR="009919DC">
        <w:t xml:space="preserve">making </w:t>
      </w:r>
      <w:r w:rsidR="002A0040">
        <w:t>emphasizes</w:t>
      </w:r>
      <w:r w:rsidR="001646BB">
        <w:t xml:space="preserve"> the</w:t>
      </w:r>
      <w:r w:rsidR="00B26C54">
        <w:t xml:space="preserve"> significance</w:t>
      </w:r>
      <w:r w:rsidR="0083152B">
        <w:t xml:space="preserve"> </w:t>
      </w:r>
      <w:r w:rsidR="00B235BF">
        <w:t xml:space="preserve">of understanding the influence </w:t>
      </w:r>
      <w:r w:rsidR="00616046">
        <w:t xml:space="preserve">that </w:t>
      </w:r>
      <w:r w:rsidR="00F44960">
        <w:t>online</w:t>
      </w:r>
      <w:r w:rsidR="001646BB">
        <w:t xml:space="preserve"> reviews</w:t>
      </w:r>
      <w:r w:rsidR="00B235BF">
        <w:t xml:space="preserve"> have on video games.</w:t>
      </w:r>
      <w:r w:rsidR="00A675A5">
        <w:t xml:space="preserve"> Against this background, this study sets out to assess the effect of </w:t>
      </w:r>
      <w:r w:rsidR="00776D0E">
        <w:t xml:space="preserve">online </w:t>
      </w:r>
      <w:r w:rsidR="00A675A5">
        <w:t>review rating on the number of PC game</w:t>
      </w:r>
      <w:r w:rsidR="00FD6A25">
        <w:t xml:space="preserve"> downloads </w:t>
      </w:r>
      <w:r w:rsidR="00A675A5">
        <w:t>on Steam, and to what extent video game characteristics influence this effect.</w:t>
      </w:r>
    </w:p>
    <w:p w14:paraId="046338CD" w14:textId="7ACC7779" w:rsidR="000855CA" w:rsidRDefault="004E4507" w:rsidP="001A7AB7">
      <w:pPr>
        <w:spacing w:line="360" w:lineRule="auto"/>
        <w:ind w:firstLine="720"/>
        <w:contextualSpacing/>
        <w:jc w:val="left"/>
      </w:pPr>
      <w:r>
        <w:t>A</w:t>
      </w:r>
      <w:r w:rsidR="004D7656">
        <w:t xml:space="preserve"> body of prior literature that is related </w:t>
      </w:r>
      <w:r w:rsidR="00CE5032">
        <w:t xml:space="preserve">to </w:t>
      </w:r>
      <w:r w:rsidR="004D7656">
        <w:t xml:space="preserve">the </w:t>
      </w:r>
      <w:r w:rsidR="001A7AB7">
        <w:t>e</w:t>
      </w:r>
      <w:r w:rsidR="004D7656">
        <w:t xml:space="preserve">ffect of online reviews on sales has been identified, and is presented in Table 1. </w:t>
      </w:r>
      <w:r w:rsidR="001A7AB7">
        <w:t xml:space="preserve">There are three streams of </w:t>
      </w:r>
      <w:r w:rsidR="00603B1B">
        <w:t>literature that relate</w:t>
      </w:r>
      <w:r w:rsidR="0010111E">
        <w:t xml:space="preserve"> to this study</w:t>
      </w:r>
      <w:r w:rsidR="001A7AB7">
        <w:t>.</w:t>
      </w:r>
      <w:r w:rsidR="00753134">
        <w:t xml:space="preserve"> </w:t>
      </w:r>
      <w:r w:rsidR="00D51996">
        <w:t xml:space="preserve">The first stream of literature </w:t>
      </w:r>
      <w:r w:rsidR="00347579">
        <w:t>investigates</w:t>
      </w:r>
      <w:r w:rsidR="00D51996">
        <w:t xml:space="preserve"> the effect of </w:t>
      </w:r>
      <w:r w:rsidR="000611AB">
        <w:t>e</w:t>
      </w:r>
      <w:r w:rsidR="00D51996">
        <w:t xml:space="preserve">xpert </w:t>
      </w:r>
      <w:r w:rsidR="000611AB">
        <w:t>r</w:t>
      </w:r>
      <w:r w:rsidR="00D51996">
        <w:t>eviews</w:t>
      </w:r>
      <w:r w:rsidR="00347579">
        <w:t xml:space="preserve"> on sales related outcomes</w:t>
      </w:r>
      <w:r w:rsidR="000835EA">
        <w:t xml:space="preserve"> in different contexts</w:t>
      </w:r>
      <w:r w:rsidR="00347579">
        <w:t xml:space="preserve">. For instance, Basuroy et al. (2003) </w:t>
      </w:r>
      <w:r w:rsidR="000835EA">
        <w:t xml:space="preserve">conducted research in the movie industry and </w:t>
      </w:r>
      <w:r w:rsidR="00347579">
        <w:t xml:space="preserve">found that </w:t>
      </w:r>
      <w:r w:rsidR="00E44452">
        <w:t>positive and negative expert reviews influence box office performance</w:t>
      </w:r>
      <w:r w:rsidR="000835EA">
        <w:t xml:space="preserve">. </w:t>
      </w:r>
      <w:r w:rsidR="0009616A">
        <w:t xml:space="preserve">A research conducted by Cox (2014) </w:t>
      </w:r>
      <w:r w:rsidR="000835EA">
        <w:t xml:space="preserve">in the video game industry </w:t>
      </w:r>
      <w:r w:rsidR="0009616A">
        <w:t xml:space="preserve">had similar results, </w:t>
      </w:r>
      <w:r w:rsidR="000835EA">
        <w:t>whose f</w:t>
      </w:r>
      <w:r w:rsidR="0009616A">
        <w:t>indings show that video games with higher expert ratings are more likely to sell a larger number of units.</w:t>
      </w:r>
    </w:p>
    <w:p w14:paraId="1294DD5E" w14:textId="78A1A1CD" w:rsidR="00D07916" w:rsidRPr="004952B3" w:rsidRDefault="0009616A" w:rsidP="003650C0">
      <w:pPr>
        <w:spacing w:line="360" w:lineRule="auto"/>
        <w:ind w:firstLine="720"/>
        <w:contextualSpacing/>
        <w:jc w:val="left"/>
        <w:rPr>
          <w:sz w:val="20"/>
          <w:szCs w:val="20"/>
        </w:rPr>
        <w:sectPr w:rsidR="00D07916" w:rsidRPr="004952B3" w:rsidSect="00AB488B">
          <w:footerReference w:type="default" r:id="rId9"/>
          <w:footerReference w:type="first" r:id="rId10"/>
          <w:pgSz w:w="11906" w:h="16838"/>
          <w:pgMar w:top="1440" w:right="1440" w:bottom="1440" w:left="1440" w:header="708" w:footer="708" w:gutter="0"/>
          <w:cols w:space="708"/>
          <w:titlePg/>
          <w:docGrid w:linePitch="360"/>
        </w:sectPr>
      </w:pPr>
      <w:r>
        <w:t xml:space="preserve">The </w:t>
      </w:r>
      <w:r w:rsidR="000611AB">
        <w:t xml:space="preserve">second stream of literature examines the effect of user reviews on sales related </w:t>
      </w:r>
    </w:p>
    <w:p w14:paraId="6E926B5B" w14:textId="534A7F10" w:rsidR="003E37DD" w:rsidRDefault="008271AC" w:rsidP="008271AC">
      <w:pPr>
        <w:jc w:val="center"/>
        <w:rPr>
          <w:b/>
          <w:bCs/>
          <w:szCs w:val="24"/>
        </w:rPr>
      </w:pPr>
      <w:r>
        <w:rPr>
          <w:b/>
          <w:bCs/>
          <w:szCs w:val="24"/>
        </w:rPr>
        <w:lastRenderedPageBreak/>
        <w:t xml:space="preserve">Table 1: </w:t>
      </w:r>
      <w:r w:rsidR="00AF03B8">
        <w:rPr>
          <w:b/>
          <w:bCs/>
          <w:szCs w:val="24"/>
        </w:rPr>
        <w:t xml:space="preserve">Prior research </w:t>
      </w:r>
      <w:r w:rsidR="00004BA4">
        <w:rPr>
          <w:b/>
          <w:bCs/>
          <w:szCs w:val="24"/>
        </w:rPr>
        <w:t>related to</w:t>
      </w:r>
      <w:r w:rsidR="00AF03B8">
        <w:rPr>
          <w:b/>
          <w:bCs/>
          <w:szCs w:val="24"/>
        </w:rPr>
        <w:t xml:space="preserve"> </w:t>
      </w:r>
      <w:r w:rsidR="00685A63">
        <w:rPr>
          <w:b/>
          <w:bCs/>
          <w:szCs w:val="24"/>
        </w:rPr>
        <w:t>E</w:t>
      </w:r>
      <w:r w:rsidR="00AF03B8">
        <w:rPr>
          <w:b/>
          <w:bCs/>
          <w:szCs w:val="24"/>
        </w:rPr>
        <w:t>xpert</w:t>
      </w:r>
      <w:r w:rsidR="00996A25">
        <w:rPr>
          <w:b/>
          <w:bCs/>
          <w:szCs w:val="24"/>
        </w:rPr>
        <w:t>-</w:t>
      </w:r>
      <w:r w:rsidR="00AF03B8">
        <w:rPr>
          <w:b/>
          <w:bCs/>
          <w:szCs w:val="24"/>
        </w:rPr>
        <w:t xml:space="preserve"> and </w:t>
      </w:r>
      <w:r w:rsidR="00685A63">
        <w:rPr>
          <w:b/>
          <w:bCs/>
          <w:szCs w:val="24"/>
        </w:rPr>
        <w:t>U</w:t>
      </w:r>
      <w:r w:rsidR="00AF03B8">
        <w:rPr>
          <w:b/>
          <w:bCs/>
          <w:szCs w:val="24"/>
        </w:rPr>
        <w:t xml:space="preserve">ser </w:t>
      </w:r>
      <w:r w:rsidR="00685A63">
        <w:rPr>
          <w:b/>
          <w:bCs/>
          <w:szCs w:val="24"/>
        </w:rPr>
        <w:t>R</w:t>
      </w:r>
      <w:r w:rsidR="00AF03B8">
        <w:rPr>
          <w:b/>
          <w:bCs/>
          <w:szCs w:val="24"/>
        </w:rPr>
        <w:t xml:space="preserve">eviews and their respective effect on </w:t>
      </w:r>
      <w:r w:rsidR="00685A63">
        <w:rPr>
          <w:b/>
          <w:bCs/>
          <w:szCs w:val="24"/>
        </w:rPr>
        <w:t>s</w:t>
      </w:r>
      <w:r w:rsidR="00AF03B8">
        <w:rPr>
          <w:b/>
          <w:bCs/>
          <w:szCs w:val="24"/>
        </w:rPr>
        <w:t>ales related outcomes</w:t>
      </w:r>
      <w:r w:rsidR="007F7A5B">
        <w:rPr>
          <w:b/>
          <w:bCs/>
          <w:szCs w:val="24"/>
        </w:rPr>
        <w:t xml:space="preserve"> in different </w:t>
      </w:r>
      <w:r w:rsidR="00FC441B">
        <w:rPr>
          <w:b/>
          <w:bCs/>
          <w:szCs w:val="24"/>
        </w:rPr>
        <w:t>contexts</w:t>
      </w:r>
    </w:p>
    <w:tbl>
      <w:tblPr>
        <w:tblStyle w:val="Sources"/>
        <w:tblpPr w:leftFromText="180" w:rightFromText="180" w:vertAnchor="page" w:horzAnchor="margin" w:tblpY="1922"/>
        <w:tblW w:w="14885" w:type="dxa"/>
        <w:tblCellSpacing w:w="28" w:type="dxa"/>
        <w:tblLook w:val="04A0" w:firstRow="1" w:lastRow="0" w:firstColumn="1" w:lastColumn="0" w:noHBand="0" w:noVBand="1"/>
      </w:tblPr>
      <w:tblGrid>
        <w:gridCol w:w="2406"/>
        <w:gridCol w:w="2093"/>
        <w:gridCol w:w="1019"/>
        <w:gridCol w:w="904"/>
        <w:gridCol w:w="1034"/>
        <w:gridCol w:w="1584"/>
        <w:gridCol w:w="3176"/>
        <w:gridCol w:w="2669"/>
      </w:tblGrid>
      <w:tr w:rsidR="008271AC" w:rsidRPr="00B93876" w14:paraId="6D51CE5D" w14:textId="77777777" w:rsidTr="008271AC">
        <w:trPr>
          <w:cnfStyle w:val="100000000000" w:firstRow="1" w:lastRow="0" w:firstColumn="0" w:lastColumn="0" w:oddVBand="0" w:evenVBand="0" w:oddHBand="0" w:evenHBand="0" w:firstRowFirstColumn="0" w:firstRowLastColumn="0" w:lastRowFirstColumn="0" w:lastRowLastColumn="0"/>
          <w:tblCellSpacing w:w="28" w:type="dxa"/>
        </w:trPr>
        <w:tc>
          <w:tcPr>
            <w:tcW w:w="2322" w:type="dxa"/>
            <w:tcBorders>
              <w:top w:val="single" w:sz="4" w:space="0" w:color="auto"/>
            </w:tcBorders>
          </w:tcPr>
          <w:p w14:paraId="7D332A9A" w14:textId="77777777" w:rsidR="008271AC" w:rsidRPr="00B93876" w:rsidRDefault="008271AC" w:rsidP="008271AC">
            <w:pPr>
              <w:rPr>
                <w:b/>
                <w:bCs/>
                <w:sz w:val="19"/>
                <w:szCs w:val="19"/>
              </w:rPr>
            </w:pPr>
            <w:r w:rsidRPr="00B93876">
              <w:rPr>
                <w:b/>
                <w:bCs/>
                <w:sz w:val="19"/>
                <w:szCs w:val="19"/>
              </w:rPr>
              <w:t>Article</w:t>
            </w:r>
          </w:p>
        </w:tc>
        <w:tc>
          <w:tcPr>
            <w:tcW w:w="2037" w:type="dxa"/>
            <w:tcBorders>
              <w:top w:val="single" w:sz="4" w:space="0" w:color="auto"/>
            </w:tcBorders>
          </w:tcPr>
          <w:p w14:paraId="2EF647FD" w14:textId="77777777" w:rsidR="008271AC" w:rsidRPr="00B93876" w:rsidRDefault="008271AC" w:rsidP="008271AC">
            <w:pPr>
              <w:rPr>
                <w:b/>
                <w:bCs/>
                <w:sz w:val="19"/>
                <w:szCs w:val="19"/>
              </w:rPr>
            </w:pPr>
            <w:r w:rsidRPr="00B93876">
              <w:rPr>
                <w:b/>
                <w:bCs/>
                <w:sz w:val="19"/>
                <w:szCs w:val="19"/>
              </w:rPr>
              <w:t>Context</w:t>
            </w:r>
          </w:p>
        </w:tc>
        <w:tc>
          <w:tcPr>
            <w:tcW w:w="963" w:type="dxa"/>
            <w:tcBorders>
              <w:top w:val="single" w:sz="4" w:space="0" w:color="auto"/>
            </w:tcBorders>
          </w:tcPr>
          <w:p w14:paraId="39347A12" w14:textId="77777777" w:rsidR="008271AC" w:rsidRPr="00B93876" w:rsidRDefault="008271AC" w:rsidP="008271AC">
            <w:pPr>
              <w:rPr>
                <w:b/>
                <w:bCs/>
                <w:sz w:val="19"/>
                <w:szCs w:val="19"/>
              </w:rPr>
            </w:pPr>
            <w:r w:rsidRPr="00B93876">
              <w:rPr>
                <w:b/>
                <w:bCs/>
                <w:sz w:val="19"/>
                <w:szCs w:val="19"/>
              </w:rPr>
              <w:t>Expert</w:t>
            </w:r>
          </w:p>
        </w:tc>
        <w:tc>
          <w:tcPr>
            <w:tcW w:w="848" w:type="dxa"/>
            <w:tcBorders>
              <w:top w:val="single" w:sz="4" w:space="0" w:color="auto"/>
            </w:tcBorders>
          </w:tcPr>
          <w:p w14:paraId="2D3BD11E" w14:textId="77777777" w:rsidR="008271AC" w:rsidRPr="00B93876" w:rsidRDefault="008271AC" w:rsidP="008271AC">
            <w:pPr>
              <w:rPr>
                <w:b/>
                <w:bCs/>
                <w:sz w:val="19"/>
                <w:szCs w:val="19"/>
              </w:rPr>
            </w:pPr>
            <w:r w:rsidRPr="00B93876">
              <w:rPr>
                <w:b/>
                <w:bCs/>
                <w:sz w:val="19"/>
                <w:szCs w:val="19"/>
              </w:rPr>
              <w:t>User</w:t>
            </w:r>
          </w:p>
        </w:tc>
        <w:tc>
          <w:tcPr>
            <w:tcW w:w="978" w:type="dxa"/>
            <w:tcBorders>
              <w:top w:val="single" w:sz="4" w:space="0" w:color="auto"/>
            </w:tcBorders>
          </w:tcPr>
          <w:p w14:paraId="6AD237CC" w14:textId="77777777" w:rsidR="008271AC" w:rsidRPr="00B93876" w:rsidRDefault="008271AC" w:rsidP="008271AC">
            <w:pPr>
              <w:rPr>
                <w:b/>
                <w:bCs/>
                <w:sz w:val="19"/>
                <w:szCs w:val="19"/>
              </w:rPr>
            </w:pPr>
            <w:r w:rsidRPr="00B93876">
              <w:rPr>
                <w:b/>
                <w:bCs/>
                <w:sz w:val="19"/>
                <w:szCs w:val="19"/>
              </w:rPr>
              <w:t>Expert vs. User</w:t>
            </w:r>
          </w:p>
        </w:tc>
        <w:tc>
          <w:tcPr>
            <w:tcW w:w="1528" w:type="dxa"/>
            <w:tcBorders>
              <w:top w:val="single" w:sz="4" w:space="0" w:color="auto"/>
            </w:tcBorders>
          </w:tcPr>
          <w:p w14:paraId="1DB38D64" w14:textId="77777777" w:rsidR="008271AC" w:rsidRPr="00B93876" w:rsidRDefault="008271AC" w:rsidP="008271AC">
            <w:pPr>
              <w:jc w:val="both"/>
              <w:rPr>
                <w:b/>
                <w:bCs/>
                <w:sz w:val="19"/>
                <w:szCs w:val="19"/>
              </w:rPr>
            </w:pPr>
            <w:r w:rsidRPr="00B93876">
              <w:rPr>
                <w:b/>
                <w:bCs/>
                <w:sz w:val="19"/>
                <w:szCs w:val="19"/>
              </w:rPr>
              <w:t>Dependent variable</w:t>
            </w:r>
          </w:p>
        </w:tc>
        <w:tc>
          <w:tcPr>
            <w:tcW w:w="3120" w:type="dxa"/>
            <w:tcBorders>
              <w:top w:val="single" w:sz="4" w:space="0" w:color="auto"/>
            </w:tcBorders>
          </w:tcPr>
          <w:p w14:paraId="0C43E79C" w14:textId="54ED2504" w:rsidR="008271AC" w:rsidRPr="00B93876" w:rsidRDefault="008271AC" w:rsidP="008271AC">
            <w:pPr>
              <w:rPr>
                <w:b/>
                <w:bCs/>
                <w:sz w:val="19"/>
                <w:szCs w:val="19"/>
              </w:rPr>
            </w:pPr>
            <w:r w:rsidRPr="00B93876">
              <w:rPr>
                <w:b/>
                <w:bCs/>
                <w:sz w:val="19"/>
                <w:szCs w:val="19"/>
              </w:rPr>
              <w:t xml:space="preserve">Key </w:t>
            </w:r>
            <w:r w:rsidR="004A054F">
              <w:rPr>
                <w:b/>
                <w:bCs/>
                <w:sz w:val="19"/>
                <w:szCs w:val="19"/>
              </w:rPr>
              <w:t>f</w:t>
            </w:r>
            <w:r w:rsidRPr="00B93876">
              <w:rPr>
                <w:b/>
                <w:bCs/>
                <w:sz w:val="19"/>
                <w:szCs w:val="19"/>
              </w:rPr>
              <w:t>indings</w:t>
            </w:r>
          </w:p>
        </w:tc>
        <w:tc>
          <w:tcPr>
            <w:tcW w:w="2585" w:type="dxa"/>
            <w:tcBorders>
              <w:top w:val="single" w:sz="4" w:space="0" w:color="auto"/>
            </w:tcBorders>
          </w:tcPr>
          <w:p w14:paraId="2418FA94" w14:textId="77777777" w:rsidR="008271AC" w:rsidRPr="00B93876" w:rsidRDefault="008271AC" w:rsidP="008271AC">
            <w:pPr>
              <w:rPr>
                <w:b/>
                <w:bCs/>
                <w:sz w:val="19"/>
                <w:szCs w:val="19"/>
              </w:rPr>
            </w:pPr>
            <w:r w:rsidRPr="00B93876">
              <w:rPr>
                <w:b/>
                <w:bCs/>
                <w:sz w:val="19"/>
                <w:szCs w:val="19"/>
              </w:rPr>
              <w:t>Method</w:t>
            </w:r>
          </w:p>
        </w:tc>
      </w:tr>
      <w:tr w:rsidR="008271AC" w:rsidRPr="00B93876" w14:paraId="2310484C" w14:textId="77777777" w:rsidTr="008271AC">
        <w:trPr>
          <w:tblCellSpacing w:w="28" w:type="dxa"/>
        </w:trPr>
        <w:tc>
          <w:tcPr>
            <w:tcW w:w="2322" w:type="dxa"/>
            <w:tcBorders>
              <w:top w:val="single" w:sz="4" w:space="0" w:color="auto"/>
            </w:tcBorders>
          </w:tcPr>
          <w:p w14:paraId="7666B460" w14:textId="7ECCDBC6"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Pr>
                <w:sz w:val="19"/>
                <w:szCs w:val="19"/>
              </w:rPr>
              <w:fldChar w:fldCharType="separate"/>
            </w:r>
            <w:r w:rsidRPr="003C5A74">
              <w:rPr>
                <w:noProof/>
                <w:sz w:val="19"/>
                <w:szCs w:val="19"/>
              </w:rPr>
              <w:t>(Chevalier &amp; Mayzlin, 2006)</w:t>
            </w:r>
            <w:r>
              <w:rPr>
                <w:sz w:val="19"/>
                <w:szCs w:val="19"/>
              </w:rPr>
              <w:fldChar w:fldCharType="end"/>
            </w:r>
          </w:p>
        </w:tc>
        <w:tc>
          <w:tcPr>
            <w:tcW w:w="2037" w:type="dxa"/>
            <w:tcBorders>
              <w:top w:val="single" w:sz="4" w:space="0" w:color="auto"/>
            </w:tcBorders>
          </w:tcPr>
          <w:p w14:paraId="5D22CAF9" w14:textId="77777777" w:rsidR="008271AC" w:rsidRPr="00B93876" w:rsidRDefault="008271AC" w:rsidP="008271AC">
            <w:pPr>
              <w:rPr>
                <w:rFonts w:cs="Times New Roman"/>
                <w:sz w:val="19"/>
                <w:szCs w:val="19"/>
              </w:rPr>
            </w:pPr>
            <w:r w:rsidRPr="00B93876">
              <w:rPr>
                <w:rFonts w:cs="Times New Roman"/>
                <w:sz w:val="19"/>
                <w:szCs w:val="19"/>
              </w:rPr>
              <w:t>Books</w:t>
            </w:r>
          </w:p>
        </w:tc>
        <w:tc>
          <w:tcPr>
            <w:tcW w:w="963" w:type="dxa"/>
            <w:tcBorders>
              <w:top w:val="single" w:sz="4" w:space="0" w:color="auto"/>
            </w:tcBorders>
          </w:tcPr>
          <w:p w14:paraId="1AD1954A" w14:textId="77777777" w:rsidR="008271AC" w:rsidRPr="00B93876" w:rsidRDefault="008271AC" w:rsidP="008271AC">
            <w:pPr>
              <w:jc w:val="center"/>
              <w:rPr>
                <w:rFonts w:cs="Times New Roman"/>
                <w:sz w:val="19"/>
                <w:szCs w:val="19"/>
              </w:rPr>
            </w:pPr>
            <w:r w:rsidRPr="00B93876">
              <w:rPr>
                <w:sz w:val="19"/>
                <w:szCs w:val="19"/>
              </w:rPr>
              <w:t>–</w:t>
            </w:r>
          </w:p>
        </w:tc>
        <w:tc>
          <w:tcPr>
            <w:tcW w:w="848" w:type="dxa"/>
            <w:tcBorders>
              <w:top w:val="single" w:sz="4" w:space="0" w:color="auto"/>
            </w:tcBorders>
          </w:tcPr>
          <w:p w14:paraId="755901C2"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Borders>
              <w:top w:val="single" w:sz="4" w:space="0" w:color="auto"/>
            </w:tcBorders>
          </w:tcPr>
          <w:p w14:paraId="72A5736C" w14:textId="77777777" w:rsidR="008271AC" w:rsidRPr="00B93876" w:rsidRDefault="008271AC" w:rsidP="008271AC">
            <w:pPr>
              <w:jc w:val="center"/>
              <w:rPr>
                <w:sz w:val="19"/>
                <w:szCs w:val="19"/>
              </w:rPr>
            </w:pPr>
            <w:r w:rsidRPr="00B93876">
              <w:rPr>
                <w:sz w:val="19"/>
                <w:szCs w:val="19"/>
              </w:rPr>
              <w:t>–</w:t>
            </w:r>
          </w:p>
        </w:tc>
        <w:tc>
          <w:tcPr>
            <w:tcW w:w="1528" w:type="dxa"/>
            <w:tcBorders>
              <w:top w:val="single" w:sz="4" w:space="0" w:color="auto"/>
            </w:tcBorders>
          </w:tcPr>
          <w:p w14:paraId="5049F17E" w14:textId="77777777" w:rsidR="008271AC" w:rsidRPr="00B93876" w:rsidRDefault="008271AC" w:rsidP="008271AC">
            <w:pPr>
              <w:rPr>
                <w:sz w:val="19"/>
                <w:szCs w:val="19"/>
              </w:rPr>
            </w:pPr>
            <w:r w:rsidRPr="00B93876">
              <w:rPr>
                <w:sz w:val="19"/>
                <w:szCs w:val="19"/>
              </w:rPr>
              <w:t>Book sales</w:t>
            </w:r>
          </w:p>
        </w:tc>
        <w:tc>
          <w:tcPr>
            <w:tcW w:w="3120" w:type="dxa"/>
            <w:tcBorders>
              <w:top w:val="single" w:sz="4" w:space="0" w:color="auto"/>
            </w:tcBorders>
          </w:tcPr>
          <w:p w14:paraId="3FC240F8" w14:textId="77777777" w:rsidR="008271AC" w:rsidRPr="00B93876" w:rsidRDefault="008271AC" w:rsidP="008271AC">
            <w:pPr>
              <w:rPr>
                <w:sz w:val="19"/>
                <w:szCs w:val="19"/>
              </w:rPr>
            </w:pPr>
            <w:r w:rsidRPr="00B93876">
              <w:rPr>
                <w:sz w:val="19"/>
                <w:szCs w:val="19"/>
              </w:rPr>
              <w:t>Improvement in reviews leads to increase in relative sales</w:t>
            </w:r>
          </w:p>
        </w:tc>
        <w:tc>
          <w:tcPr>
            <w:tcW w:w="2585" w:type="dxa"/>
            <w:tcBorders>
              <w:top w:val="single" w:sz="4" w:space="0" w:color="auto"/>
            </w:tcBorders>
          </w:tcPr>
          <w:p w14:paraId="1A434DE7" w14:textId="77777777" w:rsidR="008271AC" w:rsidRPr="00B93876" w:rsidRDefault="008271AC" w:rsidP="008271AC">
            <w:pPr>
              <w:rPr>
                <w:sz w:val="19"/>
                <w:szCs w:val="19"/>
              </w:rPr>
            </w:pPr>
            <w:r w:rsidRPr="00B93876">
              <w:rPr>
                <w:sz w:val="19"/>
                <w:szCs w:val="19"/>
              </w:rPr>
              <w:t>Differences-in-Differences</w:t>
            </w:r>
          </w:p>
        </w:tc>
      </w:tr>
      <w:tr w:rsidR="008271AC" w:rsidRPr="00B93876" w14:paraId="0EEC2584" w14:textId="77777777" w:rsidTr="008271AC">
        <w:trPr>
          <w:tblCellSpacing w:w="28" w:type="dxa"/>
        </w:trPr>
        <w:tc>
          <w:tcPr>
            <w:tcW w:w="2322" w:type="dxa"/>
          </w:tcPr>
          <w:p w14:paraId="42B259FC" w14:textId="7EF0D446"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11.0011","ISSN":"15477185","abstract":"Research has shown brand equity to moderate the relationship between online customer reviews (OCRs) and sales in both the emerging Blu-ray and mature DVD player categories. Positive (negative) OCRs increase (decrease) the sales of models of weak brands (i.e., brands without significant positive brand equity). In contrast, OCRs have no significant impact on the sales of the models of strong brands, although these models do receive a significant sales boost from their greater brand equity. Higher sales lead to a larger number of positive OCRs, and increased positive OCRs aid a brand's transition from weak to strong. This creates a positive feedback loop between sales and positive OCRs for models of weak brands that not only helps their sales but also increases overall brand equity, benefiting all models of the brand. In contrast to the view that brands matter less in the presence of OCRs, we find that OCRs matter less in the presence of strong brands. Positive OCRs function differently than marketing communications in that their effect is greater for weak brands. © 2013, American Marketing Association.","author":[{"dropping-particle":"","family":"Ho-Dac","given":"Nga N.","non-dropping-particle":"","parse-names":false,"suffix":""},{"dropping-particle":"","family":"Carson","given":"Stephen J.","non-dropping-particle":"","parse-names":false,"suffix":""},{"dropping-particle":"","family":"Moore","given":"William L.","non-dropping-particle":"","parse-names":false,"suffix":""}],"container-title":"Journal of Marketing","id":"ITEM-1","issue":"6","issued":{"date-parts":[["2013"]]},"page":"37-53","title":"The effects of positive and negative online customer reviews: Do brand strength and category maturity matter?","type":"article-journal","volume":"77"},"uris":["http://www.mendeley.com/documents/?uuid=9d276078-7130-4f19-9400-1174f07e2617"]}],"mendeley":{"formattedCitation":"(Ho-Dac et al., 2013)","plainTextFormattedCitation":"(Ho-Dac et al., 2013)","previouslyFormattedCitation":"(Ho-Dac et al., 2013)"},"properties":{"noteIndex":0},"schema":"https://github.com/citation-style-language/schema/raw/master/csl-citation.json"}</w:instrText>
            </w:r>
            <w:r>
              <w:rPr>
                <w:sz w:val="19"/>
                <w:szCs w:val="19"/>
              </w:rPr>
              <w:fldChar w:fldCharType="separate"/>
            </w:r>
            <w:r w:rsidRPr="003C5A74">
              <w:rPr>
                <w:noProof/>
                <w:sz w:val="19"/>
                <w:szCs w:val="19"/>
              </w:rPr>
              <w:t>(Ho-Dac et al., 2013)</w:t>
            </w:r>
            <w:r>
              <w:rPr>
                <w:sz w:val="19"/>
                <w:szCs w:val="19"/>
              </w:rPr>
              <w:fldChar w:fldCharType="end"/>
            </w:r>
          </w:p>
        </w:tc>
        <w:tc>
          <w:tcPr>
            <w:tcW w:w="2037" w:type="dxa"/>
          </w:tcPr>
          <w:p w14:paraId="4F32F23C" w14:textId="77777777" w:rsidR="008271AC" w:rsidRPr="00B93876" w:rsidRDefault="008271AC" w:rsidP="008271AC">
            <w:pPr>
              <w:rPr>
                <w:sz w:val="19"/>
                <w:szCs w:val="19"/>
              </w:rPr>
            </w:pPr>
            <w:r w:rsidRPr="00B93876">
              <w:rPr>
                <w:sz w:val="19"/>
                <w:szCs w:val="19"/>
              </w:rPr>
              <w:t>Blu-ray &amp; DVD</w:t>
            </w:r>
          </w:p>
        </w:tc>
        <w:tc>
          <w:tcPr>
            <w:tcW w:w="963" w:type="dxa"/>
          </w:tcPr>
          <w:p w14:paraId="7083D1E5" w14:textId="77777777" w:rsidR="008271AC" w:rsidRPr="00B93876" w:rsidRDefault="008271AC" w:rsidP="008271AC">
            <w:pPr>
              <w:jc w:val="center"/>
              <w:rPr>
                <w:sz w:val="19"/>
                <w:szCs w:val="19"/>
              </w:rPr>
            </w:pPr>
            <w:r w:rsidRPr="00B93876">
              <w:rPr>
                <w:sz w:val="19"/>
                <w:szCs w:val="19"/>
              </w:rPr>
              <w:t>–</w:t>
            </w:r>
          </w:p>
        </w:tc>
        <w:tc>
          <w:tcPr>
            <w:tcW w:w="848" w:type="dxa"/>
          </w:tcPr>
          <w:p w14:paraId="0C181FD4"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Pr>
          <w:p w14:paraId="1489AF35" w14:textId="77777777" w:rsidR="008271AC" w:rsidRPr="00B93876" w:rsidRDefault="008271AC" w:rsidP="008271AC">
            <w:pPr>
              <w:jc w:val="center"/>
              <w:rPr>
                <w:sz w:val="19"/>
                <w:szCs w:val="19"/>
              </w:rPr>
            </w:pPr>
            <w:r w:rsidRPr="00B93876">
              <w:rPr>
                <w:sz w:val="19"/>
                <w:szCs w:val="19"/>
              </w:rPr>
              <w:t>–</w:t>
            </w:r>
          </w:p>
        </w:tc>
        <w:tc>
          <w:tcPr>
            <w:tcW w:w="1528" w:type="dxa"/>
          </w:tcPr>
          <w:p w14:paraId="011337A9" w14:textId="77777777" w:rsidR="008271AC" w:rsidRPr="00B93876" w:rsidRDefault="008271AC" w:rsidP="008271AC">
            <w:pPr>
              <w:rPr>
                <w:sz w:val="19"/>
                <w:szCs w:val="19"/>
              </w:rPr>
            </w:pPr>
            <w:r w:rsidRPr="00B93876">
              <w:rPr>
                <w:sz w:val="19"/>
                <w:szCs w:val="19"/>
              </w:rPr>
              <w:t>Blu-ray &amp; DVD sales</w:t>
            </w:r>
          </w:p>
        </w:tc>
        <w:tc>
          <w:tcPr>
            <w:tcW w:w="3120" w:type="dxa"/>
          </w:tcPr>
          <w:p w14:paraId="594AF2BC" w14:textId="1BB4C631" w:rsidR="008271AC" w:rsidRPr="00B93876" w:rsidRDefault="008271AC" w:rsidP="008271AC">
            <w:pPr>
              <w:rPr>
                <w:sz w:val="19"/>
                <w:szCs w:val="19"/>
              </w:rPr>
            </w:pPr>
            <w:r w:rsidRPr="00B93876">
              <w:rPr>
                <w:sz w:val="19"/>
                <w:szCs w:val="19"/>
              </w:rPr>
              <w:t>Positive reviews increase sales of weak brands, no significant impact on strong brands</w:t>
            </w:r>
          </w:p>
        </w:tc>
        <w:tc>
          <w:tcPr>
            <w:tcW w:w="2585" w:type="dxa"/>
          </w:tcPr>
          <w:p w14:paraId="2B4EF3CF" w14:textId="0ADA81D0" w:rsidR="008271AC" w:rsidRPr="00B93876" w:rsidRDefault="000C7B14" w:rsidP="008271AC">
            <w:pPr>
              <w:rPr>
                <w:sz w:val="19"/>
                <w:szCs w:val="19"/>
              </w:rPr>
            </w:pPr>
            <w:r>
              <w:rPr>
                <w:sz w:val="19"/>
                <w:szCs w:val="19"/>
              </w:rPr>
              <w:t>OLS</w:t>
            </w:r>
            <w:r w:rsidR="008271AC" w:rsidRPr="00B93876">
              <w:rPr>
                <w:sz w:val="19"/>
                <w:szCs w:val="19"/>
              </w:rPr>
              <w:t xml:space="preserve"> regression</w:t>
            </w:r>
          </w:p>
        </w:tc>
      </w:tr>
      <w:tr w:rsidR="008271AC" w:rsidRPr="00B93876" w14:paraId="5F4822D7" w14:textId="77777777" w:rsidTr="008271AC">
        <w:trPr>
          <w:tblCellSpacing w:w="28" w:type="dxa"/>
        </w:trPr>
        <w:tc>
          <w:tcPr>
            <w:tcW w:w="2322" w:type="dxa"/>
          </w:tcPr>
          <w:p w14:paraId="2AEFB36E" w14:textId="2D6195C8"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1","issue":"2","issued":{"date-parts":[["2012"]]},"page":"197-214","title":"The influence of internet customer reviews on the online sales and prices in hotel industry","type":"article-journal","volume":"32"},"uris":["http://www.mendeley.com/documents/?uuid=e0665f7a-cfe8-4e1f-be1e-392150423bd0"]}],"mendeley":{"formattedCitation":"(Öǧüt &amp; Onur Taş, 2012)","plainTextFormattedCitation":"(Öǧüt &amp; Onur Taş, 2012)","previouslyFormattedCitation":"(Öǧüt &amp; Onur Taş, 2012)"},"properties":{"noteIndex":0},"schema":"https://github.com/citation-style-language/schema/raw/master/csl-citation.json"}</w:instrText>
            </w:r>
            <w:r>
              <w:rPr>
                <w:sz w:val="19"/>
                <w:szCs w:val="19"/>
              </w:rPr>
              <w:fldChar w:fldCharType="separate"/>
            </w:r>
            <w:r w:rsidRPr="003C5A74">
              <w:rPr>
                <w:noProof/>
                <w:sz w:val="19"/>
                <w:szCs w:val="19"/>
              </w:rPr>
              <w:t>(Öǧüt &amp; Onur Taş, 2012)</w:t>
            </w:r>
            <w:r>
              <w:rPr>
                <w:sz w:val="19"/>
                <w:szCs w:val="19"/>
              </w:rPr>
              <w:fldChar w:fldCharType="end"/>
            </w:r>
          </w:p>
        </w:tc>
        <w:tc>
          <w:tcPr>
            <w:tcW w:w="2037" w:type="dxa"/>
          </w:tcPr>
          <w:p w14:paraId="48C342A6" w14:textId="77777777" w:rsidR="008271AC" w:rsidRPr="00B93876" w:rsidRDefault="008271AC" w:rsidP="008271AC">
            <w:pPr>
              <w:rPr>
                <w:sz w:val="19"/>
                <w:szCs w:val="19"/>
              </w:rPr>
            </w:pPr>
            <w:r w:rsidRPr="00B93876">
              <w:rPr>
                <w:sz w:val="19"/>
                <w:szCs w:val="19"/>
              </w:rPr>
              <w:t>Hotels</w:t>
            </w:r>
          </w:p>
        </w:tc>
        <w:tc>
          <w:tcPr>
            <w:tcW w:w="963" w:type="dxa"/>
          </w:tcPr>
          <w:p w14:paraId="05E0C348" w14:textId="77777777" w:rsidR="008271AC" w:rsidRPr="00B93876" w:rsidRDefault="008271AC" w:rsidP="008271AC">
            <w:pPr>
              <w:jc w:val="center"/>
              <w:rPr>
                <w:sz w:val="19"/>
                <w:szCs w:val="19"/>
              </w:rPr>
            </w:pPr>
            <w:r w:rsidRPr="00B93876">
              <w:rPr>
                <w:sz w:val="19"/>
                <w:szCs w:val="19"/>
              </w:rPr>
              <w:t>–</w:t>
            </w:r>
          </w:p>
        </w:tc>
        <w:tc>
          <w:tcPr>
            <w:tcW w:w="848" w:type="dxa"/>
          </w:tcPr>
          <w:p w14:paraId="1AB066FE" w14:textId="77777777" w:rsidR="008271AC" w:rsidRPr="00B93876" w:rsidRDefault="008271AC" w:rsidP="008271AC">
            <w:pPr>
              <w:jc w:val="center"/>
              <w:rPr>
                <w:sz w:val="19"/>
                <w:szCs w:val="19"/>
              </w:rPr>
            </w:pPr>
            <w:r w:rsidRPr="00B93876">
              <w:rPr>
                <w:sz w:val="19"/>
                <w:szCs w:val="19"/>
              </w:rPr>
              <w:t>–</w:t>
            </w:r>
          </w:p>
        </w:tc>
        <w:tc>
          <w:tcPr>
            <w:tcW w:w="978" w:type="dxa"/>
          </w:tcPr>
          <w:p w14:paraId="7C6BDCD6"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1528" w:type="dxa"/>
          </w:tcPr>
          <w:p w14:paraId="5103F148" w14:textId="141383BF" w:rsidR="008271AC" w:rsidRPr="00B93876" w:rsidRDefault="003903A7" w:rsidP="008271AC">
            <w:pPr>
              <w:rPr>
                <w:sz w:val="19"/>
                <w:szCs w:val="19"/>
              </w:rPr>
            </w:pPr>
            <w:r w:rsidRPr="00B93876">
              <w:rPr>
                <w:sz w:val="19"/>
                <w:szCs w:val="19"/>
              </w:rPr>
              <w:t>Hotel room sales</w:t>
            </w:r>
          </w:p>
        </w:tc>
        <w:tc>
          <w:tcPr>
            <w:tcW w:w="3120" w:type="dxa"/>
          </w:tcPr>
          <w:p w14:paraId="1F4C3498" w14:textId="2302D939" w:rsidR="008271AC" w:rsidRPr="00B93876" w:rsidRDefault="00F84B5E" w:rsidP="008271AC">
            <w:pPr>
              <w:rPr>
                <w:sz w:val="19"/>
                <w:szCs w:val="19"/>
              </w:rPr>
            </w:pPr>
            <w:r w:rsidRPr="00B93876">
              <w:rPr>
                <w:sz w:val="19"/>
                <w:szCs w:val="19"/>
              </w:rPr>
              <w:t xml:space="preserve">A higher </w:t>
            </w:r>
            <w:r w:rsidR="00730560">
              <w:rPr>
                <w:sz w:val="19"/>
                <w:szCs w:val="19"/>
              </w:rPr>
              <w:t>user</w:t>
            </w:r>
            <w:r w:rsidRPr="00B93876">
              <w:rPr>
                <w:sz w:val="19"/>
                <w:szCs w:val="19"/>
              </w:rPr>
              <w:t xml:space="preserve"> rating significantly increases online sales, no significant impact of expert (star) rating</w:t>
            </w:r>
          </w:p>
        </w:tc>
        <w:tc>
          <w:tcPr>
            <w:tcW w:w="2585" w:type="dxa"/>
          </w:tcPr>
          <w:p w14:paraId="498A721A" w14:textId="136C709C" w:rsidR="008271AC" w:rsidRPr="00B93876" w:rsidRDefault="00592471" w:rsidP="008271AC">
            <w:pPr>
              <w:rPr>
                <w:sz w:val="19"/>
                <w:szCs w:val="19"/>
              </w:rPr>
            </w:pPr>
            <w:r w:rsidRPr="00B93876">
              <w:rPr>
                <w:sz w:val="19"/>
                <w:szCs w:val="19"/>
              </w:rPr>
              <w:t>Log-linear regression</w:t>
            </w:r>
          </w:p>
        </w:tc>
      </w:tr>
      <w:tr w:rsidR="008271AC" w:rsidRPr="00B93876" w14:paraId="79FEE496" w14:textId="77777777" w:rsidTr="008271AC">
        <w:trPr>
          <w:tblCellSpacing w:w="28" w:type="dxa"/>
        </w:trPr>
        <w:tc>
          <w:tcPr>
            <w:tcW w:w="2322" w:type="dxa"/>
          </w:tcPr>
          <w:p w14:paraId="6D6D7250" w14:textId="6120532B"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mendeley":{"formattedCitation":"(Ye et al., 2009)","plainTextFormattedCitation":"(Ye et al., 2009)","previouslyFormattedCitation":"(Ye et al., 2009)"},"properties":{"noteIndex":0},"schema":"https://github.com/citation-style-language/schema/raw/master/csl-citation.json"}</w:instrText>
            </w:r>
            <w:r>
              <w:rPr>
                <w:sz w:val="19"/>
                <w:szCs w:val="19"/>
              </w:rPr>
              <w:fldChar w:fldCharType="separate"/>
            </w:r>
            <w:r w:rsidRPr="003C5A74">
              <w:rPr>
                <w:noProof/>
                <w:sz w:val="19"/>
                <w:szCs w:val="19"/>
              </w:rPr>
              <w:t>(Ye et al., 2009)</w:t>
            </w:r>
            <w:r>
              <w:rPr>
                <w:sz w:val="19"/>
                <w:szCs w:val="19"/>
              </w:rPr>
              <w:fldChar w:fldCharType="end"/>
            </w:r>
          </w:p>
        </w:tc>
        <w:tc>
          <w:tcPr>
            <w:tcW w:w="2037" w:type="dxa"/>
          </w:tcPr>
          <w:p w14:paraId="1AC74999" w14:textId="77777777" w:rsidR="008271AC" w:rsidRPr="00B93876" w:rsidRDefault="008271AC" w:rsidP="008271AC">
            <w:pPr>
              <w:rPr>
                <w:sz w:val="19"/>
                <w:szCs w:val="19"/>
              </w:rPr>
            </w:pPr>
            <w:r w:rsidRPr="00B93876">
              <w:rPr>
                <w:sz w:val="19"/>
                <w:szCs w:val="19"/>
              </w:rPr>
              <w:t>Hotels</w:t>
            </w:r>
          </w:p>
        </w:tc>
        <w:tc>
          <w:tcPr>
            <w:tcW w:w="963" w:type="dxa"/>
          </w:tcPr>
          <w:p w14:paraId="6A5F20A9" w14:textId="77777777" w:rsidR="008271AC" w:rsidRPr="00B93876" w:rsidRDefault="008271AC" w:rsidP="008271AC">
            <w:pPr>
              <w:jc w:val="center"/>
              <w:rPr>
                <w:sz w:val="19"/>
                <w:szCs w:val="19"/>
              </w:rPr>
            </w:pPr>
            <w:r w:rsidRPr="00B93876">
              <w:rPr>
                <w:sz w:val="19"/>
                <w:szCs w:val="19"/>
              </w:rPr>
              <w:t>–</w:t>
            </w:r>
          </w:p>
        </w:tc>
        <w:tc>
          <w:tcPr>
            <w:tcW w:w="848" w:type="dxa"/>
          </w:tcPr>
          <w:p w14:paraId="5E74E86E"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4605B986" w14:textId="77777777" w:rsidR="008271AC" w:rsidRPr="00B93876" w:rsidRDefault="008271AC" w:rsidP="008271AC">
            <w:pPr>
              <w:jc w:val="center"/>
              <w:rPr>
                <w:sz w:val="19"/>
                <w:szCs w:val="19"/>
              </w:rPr>
            </w:pPr>
            <w:r w:rsidRPr="00B93876">
              <w:rPr>
                <w:sz w:val="19"/>
                <w:szCs w:val="19"/>
              </w:rPr>
              <w:t>–</w:t>
            </w:r>
          </w:p>
        </w:tc>
        <w:tc>
          <w:tcPr>
            <w:tcW w:w="1528" w:type="dxa"/>
          </w:tcPr>
          <w:p w14:paraId="64AB234B" w14:textId="013E11C1" w:rsidR="008271AC" w:rsidRPr="00B93876" w:rsidRDefault="003903A7" w:rsidP="008271AC">
            <w:pPr>
              <w:rPr>
                <w:sz w:val="19"/>
                <w:szCs w:val="19"/>
              </w:rPr>
            </w:pPr>
            <w:r w:rsidRPr="00B93876">
              <w:rPr>
                <w:sz w:val="19"/>
                <w:szCs w:val="19"/>
              </w:rPr>
              <w:t xml:space="preserve">Hotel rooms </w:t>
            </w:r>
            <w:r w:rsidR="00A35094" w:rsidRPr="00B93876">
              <w:rPr>
                <w:sz w:val="19"/>
                <w:szCs w:val="19"/>
              </w:rPr>
              <w:t>bookings</w:t>
            </w:r>
          </w:p>
        </w:tc>
        <w:tc>
          <w:tcPr>
            <w:tcW w:w="3120" w:type="dxa"/>
          </w:tcPr>
          <w:p w14:paraId="1475D761" w14:textId="11CE3D26" w:rsidR="008271AC" w:rsidRPr="00B93876" w:rsidRDefault="003903A7" w:rsidP="008271AC">
            <w:pPr>
              <w:rPr>
                <w:sz w:val="19"/>
                <w:szCs w:val="19"/>
              </w:rPr>
            </w:pPr>
            <w:r w:rsidRPr="00B93876">
              <w:rPr>
                <w:sz w:val="19"/>
                <w:szCs w:val="19"/>
              </w:rPr>
              <w:t>Significant relationship between online reviews and hotel room sales</w:t>
            </w:r>
          </w:p>
        </w:tc>
        <w:tc>
          <w:tcPr>
            <w:tcW w:w="2585" w:type="dxa"/>
          </w:tcPr>
          <w:p w14:paraId="07D463A2" w14:textId="7F5DF3BD" w:rsidR="008271AC" w:rsidRPr="00B93876" w:rsidRDefault="00F84B5E" w:rsidP="008271AC">
            <w:pPr>
              <w:rPr>
                <w:sz w:val="19"/>
                <w:szCs w:val="19"/>
              </w:rPr>
            </w:pPr>
            <w:r w:rsidRPr="00B93876">
              <w:rPr>
                <w:sz w:val="19"/>
                <w:szCs w:val="19"/>
              </w:rPr>
              <w:t>Fixed log-linear regression</w:t>
            </w:r>
          </w:p>
        </w:tc>
      </w:tr>
      <w:tr w:rsidR="008271AC" w:rsidRPr="00B93876" w14:paraId="608A41DF" w14:textId="77777777" w:rsidTr="008271AC">
        <w:trPr>
          <w:tblCellSpacing w:w="28" w:type="dxa"/>
        </w:trPr>
        <w:tc>
          <w:tcPr>
            <w:tcW w:w="2322" w:type="dxa"/>
          </w:tcPr>
          <w:p w14:paraId="42944B2C" w14:textId="601792E2"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Pr>
                <w:sz w:val="19"/>
                <w:szCs w:val="19"/>
              </w:rPr>
              <w:fldChar w:fldCharType="separate"/>
            </w:r>
            <w:r w:rsidRPr="003C5A74">
              <w:rPr>
                <w:noProof/>
                <w:sz w:val="19"/>
                <w:szCs w:val="19"/>
              </w:rPr>
              <w:t>(Chintagunta et al., 2010)</w:t>
            </w:r>
            <w:r>
              <w:rPr>
                <w:sz w:val="19"/>
                <w:szCs w:val="19"/>
              </w:rPr>
              <w:fldChar w:fldCharType="end"/>
            </w:r>
          </w:p>
        </w:tc>
        <w:tc>
          <w:tcPr>
            <w:tcW w:w="2037" w:type="dxa"/>
          </w:tcPr>
          <w:p w14:paraId="4E14BA6A" w14:textId="77777777" w:rsidR="008271AC" w:rsidRPr="00B93876" w:rsidRDefault="008271AC" w:rsidP="008271AC">
            <w:pPr>
              <w:rPr>
                <w:sz w:val="19"/>
                <w:szCs w:val="19"/>
              </w:rPr>
            </w:pPr>
            <w:r w:rsidRPr="00B93876">
              <w:rPr>
                <w:sz w:val="19"/>
                <w:szCs w:val="19"/>
              </w:rPr>
              <w:t>Movies</w:t>
            </w:r>
          </w:p>
        </w:tc>
        <w:tc>
          <w:tcPr>
            <w:tcW w:w="963" w:type="dxa"/>
          </w:tcPr>
          <w:p w14:paraId="0C404FC6" w14:textId="77777777" w:rsidR="008271AC" w:rsidRPr="00B93876" w:rsidRDefault="008271AC" w:rsidP="008271AC">
            <w:pPr>
              <w:jc w:val="center"/>
              <w:rPr>
                <w:sz w:val="19"/>
                <w:szCs w:val="19"/>
              </w:rPr>
            </w:pPr>
            <w:r w:rsidRPr="00B93876">
              <w:rPr>
                <w:sz w:val="19"/>
                <w:szCs w:val="19"/>
              </w:rPr>
              <w:t>–</w:t>
            </w:r>
          </w:p>
        </w:tc>
        <w:tc>
          <w:tcPr>
            <w:tcW w:w="848" w:type="dxa"/>
          </w:tcPr>
          <w:p w14:paraId="1A411B8D"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4ECAA1AD" w14:textId="77777777" w:rsidR="008271AC" w:rsidRPr="00B93876" w:rsidRDefault="008271AC" w:rsidP="008271AC">
            <w:pPr>
              <w:jc w:val="center"/>
              <w:rPr>
                <w:sz w:val="19"/>
                <w:szCs w:val="19"/>
              </w:rPr>
            </w:pPr>
            <w:r w:rsidRPr="00B93876">
              <w:rPr>
                <w:sz w:val="19"/>
                <w:szCs w:val="19"/>
              </w:rPr>
              <w:t>–</w:t>
            </w:r>
          </w:p>
        </w:tc>
        <w:tc>
          <w:tcPr>
            <w:tcW w:w="1528" w:type="dxa"/>
          </w:tcPr>
          <w:p w14:paraId="4EA93F31" w14:textId="2BE4A43B" w:rsidR="008271AC" w:rsidRPr="00B93876" w:rsidRDefault="003E1253" w:rsidP="008271AC">
            <w:pPr>
              <w:rPr>
                <w:sz w:val="19"/>
                <w:szCs w:val="19"/>
              </w:rPr>
            </w:pPr>
            <w:r w:rsidRPr="00B93876">
              <w:rPr>
                <w:sz w:val="19"/>
                <w:szCs w:val="19"/>
              </w:rPr>
              <w:t>Box office earnings</w:t>
            </w:r>
          </w:p>
        </w:tc>
        <w:tc>
          <w:tcPr>
            <w:tcW w:w="3120" w:type="dxa"/>
          </w:tcPr>
          <w:p w14:paraId="4DEA105E" w14:textId="6C03EBC9" w:rsidR="008271AC" w:rsidRPr="00B93876" w:rsidRDefault="008D5905" w:rsidP="008271AC">
            <w:pPr>
              <w:rPr>
                <w:sz w:val="19"/>
                <w:szCs w:val="19"/>
              </w:rPr>
            </w:pPr>
            <w:r w:rsidRPr="00B93876">
              <w:rPr>
                <w:sz w:val="19"/>
                <w:szCs w:val="19"/>
              </w:rPr>
              <w:t>Valence</w:t>
            </w:r>
            <w:r w:rsidR="00C46BDB" w:rsidRPr="00B93876">
              <w:rPr>
                <w:sz w:val="19"/>
                <w:szCs w:val="19"/>
              </w:rPr>
              <w:t>*</w:t>
            </w:r>
            <w:r w:rsidRPr="00B93876">
              <w:rPr>
                <w:sz w:val="19"/>
                <w:szCs w:val="19"/>
              </w:rPr>
              <w:t xml:space="preserve"> </w:t>
            </w:r>
            <w:r w:rsidR="003E1253" w:rsidRPr="00B93876">
              <w:rPr>
                <w:sz w:val="19"/>
                <w:szCs w:val="19"/>
              </w:rPr>
              <w:t>has a significant and positive impact on box office earnings</w:t>
            </w:r>
          </w:p>
        </w:tc>
        <w:tc>
          <w:tcPr>
            <w:tcW w:w="2585" w:type="dxa"/>
          </w:tcPr>
          <w:p w14:paraId="2782D0A0" w14:textId="5A488692" w:rsidR="008271AC" w:rsidRPr="00B93876" w:rsidRDefault="00DD1C38" w:rsidP="008271AC">
            <w:pPr>
              <w:rPr>
                <w:sz w:val="19"/>
                <w:szCs w:val="19"/>
              </w:rPr>
            </w:pPr>
            <w:r>
              <w:rPr>
                <w:sz w:val="19"/>
                <w:szCs w:val="19"/>
              </w:rPr>
              <w:t>OLS regression</w:t>
            </w:r>
          </w:p>
        </w:tc>
      </w:tr>
      <w:tr w:rsidR="008271AC" w:rsidRPr="00B93876" w14:paraId="088CB02D" w14:textId="77777777" w:rsidTr="008271AC">
        <w:trPr>
          <w:tblCellSpacing w:w="28" w:type="dxa"/>
        </w:trPr>
        <w:tc>
          <w:tcPr>
            <w:tcW w:w="2322" w:type="dxa"/>
          </w:tcPr>
          <w:p w14:paraId="330DE73F" w14:textId="6C37ABE5"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mendeley":{"formattedCitation":"(Basuroy et al., 2003)","plainTextFormattedCitation":"(Basuroy et al., 2003)","previouslyFormattedCitation":"(Basuroy et al., 2003)"},"properties":{"noteIndex":0},"schema":"https://github.com/citation-style-language/schema/raw/master/csl-citation.json"}</w:instrText>
            </w:r>
            <w:r>
              <w:rPr>
                <w:sz w:val="19"/>
                <w:szCs w:val="19"/>
              </w:rPr>
              <w:fldChar w:fldCharType="separate"/>
            </w:r>
            <w:r w:rsidRPr="003C5A74">
              <w:rPr>
                <w:noProof/>
                <w:sz w:val="19"/>
                <w:szCs w:val="19"/>
              </w:rPr>
              <w:t>(Basuroy et al., 2003)</w:t>
            </w:r>
            <w:r>
              <w:rPr>
                <w:sz w:val="19"/>
                <w:szCs w:val="19"/>
              </w:rPr>
              <w:fldChar w:fldCharType="end"/>
            </w:r>
          </w:p>
        </w:tc>
        <w:tc>
          <w:tcPr>
            <w:tcW w:w="2037" w:type="dxa"/>
          </w:tcPr>
          <w:p w14:paraId="376D308E" w14:textId="77777777" w:rsidR="008271AC" w:rsidRPr="00B93876" w:rsidRDefault="008271AC" w:rsidP="008271AC">
            <w:pPr>
              <w:rPr>
                <w:sz w:val="19"/>
                <w:szCs w:val="19"/>
              </w:rPr>
            </w:pPr>
            <w:r w:rsidRPr="00B93876">
              <w:rPr>
                <w:sz w:val="19"/>
                <w:szCs w:val="19"/>
              </w:rPr>
              <w:t>Movies</w:t>
            </w:r>
          </w:p>
        </w:tc>
        <w:tc>
          <w:tcPr>
            <w:tcW w:w="963" w:type="dxa"/>
          </w:tcPr>
          <w:p w14:paraId="72EC9B2A"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848" w:type="dxa"/>
          </w:tcPr>
          <w:p w14:paraId="7A098374" w14:textId="77777777" w:rsidR="008271AC" w:rsidRPr="00B93876" w:rsidRDefault="008271AC" w:rsidP="008271AC">
            <w:pPr>
              <w:jc w:val="center"/>
              <w:rPr>
                <w:sz w:val="19"/>
                <w:szCs w:val="19"/>
              </w:rPr>
            </w:pPr>
            <w:r w:rsidRPr="00B93876">
              <w:rPr>
                <w:sz w:val="19"/>
                <w:szCs w:val="19"/>
              </w:rPr>
              <w:t>–</w:t>
            </w:r>
          </w:p>
        </w:tc>
        <w:tc>
          <w:tcPr>
            <w:tcW w:w="978" w:type="dxa"/>
          </w:tcPr>
          <w:p w14:paraId="5A04FA3E" w14:textId="77777777" w:rsidR="008271AC" w:rsidRPr="00B93876" w:rsidRDefault="008271AC" w:rsidP="008271AC">
            <w:pPr>
              <w:jc w:val="center"/>
              <w:rPr>
                <w:sz w:val="19"/>
                <w:szCs w:val="19"/>
              </w:rPr>
            </w:pPr>
            <w:r w:rsidRPr="00B93876">
              <w:rPr>
                <w:sz w:val="19"/>
                <w:szCs w:val="19"/>
              </w:rPr>
              <w:t>–</w:t>
            </w:r>
          </w:p>
        </w:tc>
        <w:tc>
          <w:tcPr>
            <w:tcW w:w="1528" w:type="dxa"/>
          </w:tcPr>
          <w:p w14:paraId="0C00F52B" w14:textId="2A64C74A" w:rsidR="008271AC" w:rsidRPr="00B93876" w:rsidRDefault="003E1253" w:rsidP="008271AC">
            <w:pPr>
              <w:rPr>
                <w:sz w:val="19"/>
                <w:szCs w:val="19"/>
              </w:rPr>
            </w:pPr>
            <w:r w:rsidRPr="00B93876">
              <w:rPr>
                <w:sz w:val="19"/>
                <w:szCs w:val="19"/>
              </w:rPr>
              <w:t>Box office performance</w:t>
            </w:r>
          </w:p>
        </w:tc>
        <w:tc>
          <w:tcPr>
            <w:tcW w:w="3120" w:type="dxa"/>
          </w:tcPr>
          <w:p w14:paraId="1BCA2187" w14:textId="6E515CF3" w:rsidR="008271AC" w:rsidRPr="00B93876" w:rsidRDefault="003E1253" w:rsidP="008271AC">
            <w:pPr>
              <w:rPr>
                <w:sz w:val="19"/>
                <w:szCs w:val="19"/>
              </w:rPr>
            </w:pPr>
            <w:r w:rsidRPr="00B93876">
              <w:rPr>
                <w:sz w:val="19"/>
                <w:szCs w:val="19"/>
              </w:rPr>
              <w:t>Positive and negative expert reviews predict and influence box office performance. Furthermore, there is evidence of negativity bias</w:t>
            </w:r>
          </w:p>
        </w:tc>
        <w:tc>
          <w:tcPr>
            <w:tcW w:w="2585" w:type="dxa"/>
          </w:tcPr>
          <w:p w14:paraId="347506A5" w14:textId="22C56EBF" w:rsidR="008271AC" w:rsidRPr="00B93876" w:rsidRDefault="00DD1C38" w:rsidP="008271AC">
            <w:pPr>
              <w:rPr>
                <w:sz w:val="19"/>
                <w:szCs w:val="19"/>
              </w:rPr>
            </w:pPr>
            <w:r>
              <w:rPr>
                <w:sz w:val="19"/>
                <w:szCs w:val="19"/>
              </w:rPr>
              <w:t>Time-series cross-section regression</w:t>
            </w:r>
          </w:p>
        </w:tc>
      </w:tr>
      <w:tr w:rsidR="008271AC" w:rsidRPr="00B93876" w14:paraId="34BDDF7C" w14:textId="77777777" w:rsidTr="008271AC">
        <w:trPr>
          <w:tblCellSpacing w:w="28" w:type="dxa"/>
        </w:trPr>
        <w:tc>
          <w:tcPr>
            <w:tcW w:w="2322" w:type="dxa"/>
          </w:tcPr>
          <w:p w14:paraId="184F65B9" w14:textId="6BF7C949"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Pr>
                <w:sz w:val="19"/>
                <w:szCs w:val="19"/>
              </w:rPr>
              <w:fldChar w:fldCharType="separate"/>
            </w:r>
            <w:r w:rsidRPr="003C5A74">
              <w:rPr>
                <w:noProof/>
                <w:sz w:val="19"/>
                <w:szCs w:val="19"/>
              </w:rPr>
              <w:t>(Tsao, 2014)</w:t>
            </w:r>
            <w:r>
              <w:rPr>
                <w:sz w:val="19"/>
                <w:szCs w:val="19"/>
              </w:rPr>
              <w:fldChar w:fldCharType="end"/>
            </w:r>
          </w:p>
        </w:tc>
        <w:tc>
          <w:tcPr>
            <w:tcW w:w="2037" w:type="dxa"/>
          </w:tcPr>
          <w:p w14:paraId="38FE269A" w14:textId="77777777" w:rsidR="008271AC" w:rsidRPr="00B93876" w:rsidRDefault="008271AC" w:rsidP="008271AC">
            <w:pPr>
              <w:rPr>
                <w:sz w:val="19"/>
                <w:szCs w:val="19"/>
              </w:rPr>
            </w:pPr>
            <w:r w:rsidRPr="00B93876">
              <w:rPr>
                <w:sz w:val="19"/>
                <w:szCs w:val="19"/>
              </w:rPr>
              <w:t>Movies</w:t>
            </w:r>
          </w:p>
        </w:tc>
        <w:tc>
          <w:tcPr>
            <w:tcW w:w="963" w:type="dxa"/>
          </w:tcPr>
          <w:p w14:paraId="091BA4DC" w14:textId="77777777" w:rsidR="008271AC" w:rsidRPr="00B93876" w:rsidRDefault="008271AC" w:rsidP="008271AC">
            <w:pPr>
              <w:jc w:val="center"/>
              <w:rPr>
                <w:sz w:val="19"/>
                <w:szCs w:val="19"/>
              </w:rPr>
            </w:pPr>
            <w:r w:rsidRPr="00B93876">
              <w:rPr>
                <w:sz w:val="19"/>
                <w:szCs w:val="19"/>
              </w:rPr>
              <w:t>–</w:t>
            </w:r>
          </w:p>
        </w:tc>
        <w:tc>
          <w:tcPr>
            <w:tcW w:w="848" w:type="dxa"/>
          </w:tcPr>
          <w:p w14:paraId="04904745" w14:textId="77777777" w:rsidR="008271AC" w:rsidRPr="00B93876" w:rsidRDefault="008271AC" w:rsidP="008271AC">
            <w:pPr>
              <w:jc w:val="center"/>
              <w:rPr>
                <w:sz w:val="19"/>
                <w:szCs w:val="19"/>
              </w:rPr>
            </w:pPr>
            <w:r w:rsidRPr="00B93876">
              <w:rPr>
                <w:sz w:val="19"/>
                <w:szCs w:val="19"/>
              </w:rPr>
              <w:t>–</w:t>
            </w:r>
          </w:p>
        </w:tc>
        <w:tc>
          <w:tcPr>
            <w:tcW w:w="978" w:type="dxa"/>
          </w:tcPr>
          <w:p w14:paraId="2E0AD026"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1528" w:type="dxa"/>
          </w:tcPr>
          <w:p w14:paraId="6FE0107A" w14:textId="1F2275EB" w:rsidR="008271AC" w:rsidRPr="00B93876" w:rsidRDefault="009A4418" w:rsidP="008271AC">
            <w:pPr>
              <w:rPr>
                <w:sz w:val="19"/>
                <w:szCs w:val="19"/>
              </w:rPr>
            </w:pPr>
            <w:r w:rsidRPr="00B93876">
              <w:rPr>
                <w:sz w:val="19"/>
                <w:szCs w:val="19"/>
              </w:rPr>
              <w:t>Movie evaluations</w:t>
            </w:r>
          </w:p>
        </w:tc>
        <w:tc>
          <w:tcPr>
            <w:tcW w:w="3120" w:type="dxa"/>
          </w:tcPr>
          <w:p w14:paraId="01E50DE3" w14:textId="1A6A08E2" w:rsidR="008271AC" w:rsidRPr="00B93876" w:rsidRDefault="00F63306" w:rsidP="008271AC">
            <w:pPr>
              <w:rPr>
                <w:sz w:val="19"/>
                <w:szCs w:val="19"/>
              </w:rPr>
            </w:pPr>
            <w:r w:rsidRPr="00B93876">
              <w:rPr>
                <w:sz w:val="19"/>
                <w:szCs w:val="19"/>
              </w:rPr>
              <w:t>Greater importance is attached to user reviews than expert reviews</w:t>
            </w:r>
          </w:p>
        </w:tc>
        <w:tc>
          <w:tcPr>
            <w:tcW w:w="2585" w:type="dxa"/>
          </w:tcPr>
          <w:p w14:paraId="4B5270CA" w14:textId="1529CF7E" w:rsidR="008271AC" w:rsidRPr="00B93876" w:rsidRDefault="00DD1C38" w:rsidP="008271AC">
            <w:pPr>
              <w:rPr>
                <w:sz w:val="19"/>
                <w:szCs w:val="19"/>
              </w:rPr>
            </w:pPr>
            <w:r>
              <w:rPr>
                <w:sz w:val="19"/>
                <w:szCs w:val="19"/>
              </w:rPr>
              <w:t>Between-subject factorial design</w:t>
            </w:r>
          </w:p>
        </w:tc>
      </w:tr>
      <w:tr w:rsidR="008271AC" w:rsidRPr="00B93876" w14:paraId="402252F6" w14:textId="77777777" w:rsidTr="008271AC">
        <w:trPr>
          <w:tblCellSpacing w:w="28" w:type="dxa"/>
        </w:trPr>
        <w:tc>
          <w:tcPr>
            <w:tcW w:w="2322" w:type="dxa"/>
          </w:tcPr>
          <w:p w14:paraId="73336A51" w14:textId="2134BDB1"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Pr>
                <w:sz w:val="19"/>
                <w:szCs w:val="19"/>
              </w:rPr>
              <w:fldChar w:fldCharType="separate"/>
            </w:r>
            <w:r w:rsidRPr="003C5A74">
              <w:rPr>
                <w:noProof/>
                <w:sz w:val="19"/>
                <w:szCs w:val="19"/>
              </w:rPr>
              <w:t>(Zhu &amp; Zhang, 2010)</w:t>
            </w:r>
            <w:r>
              <w:rPr>
                <w:sz w:val="19"/>
                <w:szCs w:val="19"/>
              </w:rPr>
              <w:fldChar w:fldCharType="end"/>
            </w:r>
          </w:p>
        </w:tc>
        <w:tc>
          <w:tcPr>
            <w:tcW w:w="2037" w:type="dxa"/>
          </w:tcPr>
          <w:p w14:paraId="16829034" w14:textId="77777777" w:rsidR="008271AC" w:rsidRPr="00B93876" w:rsidRDefault="008271AC" w:rsidP="008271AC">
            <w:pPr>
              <w:rPr>
                <w:sz w:val="19"/>
                <w:szCs w:val="19"/>
              </w:rPr>
            </w:pPr>
            <w:r w:rsidRPr="00B93876">
              <w:rPr>
                <w:sz w:val="19"/>
                <w:szCs w:val="19"/>
              </w:rPr>
              <w:t>Video Games</w:t>
            </w:r>
          </w:p>
        </w:tc>
        <w:tc>
          <w:tcPr>
            <w:tcW w:w="963" w:type="dxa"/>
          </w:tcPr>
          <w:p w14:paraId="29E2C839"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848" w:type="dxa"/>
          </w:tcPr>
          <w:p w14:paraId="7C28086C" w14:textId="77777777" w:rsidR="008271AC" w:rsidRPr="00B93876" w:rsidRDefault="008271AC" w:rsidP="008271AC">
            <w:pPr>
              <w:jc w:val="center"/>
              <w:rPr>
                <w:sz w:val="19"/>
                <w:szCs w:val="19"/>
              </w:rPr>
            </w:pPr>
            <w:r w:rsidRPr="00B93876">
              <w:rPr>
                <w:sz w:val="19"/>
                <w:szCs w:val="19"/>
              </w:rPr>
              <w:t>–</w:t>
            </w:r>
          </w:p>
        </w:tc>
        <w:tc>
          <w:tcPr>
            <w:tcW w:w="978" w:type="dxa"/>
          </w:tcPr>
          <w:p w14:paraId="26D80FA5" w14:textId="77777777" w:rsidR="008271AC" w:rsidRPr="00B93876" w:rsidRDefault="008271AC" w:rsidP="008271AC">
            <w:pPr>
              <w:jc w:val="center"/>
              <w:rPr>
                <w:sz w:val="19"/>
                <w:szCs w:val="19"/>
              </w:rPr>
            </w:pPr>
            <w:r w:rsidRPr="00B93876">
              <w:rPr>
                <w:sz w:val="19"/>
                <w:szCs w:val="19"/>
              </w:rPr>
              <w:t>–</w:t>
            </w:r>
          </w:p>
        </w:tc>
        <w:tc>
          <w:tcPr>
            <w:tcW w:w="1528" w:type="dxa"/>
          </w:tcPr>
          <w:p w14:paraId="49DD02E2" w14:textId="26DB8ADD" w:rsidR="008271AC" w:rsidRPr="00B93876" w:rsidRDefault="00CA49D0" w:rsidP="008271AC">
            <w:pPr>
              <w:rPr>
                <w:sz w:val="19"/>
                <w:szCs w:val="19"/>
              </w:rPr>
            </w:pPr>
            <w:r w:rsidRPr="00B93876">
              <w:rPr>
                <w:sz w:val="19"/>
                <w:szCs w:val="19"/>
              </w:rPr>
              <w:t>Video game sales</w:t>
            </w:r>
            <w:r w:rsidR="00344C2E">
              <w:rPr>
                <w:sz w:val="19"/>
                <w:szCs w:val="19"/>
              </w:rPr>
              <w:t xml:space="preserve"> on console</w:t>
            </w:r>
          </w:p>
        </w:tc>
        <w:tc>
          <w:tcPr>
            <w:tcW w:w="3120" w:type="dxa"/>
          </w:tcPr>
          <w:p w14:paraId="3EC47F0E" w14:textId="17D50EC6" w:rsidR="008271AC" w:rsidRPr="00B93876" w:rsidRDefault="00DE144A" w:rsidP="008271AC">
            <w:pPr>
              <w:rPr>
                <w:sz w:val="19"/>
                <w:szCs w:val="19"/>
              </w:rPr>
            </w:pPr>
            <w:r>
              <w:rPr>
                <w:sz w:val="19"/>
                <w:szCs w:val="19"/>
              </w:rPr>
              <w:t xml:space="preserve">Online reviews are more influential for less popular games, </w:t>
            </w:r>
            <w:r w:rsidR="002046CF">
              <w:rPr>
                <w:sz w:val="19"/>
                <w:szCs w:val="19"/>
              </w:rPr>
              <w:t>and if gamers have greater internet experience</w:t>
            </w:r>
          </w:p>
        </w:tc>
        <w:tc>
          <w:tcPr>
            <w:tcW w:w="2585" w:type="dxa"/>
          </w:tcPr>
          <w:p w14:paraId="134B0598" w14:textId="308E782B" w:rsidR="008271AC" w:rsidRPr="00B93876" w:rsidRDefault="00DD1C38" w:rsidP="008271AC">
            <w:pPr>
              <w:rPr>
                <w:sz w:val="19"/>
                <w:szCs w:val="19"/>
              </w:rPr>
            </w:pPr>
            <w:r>
              <w:rPr>
                <w:sz w:val="19"/>
                <w:szCs w:val="19"/>
              </w:rPr>
              <w:t>Differences-in-Differences</w:t>
            </w:r>
          </w:p>
        </w:tc>
      </w:tr>
      <w:tr w:rsidR="008271AC" w:rsidRPr="00B93876" w14:paraId="1066F504" w14:textId="77777777" w:rsidTr="008271AC">
        <w:trPr>
          <w:tblCellSpacing w:w="28" w:type="dxa"/>
        </w:trPr>
        <w:tc>
          <w:tcPr>
            <w:tcW w:w="2322" w:type="dxa"/>
          </w:tcPr>
          <w:p w14:paraId="7FD590CA" w14:textId="01D6CC86" w:rsidR="008271AC" w:rsidRPr="00B93876" w:rsidRDefault="006475A6" w:rsidP="008271AC">
            <w:pPr>
              <w:rPr>
                <w:sz w:val="19"/>
                <w:szCs w:val="19"/>
              </w:rPr>
            </w:pPr>
            <w:sdt>
              <w:sdtPr>
                <w:rPr>
                  <w:sz w:val="19"/>
                  <w:szCs w:val="19"/>
                </w:rPr>
                <w:id w:val="-265626141"/>
                <w:citation/>
              </w:sdtPr>
              <w:sdtEndPr/>
              <w:sdtContent>
                <w:r w:rsidR="003C5A74">
                  <w:rPr>
                    <w:sz w:val="19"/>
                    <w:szCs w:val="19"/>
                  </w:rPr>
                  <w:fldChar w:fldCharType="begin"/>
                </w:r>
                <w:r w:rsidR="003C5A74">
                  <w:rPr>
                    <w:sz w:val="19"/>
                    <w:szCs w:val="19"/>
                  </w:rPr>
                  <w:instrText xml:space="preserve"> CITATION Zhu06 \l 2057 </w:instrText>
                </w:r>
                <w:r w:rsidR="003C5A74">
                  <w:rPr>
                    <w:sz w:val="19"/>
                    <w:szCs w:val="19"/>
                  </w:rPr>
                  <w:fldChar w:fldCharType="separate"/>
                </w:r>
                <w:r w:rsidR="001F0254" w:rsidRPr="001F0254">
                  <w:rPr>
                    <w:noProof/>
                    <w:sz w:val="19"/>
                    <w:szCs w:val="19"/>
                  </w:rPr>
                  <w:t>(Zhu &amp; Zhang, 2006)</w:t>
                </w:r>
                <w:r w:rsidR="003C5A74">
                  <w:rPr>
                    <w:sz w:val="19"/>
                    <w:szCs w:val="19"/>
                  </w:rPr>
                  <w:fldChar w:fldCharType="end"/>
                </w:r>
              </w:sdtContent>
            </w:sdt>
          </w:p>
        </w:tc>
        <w:tc>
          <w:tcPr>
            <w:tcW w:w="2037" w:type="dxa"/>
          </w:tcPr>
          <w:p w14:paraId="3F208507" w14:textId="77777777" w:rsidR="008271AC" w:rsidRPr="00B93876" w:rsidRDefault="008271AC" w:rsidP="008271AC">
            <w:pPr>
              <w:rPr>
                <w:sz w:val="19"/>
                <w:szCs w:val="19"/>
              </w:rPr>
            </w:pPr>
            <w:r w:rsidRPr="00B93876">
              <w:rPr>
                <w:sz w:val="19"/>
                <w:szCs w:val="19"/>
              </w:rPr>
              <w:t>Video Games</w:t>
            </w:r>
          </w:p>
        </w:tc>
        <w:tc>
          <w:tcPr>
            <w:tcW w:w="963" w:type="dxa"/>
          </w:tcPr>
          <w:p w14:paraId="5D9C29E5" w14:textId="77777777" w:rsidR="008271AC" w:rsidRPr="00B93876" w:rsidRDefault="008271AC" w:rsidP="008271AC">
            <w:pPr>
              <w:jc w:val="center"/>
              <w:rPr>
                <w:sz w:val="19"/>
                <w:szCs w:val="19"/>
              </w:rPr>
            </w:pPr>
            <w:r w:rsidRPr="00B93876">
              <w:rPr>
                <w:sz w:val="19"/>
                <w:szCs w:val="19"/>
              </w:rPr>
              <w:t>–</w:t>
            </w:r>
          </w:p>
        </w:tc>
        <w:tc>
          <w:tcPr>
            <w:tcW w:w="848" w:type="dxa"/>
          </w:tcPr>
          <w:p w14:paraId="4B00138D"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Pr>
          <w:p w14:paraId="5CFAEE80" w14:textId="77777777" w:rsidR="008271AC" w:rsidRPr="00B93876" w:rsidRDefault="008271AC" w:rsidP="008271AC">
            <w:pPr>
              <w:jc w:val="center"/>
              <w:rPr>
                <w:sz w:val="19"/>
                <w:szCs w:val="19"/>
              </w:rPr>
            </w:pPr>
            <w:r w:rsidRPr="00B93876">
              <w:rPr>
                <w:sz w:val="19"/>
                <w:szCs w:val="19"/>
              </w:rPr>
              <w:t>–</w:t>
            </w:r>
          </w:p>
        </w:tc>
        <w:tc>
          <w:tcPr>
            <w:tcW w:w="1528" w:type="dxa"/>
          </w:tcPr>
          <w:p w14:paraId="219C7C05" w14:textId="045EDC07" w:rsidR="008271AC" w:rsidRPr="00B93876" w:rsidRDefault="00CA49D0" w:rsidP="008271AC">
            <w:pPr>
              <w:rPr>
                <w:sz w:val="19"/>
                <w:szCs w:val="19"/>
              </w:rPr>
            </w:pPr>
            <w:r w:rsidRPr="00B93876">
              <w:rPr>
                <w:sz w:val="19"/>
                <w:szCs w:val="19"/>
              </w:rPr>
              <w:t>Video game sales</w:t>
            </w:r>
            <w:r w:rsidR="00344C2E">
              <w:rPr>
                <w:sz w:val="19"/>
                <w:szCs w:val="19"/>
              </w:rPr>
              <w:t xml:space="preserve"> on console</w:t>
            </w:r>
          </w:p>
        </w:tc>
        <w:tc>
          <w:tcPr>
            <w:tcW w:w="3120" w:type="dxa"/>
          </w:tcPr>
          <w:p w14:paraId="0B4E854A" w14:textId="225D5610" w:rsidR="008271AC" w:rsidRPr="00B93876" w:rsidRDefault="00CA49D0" w:rsidP="008271AC">
            <w:pPr>
              <w:rPr>
                <w:sz w:val="19"/>
                <w:szCs w:val="19"/>
              </w:rPr>
            </w:pPr>
            <w:r w:rsidRPr="00B93876">
              <w:rPr>
                <w:sz w:val="19"/>
                <w:szCs w:val="19"/>
              </w:rPr>
              <w:t>Online consumer reviews have a significant influence on the sale of video games</w:t>
            </w:r>
          </w:p>
        </w:tc>
        <w:tc>
          <w:tcPr>
            <w:tcW w:w="2585" w:type="dxa"/>
          </w:tcPr>
          <w:p w14:paraId="5E5C2792" w14:textId="40BBC5F8" w:rsidR="008271AC" w:rsidRPr="00B93876" w:rsidRDefault="00DD1C38" w:rsidP="008271AC">
            <w:pPr>
              <w:rPr>
                <w:sz w:val="19"/>
                <w:szCs w:val="19"/>
              </w:rPr>
            </w:pPr>
            <w:r>
              <w:rPr>
                <w:sz w:val="19"/>
                <w:szCs w:val="19"/>
              </w:rPr>
              <w:t>Differences-in-Differences</w:t>
            </w:r>
          </w:p>
        </w:tc>
      </w:tr>
      <w:tr w:rsidR="008271AC" w:rsidRPr="00B93876" w14:paraId="76B48392" w14:textId="77777777" w:rsidTr="00DA0632">
        <w:trPr>
          <w:trHeight w:val="840"/>
          <w:tblCellSpacing w:w="28" w:type="dxa"/>
        </w:trPr>
        <w:tc>
          <w:tcPr>
            <w:tcW w:w="2322" w:type="dxa"/>
            <w:tcBorders>
              <w:bottom w:val="single" w:sz="4" w:space="0" w:color="auto"/>
            </w:tcBorders>
          </w:tcPr>
          <w:p w14:paraId="58D26049" w14:textId="27DB8D66" w:rsidR="008271AC" w:rsidRPr="00B93876" w:rsidRDefault="003C5A74" w:rsidP="008271AC">
            <w:pPr>
              <w:rPr>
                <w:sz w:val="19"/>
                <w:szCs w:val="19"/>
              </w:rPr>
            </w:pPr>
            <w:r>
              <w:rPr>
                <w:sz w:val="19"/>
                <w:szCs w:val="19"/>
              </w:rPr>
              <w:fldChar w:fldCharType="begin" w:fldLock="1"/>
            </w:r>
            <w:r w:rsidR="00FA3242">
              <w:rPr>
                <w:sz w:val="19"/>
                <w:szCs w:val="19"/>
              </w:rPr>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rPr>
                <w:sz w:val="19"/>
                <w:szCs w:val="19"/>
              </w:rPr>
              <w:fldChar w:fldCharType="separate"/>
            </w:r>
            <w:r w:rsidRPr="003C5A74">
              <w:rPr>
                <w:noProof/>
                <w:sz w:val="19"/>
                <w:szCs w:val="19"/>
              </w:rPr>
              <w:t>(Cox, 2014)</w:t>
            </w:r>
            <w:r>
              <w:rPr>
                <w:sz w:val="19"/>
                <w:szCs w:val="19"/>
              </w:rPr>
              <w:fldChar w:fldCharType="end"/>
            </w:r>
          </w:p>
        </w:tc>
        <w:tc>
          <w:tcPr>
            <w:tcW w:w="2037" w:type="dxa"/>
            <w:tcBorders>
              <w:bottom w:val="single" w:sz="4" w:space="0" w:color="auto"/>
            </w:tcBorders>
          </w:tcPr>
          <w:p w14:paraId="19C4B573" w14:textId="77777777" w:rsidR="008271AC" w:rsidRPr="00B93876" w:rsidRDefault="008271AC" w:rsidP="008271AC">
            <w:pPr>
              <w:rPr>
                <w:sz w:val="19"/>
                <w:szCs w:val="19"/>
              </w:rPr>
            </w:pPr>
            <w:r w:rsidRPr="00B93876">
              <w:rPr>
                <w:sz w:val="19"/>
                <w:szCs w:val="19"/>
              </w:rPr>
              <w:t>Video Games</w:t>
            </w:r>
          </w:p>
        </w:tc>
        <w:tc>
          <w:tcPr>
            <w:tcW w:w="963" w:type="dxa"/>
            <w:tcBorders>
              <w:bottom w:val="single" w:sz="4" w:space="0" w:color="auto"/>
            </w:tcBorders>
          </w:tcPr>
          <w:p w14:paraId="2A71C9F5"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848" w:type="dxa"/>
            <w:tcBorders>
              <w:bottom w:val="single" w:sz="4" w:space="0" w:color="auto"/>
            </w:tcBorders>
          </w:tcPr>
          <w:p w14:paraId="6A5D72ED" w14:textId="77777777" w:rsidR="008271AC" w:rsidRPr="00B93876" w:rsidRDefault="008271AC" w:rsidP="008271AC">
            <w:pPr>
              <w:jc w:val="center"/>
              <w:rPr>
                <w:sz w:val="19"/>
                <w:szCs w:val="19"/>
              </w:rPr>
            </w:pPr>
            <w:r w:rsidRPr="00B93876">
              <w:rPr>
                <w:sz w:val="19"/>
                <w:szCs w:val="19"/>
              </w:rPr>
              <w:t>–</w:t>
            </w:r>
          </w:p>
        </w:tc>
        <w:tc>
          <w:tcPr>
            <w:tcW w:w="978" w:type="dxa"/>
            <w:tcBorders>
              <w:bottom w:val="single" w:sz="4" w:space="0" w:color="auto"/>
            </w:tcBorders>
          </w:tcPr>
          <w:p w14:paraId="1E0ECD69" w14:textId="77777777" w:rsidR="008271AC" w:rsidRPr="00B93876" w:rsidRDefault="008271AC" w:rsidP="008271AC">
            <w:pPr>
              <w:jc w:val="center"/>
              <w:rPr>
                <w:sz w:val="19"/>
                <w:szCs w:val="19"/>
              </w:rPr>
            </w:pPr>
            <w:r w:rsidRPr="00B93876">
              <w:rPr>
                <w:sz w:val="19"/>
                <w:szCs w:val="19"/>
              </w:rPr>
              <w:t>–</w:t>
            </w:r>
          </w:p>
        </w:tc>
        <w:tc>
          <w:tcPr>
            <w:tcW w:w="1528" w:type="dxa"/>
            <w:tcBorders>
              <w:bottom w:val="single" w:sz="4" w:space="0" w:color="auto"/>
            </w:tcBorders>
          </w:tcPr>
          <w:p w14:paraId="38EAEA6B" w14:textId="50E4B5F2" w:rsidR="008271AC" w:rsidRPr="00B93876" w:rsidRDefault="00CA49D0" w:rsidP="008271AC">
            <w:pPr>
              <w:rPr>
                <w:sz w:val="19"/>
                <w:szCs w:val="19"/>
              </w:rPr>
            </w:pPr>
            <w:r w:rsidRPr="00B93876">
              <w:rPr>
                <w:sz w:val="19"/>
                <w:szCs w:val="19"/>
              </w:rPr>
              <w:t>V</w:t>
            </w:r>
            <w:r w:rsidR="00C71C06" w:rsidRPr="00B93876">
              <w:rPr>
                <w:sz w:val="19"/>
                <w:szCs w:val="19"/>
              </w:rPr>
              <w:t>ideo game sales</w:t>
            </w:r>
            <w:r w:rsidR="00344C2E">
              <w:rPr>
                <w:sz w:val="19"/>
                <w:szCs w:val="19"/>
              </w:rPr>
              <w:t xml:space="preserve"> on console</w:t>
            </w:r>
          </w:p>
        </w:tc>
        <w:tc>
          <w:tcPr>
            <w:tcW w:w="3120" w:type="dxa"/>
            <w:tcBorders>
              <w:bottom w:val="single" w:sz="4" w:space="0" w:color="auto"/>
            </w:tcBorders>
          </w:tcPr>
          <w:p w14:paraId="272FEA55" w14:textId="47D817C8" w:rsidR="008271AC" w:rsidRPr="00B93876" w:rsidRDefault="00CD7F40" w:rsidP="008271AC">
            <w:pPr>
              <w:rPr>
                <w:sz w:val="19"/>
                <w:szCs w:val="19"/>
              </w:rPr>
            </w:pPr>
            <w:r>
              <w:rPr>
                <w:sz w:val="19"/>
                <w:szCs w:val="19"/>
              </w:rPr>
              <w:t>Games with higher expert ratings are significantly more likely to sell a greater number of units</w:t>
            </w:r>
          </w:p>
        </w:tc>
        <w:tc>
          <w:tcPr>
            <w:tcW w:w="2585" w:type="dxa"/>
            <w:tcBorders>
              <w:bottom w:val="single" w:sz="4" w:space="0" w:color="auto"/>
            </w:tcBorders>
          </w:tcPr>
          <w:p w14:paraId="743D8216" w14:textId="424458BD" w:rsidR="008271AC" w:rsidRPr="00B93876" w:rsidRDefault="00DD1C38" w:rsidP="008271AC">
            <w:pPr>
              <w:rPr>
                <w:sz w:val="19"/>
                <w:szCs w:val="19"/>
              </w:rPr>
            </w:pPr>
            <w:r>
              <w:rPr>
                <w:sz w:val="19"/>
                <w:szCs w:val="19"/>
              </w:rPr>
              <w:t>OLS regression</w:t>
            </w:r>
          </w:p>
        </w:tc>
      </w:tr>
    </w:tbl>
    <w:p w14:paraId="773D4BC5" w14:textId="77777777" w:rsidR="00E30A82" w:rsidRDefault="008D5905" w:rsidP="00B127FA">
      <w:pPr>
        <w:rPr>
          <w:i/>
          <w:iCs/>
          <w:sz w:val="19"/>
          <w:szCs w:val="19"/>
        </w:rPr>
        <w:sectPr w:rsidR="00E30A82" w:rsidSect="00FD6573">
          <w:pgSz w:w="16838" w:h="11906" w:orient="landscape"/>
          <w:pgMar w:top="1440" w:right="1440" w:bottom="1440" w:left="1440" w:header="708" w:footer="708" w:gutter="0"/>
          <w:cols w:space="708"/>
          <w:titlePg/>
          <w:docGrid w:linePitch="360"/>
        </w:sectPr>
      </w:pPr>
      <w:r w:rsidRPr="00B93876">
        <w:rPr>
          <w:i/>
          <w:iCs/>
          <w:sz w:val="19"/>
          <w:szCs w:val="19"/>
        </w:rPr>
        <w:t>*Valence: Mean user rating</w:t>
      </w:r>
    </w:p>
    <w:p w14:paraId="5F704B23" w14:textId="32F348A2" w:rsidR="004923C1" w:rsidRDefault="00772014" w:rsidP="004923C1">
      <w:pPr>
        <w:spacing w:beforeLines="50" w:afterLines="30" w:after="72" w:line="360" w:lineRule="auto"/>
        <w:contextualSpacing/>
        <w:jc w:val="left"/>
      </w:pPr>
      <w:bookmarkStart w:id="19" w:name="_Toc85018808"/>
      <w:r>
        <w:lastRenderedPageBreak/>
        <w:t>outcomes in an array of different contexts, such as the hotel</w:t>
      </w:r>
      <w:r w:rsidR="00C27303">
        <w:t>-</w:t>
      </w:r>
      <w:r>
        <w:t xml:space="preserve"> </w:t>
      </w:r>
      <w:r>
        <w:fldChar w:fldCharType="begin" w:fldLock="1"/>
      </w:r>
      <w:r>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mendeley":{"formattedCitation":"(Ye et al., 2009)","plainTextFormattedCitation":"(Ye et al., 2009)","previouslyFormattedCitation":"(Ye et al., 2009)"},"properties":{"noteIndex":0},"schema":"https://github.com/citation-style-language/schema/raw/master/csl-citation.json"}</w:instrText>
      </w:r>
      <w:r>
        <w:fldChar w:fldCharType="separate"/>
      </w:r>
      <w:r w:rsidRPr="008653BE">
        <w:rPr>
          <w:noProof/>
        </w:rPr>
        <w:t>(Ye et al., 2009)</w:t>
      </w:r>
      <w:r>
        <w:fldChar w:fldCharType="end"/>
      </w:r>
      <w:r>
        <w:t xml:space="preserve">, </w:t>
      </w:r>
      <w:r w:rsidR="00A675A5">
        <w:t>movie</w:t>
      </w:r>
      <w:r w:rsidR="00C27303">
        <w:t>-</w:t>
      </w:r>
      <w:r w:rsidR="00A675A5">
        <w:t xml:space="preserve"> </w:t>
      </w:r>
      <w:r w:rsidR="00A675A5">
        <w:fldChar w:fldCharType="begin" w:fldLock="1"/>
      </w:r>
      <w:r w:rsidR="00E053F3">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sidR="00A675A5">
        <w:fldChar w:fldCharType="separate"/>
      </w:r>
      <w:r w:rsidR="00A675A5" w:rsidRPr="008653BE">
        <w:rPr>
          <w:noProof/>
        </w:rPr>
        <w:t>(Chintagunta et al., 2010)</w:t>
      </w:r>
      <w:r w:rsidR="00A675A5">
        <w:fldChar w:fldCharType="end"/>
      </w:r>
      <w:r w:rsidR="002237E2">
        <w:t>,</w:t>
      </w:r>
      <w:r w:rsidR="00A675A5">
        <w:t xml:space="preserve"> and video game industry </w:t>
      </w:r>
      <w:sdt>
        <w:sdtPr>
          <w:id w:val="1885444266"/>
          <w:citation/>
        </w:sdtPr>
        <w:sdtEndPr/>
        <w:sdtContent>
          <w:r w:rsidR="00A675A5">
            <w:fldChar w:fldCharType="begin"/>
          </w:r>
          <w:r w:rsidR="00A675A5">
            <w:instrText xml:space="preserve"> CITATION Zhu06 \l 2057 </w:instrText>
          </w:r>
          <w:r w:rsidR="00A675A5">
            <w:fldChar w:fldCharType="separate"/>
          </w:r>
          <w:r w:rsidR="001F0254">
            <w:rPr>
              <w:noProof/>
            </w:rPr>
            <w:t>(Zhu &amp; Zhang, 2006)</w:t>
          </w:r>
          <w:r w:rsidR="00A675A5">
            <w:fldChar w:fldCharType="end"/>
          </w:r>
        </w:sdtContent>
      </w:sdt>
      <w:r w:rsidR="00A675A5">
        <w:t xml:space="preserve">. </w:t>
      </w:r>
      <w:r w:rsidR="00771C2C">
        <w:t xml:space="preserve">In addition, </w:t>
      </w:r>
      <w:r w:rsidR="00A675A5">
        <w:t>research has been conducted on the sale of books</w:t>
      </w:r>
      <w:r w:rsidR="00E51EC1">
        <w:t xml:space="preserve"> and </w:t>
      </w:r>
      <w:r w:rsidR="00A675A5">
        <w:t xml:space="preserve">DVDs. </w:t>
      </w:r>
      <w:r w:rsidR="00A43C12">
        <w:t xml:space="preserve">For instance, Chevalier &amp; Mayzlin (2006) found that the improvement of online book reviews leads to an increase in sales. </w:t>
      </w:r>
      <w:r w:rsidR="00514CDA">
        <w:t>Furthermore</w:t>
      </w:r>
      <w:r w:rsidR="00A43C12">
        <w:t xml:space="preserve">, research by </w:t>
      </w:r>
      <w:r w:rsidR="008E2BF9">
        <w:t>Ho-Dac et al.</w:t>
      </w:r>
      <w:r w:rsidR="00A43C12">
        <w:t xml:space="preserve"> (201</w:t>
      </w:r>
      <w:r w:rsidR="008E2BF9">
        <w:t>3</w:t>
      </w:r>
      <w:r w:rsidR="00A43C12">
        <w:t xml:space="preserve">) on the sale of </w:t>
      </w:r>
      <w:r w:rsidR="008E2BF9">
        <w:t xml:space="preserve">DVDs </w:t>
      </w:r>
      <w:r w:rsidR="00A43C12">
        <w:t xml:space="preserve">found that </w:t>
      </w:r>
      <w:r w:rsidR="008E2BF9">
        <w:t xml:space="preserve">positive </w:t>
      </w:r>
      <w:r w:rsidR="00171A58">
        <w:t xml:space="preserve"> user</w:t>
      </w:r>
      <w:r w:rsidR="008E2BF9">
        <w:t xml:space="preserve"> review</w:t>
      </w:r>
      <w:r w:rsidR="00171A58">
        <w:t xml:space="preserve"> rating</w:t>
      </w:r>
      <w:r w:rsidR="008E2BF9">
        <w:t>s</w:t>
      </w:r>
      <w:r w:rsidR="00171A58">
        <w:t xml:space="preserve"> </w:t>
      </w:r>
      <w:r w:rsidR="008E2BF9">
        <w:t>increase sales of weak brands</w:t>
      </w:r>
      <w:r w:rsidR="002478D7">
        <w:t>.</w:t>
      </w:r>
      <w:r w:rsidR="008E2BF9">
        <w:t xml:space="preserve"> </w:t>
      </w:r>
      <w:r w:rsidR="002478D7">
        <w:t>H</w:t>
      </w:r>
      <w:r w:rsidR="008E2BF9">
        <w:t xml:space="preserve">owever, </w:t>
      </w:r>
      <w:r w:rsidR="002478D7">
        <w:t xml:space="preserve">user review ratings </w:t>
      </w:r>
      <w:r w:rsidR="008E2BF9">
        <w:t>do not have a significant effect on strong brands</w:t>
      </w:r>
      <w:r w:rsidR="004923C1">
        <w:t>.</w:t>
      </w:r>
    </w:p>
    <w:p w14:paraId="0CAA49B3" w14:textId="77777777" w:rsidR="00350F04" w:rsidRDefault="001E3875" w:rsidP="00350F04">
      <w:pPr>
        <w:spacing w:beforeLines="50" w:afterLines="30" w:after="72" w:line="360" w:lineRule="auto"/>
        <w:ind w:firstLine="720"/>
        <w:contextualSpacing/>
        <w:jc w:val="left"/>
      </w:pPr>
      <w:r>
        <w:t xml:space="preserve">The third stream of literature </w:t>
      </w:r>
      <w:r w:rsidR="00843F40">
        <w:t>is concerned with the difference between effect of expert- and user ratings on sales related outcomes</w:t>
      </w:r>
      <w:r w:rsidR="00730560">
        <w:t xml:space="preserve"> in different contexts. For example, Tsao (2014) found that greater importance is attached to user reviews than expert reviews in the movie industry. Furthermore, research conducted in the hotel industry by Ögüt &amp; Onur Tas (2012) found that a higher user rating </w:t>
      </w:r>
      <w:r w:rsidR="00B87BA4">
        <w:t>significantly increases online sales, whilst expert rating has no significant influence.</w:t>
      </w:r>
    </w:p>
    <w:p w14:paraId="03DAB35C" w14:textId="6653EA53" w:rsidR="00E52E97" w:rsidRDefault="00D758AE" w:rsidP="00350F04">
      <w:pPr>
        <w:spacing w:beforeLines="50" w:afterLines="30" w:after="72" w:line="360" w:lineRule="auto"/>
        <w:ind w:firstLine="720"/>
        <w:contextualSpacing/>
        <w:jc w:val="left"/>
      </w:pPr>
      <w:r>
        <w:t>Th</w:t>
      </w:r>
      <w:r w:rsidR="006B7B6C">
        <w:t>e</w:t>
      </w:r>
      <w:r w:rsidR="0032300F">
        <w:t xml:space="preserve"> main focus of this study is positioned in the third stream of literature. </w:t>
      </w:r>
      <w:r w:rsidR="005A373F">
        <w:t>In addition</w:t>
      </w:r>
      <w:r w:rsidR="0032300F">
        <w:t>, the distinct effects of expert- and user reviews</w:t>
      </w:r>
      <w:r w:rsidR="0080079B">
        <w:t>, which are the first and second stream of literature,</w:t>
      </w:r>
      <w:r w:rsidR="0032300F">
        <w:t xml:space="preserve"> </w:t>
      </w:r>
      <w:r w:rsidR="004B6A11">
        <w:t>are</w:t>
      </w:r>
      <w:r w:rsidR="0032300F">
        <w:t xml:space="preserve"> included. </w:t>
      </w:r>
      <w:r w:rsidR="00F67186">
        <w:t xml:space="preserve">Furthermore, and contrary to prior research in the </w:t>
      </w:r>
      <w:r w:rsidR="00A25DCF">
        <w:t>video game industry,</w:t>
      </w:r>
      <w:r w:rsidR="00F67186">
        <w:t xml:space="preserve"> this study is focused on PC games instead of console games. </w:t>
      </w:r>
      <w:r w:rsidR="0032300F">
        <w:t>In order to</w:t>
      </w:r>
      <w:r w:rsidR="003C4E7A">
        <w:t xml:space="preserve"> further</w:t>
      </w:r>
      <w:r w:rsidR="0032300F">
        <w:t xml:space="preserve"> discuss the </w:t>
      </w:r>
      <w:r w:rsidR="00F67186">
        <w:t>relevance</w:t>
      </w:r>
      <w:r w:rsidR="0032300F">
        <w:t xml:space="preserve"> of this study, </w:t>
      </w:r>
      <w:r w:rsidR="00294A9F">
        <w:t xml:space="preserve">it is necessary to clarify </w:t>
      </w:r>
      <w:r w:rsidR="004566FA">
        <w:t xml:space="preserve">and elaborate on </w:t>
      </w:r>
      <w:r w:rsidR="0032300F">
        <w:t>the di</w:t>
      </w:r>
      <w:r w:rsidR="000A4EBE">
        <w:t>fference</w:t>
      </w:r>
      <w:r w:rsidR="0032300F">
        <w:t xml:space="preserve"> between</w:t>
      </w:r>
      <w:r w:rsidR="00F67186">
        <w:t xml:space="preserve"> </w:t>
      </w:r>
      <w:r w:rsidR="0032300F">
        <w:t>PC and console</w:t>
      </w:r>
      <w:r w:rsidR="006E0655">
        <w:t xml:space="preserve"> </w:t>
      </w:r>
      <w:r w:rsidR="00973290">
        <w:t>gamer</w:t>
      </w:r>
      <w:r w:rsidR="00F67186">
        <w:t xml:space="preserve"> audiences</w:t>
      </w:r>
      <w:r w:rsidR="00294A9F">
        <w:t>.</w:t>
      </w:r>
      <w:r w:rsidR="00973290">
        <w:t xml:space="preserve"> </w:t>
      </w:r>
      <w:r w:rsidR="00294A9F">
        <w:t>First</w:t>
      </w:r>
      <w:r w:rsidR="00750EBA">
        <w:t>,</w:t>
      </w:r>
      <w:r w:rsidR="00973290">
        <w:t xml:space="preserve"> the </w:t>
      </w:r>
      <w:r w:rsidR="00750EBA">
        <w:t xml:space="preserve">differences in </w:t>
      </w:r>
      <w:r w:rsidR="00973290">
        <w:t xml:space="preserve">hardware </w:t>
      </w:r>
      <w:r w:rsidR="00750EBA">
        <w:t>(</w:t>
      </w:r>
      <w:r w:rsidR="00294A9F">
        <w:t xml:space="preserve">PC </w:t>
      </w:r>
      <w:r w:rsidR="00750EBA">
        <w:t>vs.</w:t>
      </w:r>
      <w:r w:rsidR="00294A9F">
        <w:t xml:space="preserve"> console</w:t>
      </w:r>
      <w:r w:rsidR="00750EBA">
        <w:t>)</w:t>
      </w:r>
      <w:r w:rsidR="00294A9F">
        <w:t xml:space="preserve"> </w:t>
      </w:r>
      <w:r w:rsidR="00973290">
        <w:t>will be discussed</w:t>
      </w:r>
      <w:r w:rsidR="00750EBA">
        <w:t>. Second, the different types of gamers will be described</w:t>
      </w:r>
      <w:r w:rsidR="00973290">
        <w:t>.</w:t>
      </w:r>
    </w:p>
    <w:p w14:paraId="63064BE3" w14:textId="5A678665" w:rsidR="006107B8" w:rsidRPr="00C40FD3" w:rsidRDefault="006107B8" w:rsidP="00973290">
      <w:pPr>
        <w:spacing w:beforeLines="50" w:afterLines="30" w:after="72" w:line="360" w:lineRule="auto"/>
        <w:ind w:firstLine="720"/>
        <w:contextualSpacing/>
        <w:jc w:val="left"/>
      </w:pPr>
      <w:r w:rsidRPr="00C40FD3">
        <w:t>PC is notorious for its superiority in terms of computing power</w:t>
      </w:r>
      <w:r w:rsidR="00DE36A4" w:rsidRPr="00C40FD3">
        <w:t>,</w:t>
      </w:r>
      <w:r w:rsidRPr="00C40FD3">
        <w:t xml:space="preserve"> which improves the </w:t>
      </w:r>
      <w:r w:rsidR="00DE36A4" w:rsidRPr="00C40FD3">
        <w:t>graphics and speed of video gameplay</w:t>
      </w:r>
      <w:r w:rsidRPr="00C40FD3">
        <w:t xml:space="preserve">. The </w:t>
      </w:r>
      <w:r w:rsidR="00E87EF2">
        <w:t xml:space="preserve">hardware </w:t>
      </w:r>
      <w:r w:rsidRPr="00C40FD3">
        <w:t xml:space="preserve">can continually be upgraded by the owner of a PC in order to keep </w:t>
      </w:r>
      <w:r w:rsidR="00E87EF2">
        <w:t>it</w:t>
      </w:r>
      <w:r w:rsidRPr="00C40FD3">
        <w:t xml:space="preserve"> up</w:t>
      </w:r>
      <w:r w:rsidR="00023902" w:rsidRPr="00C40FD3">
        <w:t>-</w:t>
      </w:r>
      <w:r w:rsidRPr="00C40FD3">
        <w:t>to</w:t>
      </w:r>
      <w:r w:rsidR="00023902" w:rsidRPr="00C40FD3">
        <w:t>-</w:t>
      </w:r>
      <w:r w:rsidRPr="00C40FD3">
        <w:t xml:space="preserve">date. </w:t>
      </w:r>
      <w:r w:rsidR="002B12F8" w:rsidRPr="00C40FD3">
        <w:t>However</w:t>
      </w:r>
      <w:r w:rsidRPr="00C40FD3">
        <w:t>, installing hardware upgrades require</w:t>
      </w:r>
      <w:r w:rsidR="00CB47DE">
        <w:t>s</w:t>
      </w:r>
      <w:r w:rsidR="00023902" w:rsidRPr="00C40FD3">
        <w:t xml:space="preserve"> additional investment</w:t>
      </w:r>
      <w:r w:rsidRPr="00C40FD3">
        <w:t xml:space="preserve"> </w:t>
      </w:r>
      <w:r w:rsidR="00023902" w:rsidRPr="00C40FD3">
        <w:t xml:space="preserve">and </w:t>
      </w:r>
      <w:r w:rsidRPr="00C40FD3">
        <w:t xml:space="preserve">knowledge of the PC. </w:t>
      </w:r>
      <w:r w:rsidR="003337F9">
        <w:t>Also</w:t>
      </w:r>
      <w:r w:rsidR="002B12F8" w:rsidRPr="00C40FD3">
        <w:t>,</w:t>
      </w:r>
      <w:r w:rsidRPr="00C40FD3">
        <w:t xml:space="preserve"> the initial investment </w:t>
      </w:r>
      <w:r w:rsidR="003D7F2B" w:rsidRPr="00C40FD3">
        <w:t xml:space="preserve">for a new PC is significantly </w:t>
      </w:r>
      <w:r w:rsidRPr="00C40FD3">
        <w:t xml:space="preserve">higher than a </w:t>
      </w:r>
      <w:r w:rsidR="003D7F2B" w:rsidRPr="00C40FD3">
        <w:t xml:space="preserve">new </w:t>
      </w:r>
      <w:r w:rsidRPr="00C40FD3">
        <w:t xml:space="preserve">console. </w:t>
      </w:r>
      <w:r w:rsidR="003337F9">
        <w:t>Although t</w:t>
      </w:r>
      <w:r w:rsidRPr="00C40FD3">
        <w:t>he initial investment for a console is relatively low</w:t>
      </w:r>
      <w:r w:rsidR="003337F9">
        <w:t>, games have been found to be more expensive</w:t>
      </w:r>
      <w:r w:rsidRPr="00C40FD3">
        <w:t xml:space="preserve">. Furthermore, consoles are </w:t>
      </w:r>
      <w:r w:rsidR="005E47A0">
        <w:t xml:space="preserve">mainly </w:t>
      </w:r>
      <w:r w:rsidRPr="00C40FD3">
        <w:t>built for usability</w:t>
      </w:r>
      <w:r w:rsidR="005E47A0">
        <w:t xml:space="preserve">. Additionally, </w:t>
      </w:r>
      <w:r w:rsidRPr="00C40FD3">
        <w:t>no</w:t>
      </w:r>
      <w:r w:rsidR="002B12F8" w:rsidRPr="00C40FD3">
        <w:t xml:space="preserve"> prior</w:t>
      </w:r>
      <w:r w:rsidRPr="00C40FD3">
        <w:t xml:space="preserve"> knowledge</w:t>
      </w:r>
      <w:r w:rsidR="002B12F8" w:rsidRPr="00C40FD3">
        <w:t xml:space="preserve"> </w:t>
      </w:r>
      <w:r w:rsidRPr="00C40FD3">
        <w:t xml:space="preserve">of the system is necessary due to </w:t>
      </w:r>
      <w:r w:rsidR="002B12F8" w:rsidRPr="00C40FD3">
        <w:t xml:space="preserve">the </w:t>
      </w:r>
      <w:r w:rsidRPr="00C40FD3">
        <w:t>fact that hardware upgrades are not an option</w:t>
      </w:r>
      <w:r w:rsidR="00EC0A8E" w:rsidRPr="00C40FD3">
        <w:t>. An upgrade of console</w:t>
      </w:r>
      <w:r w:rsidR="00B51E6E" w:rsidRPr="00C40FD3">
        <w:t xml:space="preserve"> hardware</w:t>
      </w:r>
      <w:r w:rsidR="00EC0A8E" w:rsidRPr="00C40FD3">
        <w:t xml:space="preserve"> only happens when a new console is released </w:t>
      </w:r>
      <w:r w:rsidR="003D7F2B" w:rsidRPr="00C40FD3">
        <w:t>(Pakhrani et al., 2020;</w:t>
      </w:r>
      <w:r w:rsidR="00C40FD3" w:rsidRPr="00C40FD3">
        <w:t xml:space="preserve"> </w:t>
      </w:r>
      <w:r w:rsidR="00C40FD3" w:rsidRPr="00C40FD3">
        <w:rPr>
          <w:noProof/>
        </w:rPr>
        <w:t>Johnson, 2021)</w:t>
      </w:r>
      <w:r w:rsidRPr="00C40FD3">
        <w:t>.</w:t>
      </w:r>
    </w:p>
    <w:p w14:paraId="41738C12" w14:textId="66A07BD0" w:rsidR="00973290" w:rsidRPr="00284699" w:rsidRDefault="00864BD4" w:rsidP="005A473C">
      <w:pPr>
        <w:spacing w:beforeLines="50" w:afterLines="30" w:after="72" w:line="360" w:lineRule="auto"/>
        <w:ind w:firstLine="720"/>
        <w:contextualSpacing/>
        <w:jc w:val="left"/>
        <w:rPr>
          <w:b/>
          <w:bCs/>
        </w:rPr>
      </w:pPr>
      <w:r w:rsidRPr="00BC4537">
        <w:t>According to market research conducted by Clairfield International, gamers can be categorized into three different groups</w:t>
      </w:r>
      <w:r w:rsidR="007914EF" w:rsidRPr="00BC4537">
        <w:t xml:space="preserve">; </w:t>
      </w:r>
      <w:r w:rsidR="00EC0A8E" w:rsidRPr="00BC4537">
        <w:t>h</w:t>
      </w:r>
      <w:r w:rsidR="007914EF" w:rsidRPr="00BC4537">
        <w:t xml:space="preserve">ardcore gamers, </w:t>
      </w:r>
      <w:r w:rsidR="00EC0A8E" w:rsidRPr="00BC4537">
        <w:t>c</w:t>
      </w:r>
      <w:r w:rsidR="007914EF" w:rsidRPr="00BC4537">
        <w:t xml:space="preserve">asual gamers, and </w:t>
      </w:r>
      <w:r w:rsidR="00EC0A8E" w:rsidRPr="00BC4537">
        <w:t>m</w:t>
      </w:r>
      <w:r w:rsidR="007914EF" w:rsidRPr="00BC4537">
        <w:t xml:space="preserve">ass market gamers. Hardcore gamers are mainly categorized by their </w:t>
      </w:r>
      <w:r w:rsidR="00EC0A8E" w:rsidRPr="00BC4537">
        <w:t>hefty</w:t>
      </w:r>
      <w:r w:rsidR="007914EF" w:rsidRPr="00BC4537">
        <w:t xml:space="preserve"> investments in state-of-the-art gaming equipment, and the large amount of time they spend playing video games. Casual gamers play games regularly, but not as much as hardcore gamers. Moreover, casual gamers </w:t>
      </w:r>
      <w:r w:rsidR="007914EF" w:rsidRPr="00BC4537">
        <w:lastRenderedPageBreak/>
        <w:t xml:space="preserve">have been known to be far more price-sensitive than hardcore gamers. </w:t>
      </w:r>
      <w:r w:rsidR="00EC0A8E" w:rsidRPr="00BC4537">
        <w:t>Mass market gamers do not spend a lot of time playing video games</w:t>
      </w:r>
      <w:r w:rsidR="00BC4537">
        <w:t xml:space="preserve"> </w:t>
      </w:r>
      <w:sdt>
        <w:sdtPr>
          <w:id w:val="1840960919"/>
          <w:citation/>
        </w:sdtPr>
        <w:sdtEndPr/>
        <w:sdtContent>
          <w:r w:rsidR="00EC0A8E" w:rsidRPr="00BC4537">
            <w:fldChar w:fldCharType="begin"/>
          </w:r>
          <w:r w:rsidR="00EC0A8E" w:rsidRPr="00BC4537">
            <w:instrText xml:space="preserve"> CITATION Cla18 \l 2057 </w:instrText>
          </w:r>
          <w:r w:rsidR="00EC0A8E" w:rsidRPr="00BC4537">
            <w:fldChar w:fldCharType="separate"/>
          </w:r>
          <w:r w:rsidR="001F0254">
            <w:rPr>
              <w:noProof/>
            </w:rPr>
            <w:t>(Clairfield International, 2018)</w:t>
          </w:r>
          <w:r w:rsidR="00EC0A8E" w:rsidRPr="00BC4537">
            <w:fldChar w:fldCharType="end"/>
          </w:r>
        </w:sdtContent>
      </w:sdt>
      <w:r w:rsidR="00EC0A8E" w:rsidRPr="00BC4537">
        <w:t xml:space="preserve">. </w:t>
      </w:r>
      <w:r w:rsidR="003A7959">
        <w:t xml:space="preserve">Although all three categories can be spread across PC and console, the amount of hardcore gamers is still skewed towards PC. </w:t>
      </w:r>
      <w:r w:rsidR="00BC4537">
        <w:t>According to the CEO of anzu.io (</w:t>
      </w:r>
      <w:r w:rsidR="00066C6E">
        <w:t>a</w:t>
      </w:r>
      <w:r w:rsidR="00BC4537">
        <w:t xml:space="preserve"> sophisticated in-game advertising company),</w:t>
      </w:r>
      <w:r w:rsidR="00066C6E">
        <w:t xml:space="preserve"> the PC gaming</w:t>
      </w:r>
      <w:r w:rsidR="00BC4537">
        <w:t xml:space="preserve"> usually attracts gamers with a hardcore streak</w:t>
      </w:r>
      <w:r w:rsidR="00D94680">
        <w:t>. Therefore,</w:t>
      </w:r>
      <w:r w:rsidR="009423ED">
        <w:t xml:space="preserve"> PC </w:t>
      </w:r>
      <w:r w:rsidR="00BC07E6">
        <w:t xml:space="preserve">may </w:t>
      </w:r>
      <w:r w:rsidR="009423ED">
        <w:t>serve</w:t>
      </w:r>
      <w:r w:rsidR="00F55F91">
        <w:t xml:space="preserve"> as</w:t>
      </w:r>
      <w:r w:rsidR="00D94680">
        <w:t xml:space="preserve"> a proxy for hardcore gamers who spend more time and money on gaming</w:t>
      </w:r>
      <w:r w:rsidR="00BC4537">
        <w:t xml:space="preserve">. </w:t>
      </w:r>
      <w:r w:rsidR="00305200">
        <w:t xml:space="preserve">In addition, </w:t>
      </w:r>
      <w:r w:rsidR="009423ED">
        <w:t xml:space="preserve">as game review ratings are most often presented on websites and PC gamers are already active on their PCs, it </w:t>
      </w:r>
      <w:r w:rsidR="001774AE">
        <w:t>may be</w:t>
      </w:r>
      <w:r w:rsidR="009423ED">
        <w:t xml:space="preserve"> that the</w:t>
      </w:r>
      <w:r w:rsidR="00157A7F">
        <w:t xml:space="preserve"> threshold to view review ratings on PC </w:t>
      </w:r>
      <w:r w:rsidR="001774AE">
        <w:t xml:space="preserve">is lower </w:t>
      </w:r>
      <w:r w:rsidR="00157A7F">
        <w:t>than on console</w:t>
      </w:r>
      <w:r w:rsidR="00BC07E6">
        <w:t xml:space="preserve">. Moreover, </w:t>
      </w:r>
      <w:r w:rsidR="0029089A">
        <w:t>user review ratings on the Steam platform</w:t>
      </w:r>
      <w:r w:rsidR="00BC07E6">
        <w:t xml:space="preserve"> are readily presented</w:t>
      </w:r>
      <w:r w:rsidR="0029089A">
        <w:t>,</w:t>
      </w:r>
      <w:r w:rsidR="00BC07E6">
        <w:t xml:space="preserve"> which further lowers the threshold for this segment</w:t>
      </w:r>
      <w:r w:rsidR="00305200">
        <w:t xml:space="preserve">. </w:t>
      </w:r>
      <w:r w:rsidR="00BC07E6">
        <w:t>Also</w:t>
      </w:r>
      <w:r w:rsidR="00800B9F">
        <w:t xml:space="preserve">, </w:t>
      </w:r>
      <w:r w:rsidR="00305200">
        <w:t>when taking</w:t>
      </w:r>
      <w:r w:rsidR="00750EBA" w:rsidRPr="00BC4537">
        <w:t xml:space="preserve"> the price-sensitivity</w:t>
      </w:r>
      <w:r w:rsidR="007B5BD3">
        <w:t xml:space="preserve"> </w:t>
      </w:r>
      <w:r w:rsidR="00750EBA" w:rsidRPr="00BC4537">
        <w:t>of casual gamers into consideration</w:t>
      </w:r>
      <w:r w:rsidR="00575891" w:rsidRPr="00BC4537">
        <w:t>,</w:t>
      </w:r>
      <w:r w:rsidR="00750EBA" w:rsidRPr="00BC4537">
        <w:t xml:space="preserve"> it can be said that </w:t>
      </w:r>
      <w:r w:rsidR="00F55F91">
        <w:t>casual gamers</w:t>
      </w:r>
      <w:r w:rsidR="00750EBA" w:rsidRPr="00BC4537">
        <w:t xml:space="preserve"> </w:t>
      </w:r>
      <w:r w:rsidR="001774AE">
        <w:t>may</w:t>
      </w:r>
      <w:r w:rsidR="00750EBA" w:rsidRPr="00BC4537">
        <w:t xml:space="preserve"> prefer a console</w:t>
      </w:r>
      <w:r w:rsidR="00157A7F">
        <w:t xml:space="preserve"> over a PC</w:t>
      </w:r>
      <w:r w:rsidR="00750EBA" w:rsidRPr="00BC4537">
        <w:t xml:space="preserve">. </w:t>
      </w:r>
      <w:r w:rsidR="00F55F91">
        <w:t>All the</w:t>
      </w:r>
      <w:r w:rsidR="00714A6F">
        <w:t xml:space="preserve"> beforementioned</w:t>
      </w:r>
      <w:r w:rsidR="00F55F91">
        <w:t xml:space="preserve"> reasons</w:t>
      </w:r>
      <w:r w:rsidR="0073175E">
        <w:t xml:space="preserve"> likely</w:t>
      </w:r>
      <w:r w:rsidR="00F55F91">
        <w:t xml:space="preserve"> indicate</w:t>
      </w:r>
      <w:r w:rsidR="003A7959">
        <w:t xml:space="preserve"> a difference in the consumer segment for PC and console gamers, and thus </w:t>
      </w:r>
      <w:r w:rsidR="00F55F91">
        <w:t>make</w:t>
      </w:r>
      <w:r w:rsidR="00714A6F">
        <w:t xml:space="preserve"> the</w:t>
      </w:r>
      <w:r w:rsidR="00BC07E6">
        <w:t xml:space="preserve"> PC </w:t>
      </w:r>
      <w:r w:rsidR="00714A6F">
        <w:t xml:space="preserve">audience </w:t>
      </w:r>
      <w:r w:rsidR="00F55F91">
        <w:t>an interesting and relevant consumer group to investigate</w:t>
      </w:r>
      <w:r w:rsidR="003A7959">
        <w:t>.</w:t>
      </w:r>
    </w:p>
    <w:p w14:paraId="775AA6A2" w14:textId="66889EE5" w:rsidR="003C606F" w:rsidRDefault="001356DC" w:rsidP="00206645">
      <w:pPr>
        <w:spacing w:beforeLines="50" w:afterLines="30" w:after="72" w:line="360" w:lineRule="auto"/>
        <w:ind w:firstLine="720"/>
        <w:contextualSpacing/>
        <w:jc w:val="left"/>
      </w:pPr>
      <w:r>
        <w:t>This study has multiple contribution</w:t>
      </w:r>
      <w:r w:rsidR="002246CA">
        <w:t>s</w:t>
      </w:r>
      <w:r>
        <w:t xml:space="preserve"> to existing literature. First, the main </w:t>
      </w:r>
      <w:r w:rsidR="001F4D16">
        <w:t>aim</w:t>
      </w:r>
      <w:r>
        <w:t xml:space="preserve"> is to research the difference of effect, and thus</w:t>
      </w:r>
      <w:r w:rsidR="002673FF">
        <w:t xml:space="preserve"> the relative</w:t>
      </w:r>
      <w:r>
        <w:t xml:space="preserve"> importance, of expert- and user reviews on sales</w:t>
      </w:r>
      <w:r w:rsidR="002673FF">
        <w:t xml:space="preserve"> related outcomes</w:t>
      </w:r>
      <w:r>
        <w:t xml:space="preserve"> in the video game </w:t>
      </w:r>
      <w:r w:rsidR="00A33A84">
        <w:t>industry</w:t>
      </w:r>
      <w:r>
        <w:t xml:space="preserve">. Prior research has investigated the difference in importance between </w:t>
      </w:r>
      <w:r w:rsidR="00B34592">
        <w:t>expert- and user</w:t>
      </w:r>
      <w:r>
        <w:t xml:space="preserve"> review</w:t>
      </w:r>
      <w:r w:rsidR="00B34592">
        <w:t>s</w:t>
      </w:r>
      <w:r w:rsidR="004A0B88">
        <w:t>. H</w:t>
      </w:r>
      <w:r>
        <w:t>owever, th</w:t>
      </w:r>
      <w:r w:rsidR="004A0B88">
        <w:t xml:space="preserve">is research </w:t>
      </w:r>
      <w:r>
        <w:t>was focused on the movie- and hotel industry</w:t>
      </w:r>
      <w:r w:rsidR="009C2086">
        <w:t xml:space="preserve"> </w:t>
      </w:r>
      <w:r w:rsidR="009C2086">
        <w:fldChar w:fldCharType="begin" w:fldLock="1"/>
      </w:r>
      <w:r w:rsidR="00EE6737">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id":"ITEM-2","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2","issue":"2","issued":{"date-parts":[["2012"]]},"page":"197-214","title":"The influence of internet customer reviews on the online sales and prices in hotel industry","type":"article-journal","volume":"32"},"uris":["http://www.mendeley.com/documents/?uuid=e0665f7a-cfe8-4e1f-be1e-392150423bd0"]}],"mendeley":{"formattedCitation":"(Öǧüt &amp; Onur Taş, 2012; Tsao, 2014)","plainTextFormattedCitation":"(Öǧüt &amp; Onur Taş, 2012; Tsao, 2014)","previouslyFormattedCitation":"(Öǧüt &amp; Onur Taş, 2012; Tsao, 2014)"},"properties":{"noteIndex":0},"schema":"https://github.com/citation-style-language/schema/raw/master/csl-citation.json"}</w:instrText>
      </w:r>
      <w:r w:rsidR="009C2086">
        <w:fldChar w:fldCharType="separate"/>
      </w:r>
      <w:r w:rsidR="009C2086" w:rsidRPr="009C2086">
        <w:rPr>
          <w:noProof/>
        </w:rPr>
        <w:t>(Öǧüt &amp; Onur Taş, 2012; Tsao, 2014)</w:t>
      </w:r>
      <w:r w:rsidR="009C2086">
        <w:fldChar w:fldCharType="end"/>
      </w:r>
      <w:r>
        <w:t xml:space="preserve">. This entails that this study will </w:t>
      </w:r>
      <w:r w:rsidR="001F4D16">
        <w:t>present</w:t>
      </w:r>
      <w:r>
        <w:t xml:space="preserve"> new insights into the relative importance of expert- and user reviews in the video game industry.</w:t>
      </w:r>
    </w:p>
    <w:p w14:paraId="5D8993DA" w14:textId="310D91F6" w:rsidR="00A33A84" w:rsidRDefault="001356DC" w:rsidP="00A33A84">
      <w:pPr>
        <w:spacing w:beforeLines="50" w:afterLines="30" w:after="72" w:line="360" w:lineRule="auto"/>
        <w:ind w:firstLine="720"/>
        <w:contextualSpacing/>
        <w:jc w:val="left"/>
      </w:pPr>
      <w:r>
        <w:t>Second,</w:t>
      </w:r>
      <w:r w:rsidR="000E4678">
        <w:t xml:space="preserve"> </w:t>
      </w:r>
      <w:r w:rsidR="00426095">
        <w:t xml:space="preserve">this study examines the effect of expert reviews on sales related outcomes for PC games. </w:t>
      </w:r>
      <w:r w:rsidR="00A33A84">
        <w:t>As d</w:t>
      </w:r>
      <w:r w:rsidR="0009311E">
        <w:t>iscussed</w:t>
      </w:r>
      <w:r w:rsidR="00A33A84">
        <w:t xml:space="preserve"> before, </w:t>
      </w:r>
      <w:r w:rsidR="0009311E">
        <w:t>it can be argued that there is a</w:t>
      </w:r>
      <w:r w:rsidR="00A33A84">
        <w:t xml:space="preserve"> difference between PC and console</w:t>
      </w:r>
      <w:r w:rsidR="00590371">
        <w:t xml:space="preserve"> </w:t>
      </w:r>
      <w:r w:rsidR="00A33A84">
        <w:t>gamers.</w:t>
      </w:r>
      <w:r w:rsidR="009C2086">
        <w:t xml:space="preserve"> </w:t>
      </w:r>
      <w:r w:rsidR="0027536A">
        <w:t>P</w:t>
      </w:r>
      <w:r w:rsidR="009C2086">
        <w:t>rior studies on the influence of expert reviews in the video game industry w</w:t>
      </w:r>
      <w:r w:rsidR="00253953">
        <w:t>ere</w:t>
      </w:r>
      <w:r w:rsidR="009C2086">
        <w:t xml:space="preserve"> </w:t>
      </w:r>
      <w:r w:rsidR="00253953">
        <w:t xml:space="preserve">explicitly </w:t>
      </w:r>
      <w:r w:rsidR="009C2086">
        <w:t xml:space="preserve">focused on console games </w:t>
      </w:r>
      <w:r w:rsidR="009C2086">
        <w:fldChar w:fldCharType="begin" w:fldLock="1"/>
      </w:r>
      <w:r w:rsidR="009C2086">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id":"ITEM-2","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2","issue":"3","issued":{"date-parts":[["2014"]]},"page":"189-198","title":"What makes a blockbuster video game? An empirical analysis of US sales data","type":"article-journal","volume":"35"},"uris":["http://www.mendeley.com/documents/?uuid=4baa1271-fab3-4126-adf6-a2bd7e150a35"]}],"mendeley":{"formattedCitation":"(Cox, 2014; Zhu &amp; Zhang, 2010)","plainTextFormattedCitation":"(Cox, 2014; Zhu &amp; Zhang, 2010)","previouslyFormattedCitation":"(Cox, 2014; Zhu &amp; Zhang, 2010)"},"properties":{"noteIndex":0},"schema":"https://github.com/citation-style-language/schema/raw/master/csl-citation.json"}</w:instrText>
      </w:r>
      <w:r w:rsidR="009C2086">
        <w:fldChar w:fldCharType="separate"/>
      </w:r>
      <w:r w:rsidR="009C2086" w:rsidRPr="009C2086">
        <w:rPr>
          <w:noProof/>
        </w:rPr>
        <w:t>(Cox, 2014; Zhu &amp; Zhang, 2010)</w:t>
      </w:r>
      <w:r w:rsidR="009C2086">
        <w:fldChar w:fldCharType="end"/>
      </w:r>
      <w:r w:rsidR="009C2086">
        <w:t>.</w:t>
      </w:r>
      <w:r w:rsidR="00A33A84">
        <w:t xml:space="preserve"> Therefore, this study contributes to the existing literature on the effect of expert reviews in the video game industry </w:t>
      </w:r>
      <w:r w:rsidR="009C2086">
        <w:t xml:space="preserve">by adding </w:t>
      </w:r>
      <w:r w:rsidR="0027536A">
        <w:t xml:space="preserve">a new dimension, namely </w:t>
      </w:r>
      <w:r w:rsidR="009C2086">
        <w:t>PC games.</w:t>
      </w:r>
    </w:p>
    <w:p w14:paraId="63243A3F" w14:textId="58A86047" w:rsidR="002246CA" w:rsidRDefault="00910F56" w:rsidP="00350F04">
      <w:pPr>
        <w:spacing w:beforeLines="50" w:afterLines="30" w:after="72" w:line="360" w:lineRule="auto"/>
        <w:ind w:firstLine="720"/>
        <w:contextualSpacing/>
        <w:jc w:val="left"/>
      </w:pPr>
      <w:r>
        <w:t>Third</w:t>
      </w:r>
      <w:r w:rsidR="002246CA">
        <w:t xml:space="preserve">, </w:t>
      </w:r>
      <w:r w:rsidR="00C25734">
        <w:t xml:space="preserve">this study </w:t>
      </w:r>
      <w:r w:rsidR="007D7479">
        <w:t xml:space="preserve">focuses on the effect of user reviews on sales related outcomes for PC games. Prior research has been conducted </w:t>
      </w:r>
      <w:r w:rsidR="00FA3242">
        <w:t xml:space="preserve">for this effect on the sale of books </w:t>
      </w:r>
      <w:r w:rsidR="00FA3242">
        <w:fldChar w:fldCharType="begin" w:fldLock="1"/>
      </w:r>
      <w:r w:rsidR="00FA3242">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FA3242">
        <w:fldChar w:fldCharType="separate"/>
      </w:r>
      <w:r w:rsidR="00FA3242" w:rsidRPr="00FA3242">
        <w:rPr>
          <w:noProof/>
        </w:rPr>
        <w:t>(Chevalier &amp; Mayzlin, 2006)</w:t>
      </w:r>
      <w:r w:rsidR="00FA3242">
        <w:fldChar w:fldCharType="end"/>
      </w:r>
      <w:r w:rsidR="00FA3242">
        <w:t xml:space="preserve">, DVDs </w:t>
      </w:r>
      <w:r w:rsidR="00FA3242">
        <w:fldChar w:fldCharType="begin" w:fldLock="1"/>
      </w:r>
      <w:r w:rsidR="00FA3242">
        <w:instrText>ADDIN CSL_CITATION {"citationItems":[{"id":"ITEM-1","itemData":{"DOI":"10.1509/jm.11.0011","ISSN":"15477185","abstract":"Research has shown brand equity to moderate the relationship between online customer reviews (OCRs) and sales in both the emerging Blu-ray and mature DVD player categories. Positive (negative) OCRs increase (decrease) the sales of models of weak brands (i.e., brands without significant positive brand equity). In contrast, OCRs have no significant impact on the sales of the models of strong brands, although these models do receive a significant sales boost from their greater brand equity. Higher sales lead to a larger number of positive OCRs, and increased positive OCRs aid a brand's transition from weak to strong. This creates a positive feedback loop between sales and positive OCRs for models of weak brands that not only helps their sales but also increases overall brand equity, benefiting all models of the brand. In contrast to the view that brands matter less in the presence of OCRs, we find that OCRs matter less in the presence of strong brands. Positive OCRs function differently than marketing communications in that their effect is greater for weak brands. © 2013, American Marketing Association.","author":[{"dropping-particle":"","family":"Ho-Dac","given":"Nga N.","non-dropping-particle":"","parse-names":false,"suffix":""},{"dropping-particle":"","family":"Carson","given":"Stephen J.","non-dropping-particle":"","parse-names":false,"suffix":""},{"dropping-particle":"","family":"Moore","given":"William L.","non-dropping-particle":"","parse-names":false,"suffix":""}],"container-title":"Journal of Marketing","id":"ITEM-1","issue":"6","issued":{"date-parts":[["2013"]]},"page":"37-53","title":"The effects of positive and negative online customer reviews: Do brand strength and category maturity matter?","type":"article-journal","volume":"77"},"uris":["http://www.mendeley.com/documents/?uuid=9d276078-7130-4f19-9400-1174f07e2617"]}],"mendeley":{"formattedCitation":"(Ho-Dac et al., 2013)","plainTextFormattedCitation":"(Ho-Dac et al., 2013)","previouslyFormattedCitation":"(Ho-Dac et al., 2013)"},"properties":{"noteIndex":0},"schema":"https://github.com/citation-style-language/schema/raw/master/csl-citation.json"}</w:instrText>
      </w:r>
      <w:r w:rsidR="00FA3242">
        <w:fldChar w:fldCharType="separate"/>
      </w:r>
      <w:r w:rsidR="00FA3242" w:rsidRPr="00FA3242">
        <w:rPr>
          <w:noProof/>
        </w:rPr>
        <w:t>(Ho-Dac et al., 2013)</w:t>
      </w:r>
      <w:r w:rsidR="00FA3242">
        <w:fldChar w:fldCharType="end"/>
      </w:r>
      <w:r w:rsidR="00FA3242">
        <w:t xml:space="preserve">, and movies </w:t>
      </w:r>
      <w:r w:rsidR="00FA3242">
        <w:fldChar w:fldCharType="begin" w:fldLock="1"/>
      </w:r>
      <w:r w:rsidR="009C2086">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id":"ITEM-2","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2","issue":"4","issued":{"date-parts":[["2003"]]},"page":"103-117","title":"How Critical are Critical Reviews? The Box Office Effects of Film Critics, Star Power, and Budgets","type":"article-journal","volume":"67"},"uris":["http://www.mendeley.com/documents/?uuid=d40e8e5b-6dd8-42bd-9ffb-150792804566"]}],"mendeley":{"formattedCitation":"(Basuroy et al., 2003; Chintagunta et al., 2010)","plainTextFormattedCitation":"(Basuroy et al., 2003; Chintagunta et al., 2010)","previouslyFormattedCitation":"(Basuroy et al., 2003; Chintagunta et al., 2010)"},"properties":{"noteIndex":0},"schema":"https://github.com/citation-style-language/schema/raw/master/csl-citation.json"}</w:instrText>
      </w:r>
      <w:r w:rsidR="00FA3242">
        <w:fldChar w:fldCharType="separate"/>
      </w:r>
      <w:r w:rsidR="00FA3242" w:rsidRPr="00FA3242">
        <w:rPr>
          <w:noProof/>
        </w:rPr>
        <w:t>(Basuroy et al., 2003; Chintagunta et al., 2010)</w:t>
      </w:r>
      <w:r w:rsidR="00FA3242">
        <w:fldChar w:fldCharType="end"/>
      </w:r>
      <w:r w:rsidR="00FA3242">
        <w:t xml:space="preserve">. In terms of video games, </w:t>
      </w:r>
      <w:r w:rsidR="00D90CE9">
        <w:t xml:space="preserve">only </w:t>
      </w:r>
      <w:r w:rsidR="00FA3242">
        <w:t xml:space="preserve">Zhu &amp; Zhang (2006) researched the effect of user reviews on console game sales. Therefore, this research contributes </w:t>
      </w:r>
      <w:r w:rsidR="009376AB">
        <w:t>to</w:t>
      </w:r>
      <w:r w:rsidR="00321F38">
        <w:t xml:space="preserve"> the</w:t>
      </w:r>
      <w:r w:rsidR="009376AB">
        <w:t xml:space="preserve"> existing literature </w:t>
      </w:r>
      <w:r w:rsidR="00FA3242">
        <w:t xml:space="preserve">by </w:t>
      </w:r>
      <w:r w:rsidR="003D7052">
        <w:t xml:space="preserve">concentrating on </w:t>
      </w:r>
      <w:r w:rsidR="009376AB">
        <w:t>PC games as a new dimension.</w:t>
      </w:r>
    </w:p>
    <w:p w14:paraId="3C866BDF" w14:textId="0E3D75F5" w:rsidR="0006088A" w:rsidRDefault="0006088A" w:rsidP="00350F04">
      <w:pPr>
        <w:spacing w:beforeLines="50" w:afterLines="30" w:after="72" w:line="360" w:lineRule="auto"/>
        <w:ind w:firstLine="720"/>
        <w:contextualSpacing/>
        <w:jc w:val="left"/>
      </w:pPr>
      <w:r>
        <w:lastRenderedPageBreak/>
        <w:t>In sum</w:t>
      </w:r>
      <w:r w:rsidR="00CD38A8">
        <w:t>mary</w:t>
      </w:r>
      <w:r>
        <w:t>,</w:t>
      </w:r>
      <w:r w:rsidR="00CD38A8">
        <w:t xml:space="preserve"> this study investigates what the effect of expert- and user review ratings is on sales related outcomes for PC games in the video game industry. To be more specific, the sales related outcome that will be used in the analysis is the number of downloads a game has on the Steam platform. In addition to the distinctive effect</w:t>
      </w:r>
      <w:r w:rsidR="0038781B">
        <w:t>s</w:t>
      </w:r>
      <w:r w:rsidR="00CD38A8">
        <w:t xml:space="preserve">, the relative importance of </w:t>
      </w:r>
      <w:r w:rsidR="00590371">
        <w:t>expert- and user reviews</w:t>
      </w:r>
      <w:r w:rsidR="00CD38A8">
        <w:t xml:space="preserve"> will be examined</w:t>
      </w:r>
      <w:r w:rsidR="00554B59">
        <w:t>. Furthermore</w:t>
      </w:r>
      <w:r w:rsidR="00CD38A8">
        <w:t xml:space="preserve">, video game characteristics will be included as </w:t>
      </w:r>
      <w:r w:rsidR="0038781B">
        <w:t>moderators</w:t>
      </w:r>
      <w:r w:rsidR="00CD38A8">
        <w:t>. The video game characteristics that will be included are publisher (i.e. major</w:t>
      </w:r>
      <w:r w:rsidR="00554B59">
        <w:t>-</w:t>
      </w:r>
      <w:r w:rsidR="00CD38A8">
        <w:t xml:space="preserve"> or minor publisher) and game mode (i.e. single- or multiplayer).</w:t>
      </w:r>
    </w:p>
    <w:p w14:paraId="2A62DA3C" w14:textId="0FF035B3" w:rsidR="00907760" w:rsidRDefault="00CD38A8" w:rsidP="003A6335">
      <w:pPr>
        <w:spacing w:beforeLines="50" w:afterLines="30" w:after="72" w:line="360" w:lineRule="auto"/>
        <w:ind w:firstLine="720"/>
        <w:contextualSpacing/>
        <w:jc w:val="left"/>
        <w:rPr>
          <w:b/>
          <w:bCs/>
        </w:rPr>
      </w:pPr>
      <w:r>
        <w:t xml:space="preserve">The findings of this research </w:t>
      </w:r>
      <w:r w:rsidR="00BF216F">
        <w:t xml:space="preserve">may </w:t>
      </w:r>
      <w:r w:rsidR="00730623">
        <w:t xml:space="preserve">yield practical implications for the video game industry. </w:t>
      </w:r>
      <w:r w:rsidR="006E1F66">
        <w:t>First,</w:t>
      </w:r>
      <w:r w:rsidR="0095412B">
        <w:t xml:space="preserve"> </w:t>
      </w:r>
      <w:r w:rsidR="00797FF3">
        <w:t xml:space="preserve">managers </w:t>
      </w:r>
      <w:r>
        <w:t xml:space="preserve">and marketers </w:t>
      </w:r>
      <w:r w:rsidR="00EB0A47">
        <w:t xml:space="preserve">of </w:t>
      </w:r>
      <w:r w:rsidR="00797FF3">
        <w:t>video game</w:t>
      </w:r>
      <w:r w:rsidR="00EB0A47">
        <w:t xml:space="preserve"> publishers</w:t>
      </w:r>
      <w:r w:rsidR="006E1F66">
        <w:t xml:space="preserve"> may gain</w:t>
      </w:r>
      <w:r w:rsidR="00EB0A47">
        <w:t xml:space="preserve"> </w:t>
      </w:r>
      <w:r w:rsidR="0095412B">
        <w:t xml:space="preserve">insight into the distinct importance of expert- and user review ratings on sales of their games. In addition, it may become clear which review type carries more </w:t>
      </w:r>
      <w:r w:rsidR="00054DB0">
        <w:t>weight</w:t>
      </w:r>
      <w:r w:rsidR="0095412B">
        <w:t xml:space="preserve"> and deserves priority when deciding a publishing strategy</w:t>
      </w:r>
      <w:r w:rsidR="00054DB0">
        <w:t xml:space="preserve"> for a PC video game</w:t>
      </w:r>
      <w:r w:rsidR="0095412B">
        <w:t xml:space="preserve">. </w:t>
      </w:r>
      <w:r w:rsidR="00FC6839">
        <w:t>Second</w:t>
      </w:r>
      <w:r w:rsidR="0095412B">
        <w:t xml:space="preserve">, </w:t>
      </w:r>
      <w:r w:rsidR="006E1F66">
        <w:t xml:space="preserve">publishers of single-player and/or multi-player games </w:t>
      </w:r>
      <w:r w:rsidR="00265326">
        <w:t>may</w:t>
      </w:r>
      <w:r w:rsidR="006E1F66">
        <w:t xml:space="preserve"> gain awareness </w:t>
      </w:r>
      <w:r w:rsidR="00FC6839">
        <w:t>of which review type yields the most value for their video games</w:t>
      </w:r>
      <w:r w:rsidR="00D11C5D">
        <w:t xml:space="preserve"> in terms of sales</w:t>
      </w:r>
      <w:r w:rsidR="00FC6839">
        <w:t xml:space="preserve">. Third, </w:t>
      </w:r>
      <w:r w:rsidR="00D11C5D">
        <w:t xml:space="preserve">minor- and major publishers </w:t>
      </w:r>
      <w:r w:rsidR="00265326">
        <w:t xml:space="preserve">may </w:t>
      </w:r>
      <w:r w:rsidR="00D11C5D">
        <w:t xml:space="preserve">gain </w:t>
      </w:r>
      <w:r w:rsidR="00023F24">
        <w:t xml:space="preserve">an </w:t>
      </w:r>
      <w:r w:rsidR="00D11C5D">
        <w:t>understanding of which review rating holds the highest relative importance for sales.</w:t>
      </w:r>
    </w:p>
    <w:p w14:paraId="4CEC0F4E" w14:textId="7DF6BD73" w:rsidR="00394E30" w:rsidRPr="003A6335" w:rsidRDefault="00F31CBA" w:rsidP="00797FF3">
      <w:pPr>
        <w:spacing w:beforeLines="50" w:afterLines="30" w:after="72" w:line="360" w:lineRule="auto"/>
        <w:ind w:firstLine="720"/>
        <w:contextualSpacing/>
        <w:jc w:val="left"/>
      </w:pPr>
      <w:r>
        <w:t xml:space="preserve">This thesis </w:t>
      </w:r>
      <w:r w:rsidR="00FF7BF7">
        <w:t>is structured as follows. First, the theoretical framework will be introduced. In this chapter</w:t>
      </w:r>
      <w:r w:rsidR="000333F7">
        <w:t>,</w:t>
      </w:r>
      <w:r w:rsidR="00FF7BF7">
        <w:t xml:space="preserve"> the conceptual model will be presented followed by the justification of all </w:t>
      </w:r>
      <w:r w:rsidR="00C57C86">
        <w:t>relevant hypotheses</w:t>
      </w:r>
      <w:r w:rsidR="00FF7BF7">
        <w:t xml:space="preserve">. Second, </w:t>
      </w:r>
      <w:r w:rsidR="00C57C86">
        <w:t>the method</w:t>
      </w:r>
      <w:r w:rsidR="000333F7">
        <w:t>s</w:t>
      </w:r>
      <w:r w:rsidR="00C57C86">
        <w:t xml:space="preserve"> used in this research will be </w:t>
      </w:r>
      <w:r w:rsidR="000333F7">
        <w:t>elaborated on</w:t>
      </w:r>
      <w:r w:rsidR="00C57C86">
        <w:t>. This chapter will encompass the data collection, processing,</w:t>
      </w:r>
      <w:r w:rsidR="00280489">
        <w:t xml:space="preserve"> and</w:t>
      </w:r>
      <w:r w:rsidR="00C57C86">
        <w:t xml:space="preserve"> description</w:t>
      </w:r>
      <w:r w:rsidR="00280489">
        <w:t xml:space="preserve">, followed by </w:t>
      </w:r>
      <w:r w:rsidR="00C57C86">
        <w:t xml:space="preserve">the </w:t>
      </w:r>
      <w:r w:rsidR="00280489">
        <w:t>statistical analysis that will be</w:t>
      </w:r>
      <w:r w:rsidR="00C57C86">
        <w:t xml:space="preserve"> used to test the data.</w:t>
      </w:r>
      <w:r w:rsidR="00280489">
        <w:t xml:space="preserve"> </w:t>
      </w:r>
      <w:r w:rsidR="000333F7">
        <w:t>Third, the results of the statistical analysis will be discussed. This chapter will initially delve into the model fit, followed by a thorough elaboration on all relevant findings. Fourth, conclusion</w:t>
      </w:r>
      <w:r w:rsidR="00864F5C">
        <w:t>s</w:t>
      </w:r>
      <w:r w:rsidR="000333F7">
        <w:t xml:space="preserve"> and recommendations will be given based on the findings. This is the concluding chapter of this thesis</w:t>
      </w:r>
      <w:r w:rsidR="00864F5C">
        <w:t xml:space="preserve"> and will</w:t>
      </w:r>
      <w:r w:rsidR="000333F7">
        <w:t xml:space="preserve">, </w:t>
      </w:r>
      <w:r w:rsidR="00864F5C">
        <w:t>in addition to</w:t>
      </w:r>
      <w:r w:rsidR="000333F7">
        <w:t xml:space="preserve"> elaborating on the theoretical and managerial implications</w:t>
      </w:r>
      <w:r w:rsidR="00864F5C">
        <w:t xml:space="preserve">, </w:t>
      </w:r>
      <w:r w:rsidR="000333F7">
        <w:t>present insight into the limitations of this research and what further research may be interesting.</w:t>
      </w:r>
      <w:r w:rsidR="00907760">
        <w:br w:type="page"/>
      </w:r>
    </w:p>
    <w:p w14:paraId="780E7301" w14:textId="7F5992D4" w:rsidR="00BE2615" w:rsidRPr="0023138C" w:rsidRDefault="007E4FBB" w:rsidP="0023138C">
      <w:pPr>
        <w:pStyle w:val="Heading1"/>
      </w:pPr>
      <w:bookmarkStart w:id="20" w:name="_Toc92112181"/>
      <w:r w:rsidRPr="0023138C">
        <w:lastRenderedPageBreak/>
        <w:t xml:space="preserve">2. </w:t>
      </w:r>
      <w:bookmarkEnd w:id="19"/>
      <w:r w:rsidR="00517749" w:rsidRPr="0023138C">
        <w:t>Theoretical framework</w:t>
      </w:r>
      <w:bookmarkEnd w:id="20"/>
    </w:p>
    <w:p w14:paraId="1DDEFA98" w14:textId="4CA57ACA" w:rsidR="00084737" w:rsidRPr="0023138C" w:rsidRDefault="00084737" w:rsidP="0023138C">
      <w:pPr>
        <w:pStyle w:val="Heading2"/>
      </w:pPr>
      <w:bookmarkStart w:id="21" w:name="_Toc92112182"/>
      <w:r w:rsidRPr="0023138C">
        <w:t xml:space="preserve">2.1 Conceptual </w:t>
      </w:r>
      <w:r w:rsidR="00E55660">
        <w:t>f</w:t>
      </w:r>
      <w:r w:rsidR="006D09B1" w:rsidRPr="0023138C">
        <w:t>ramework</w:t>
      </w:r>
      <w:bookmarkEnd w:id="21"/>
    </w:p>
    <w:p w14:paraId="2D4FF274" w14:textId="1B9CBDE8" w:rsidR="00936BB8" w:rsidRDefault="00261724" w:rsidP="00936BB8">
      <w:pPr>
        <w:spacing w:beforeLines="30" w:before="72" w:afterLines="30" w:after="72" w:line="360" w:lineRule="auto"/>
        <w:ind w:firstLine="720"/>
        <w:contextualSpacing/>
        <w:jc w:val="left"/>
        <w:rPr>
          <w:szCs w:val="24"/>
        </w:rPr>
      </w:pPr>
      <w:r>
        <w:rPr>
          <w:szCs w:val="24"/>
        </w:rPr>
        <w:t>The conceptual framework for this research is presented in Figure 1. The framework consists of the main effect of expert- and user reviews</w:t>
      </w:r>
      <w:r w:rsidR="002831D2">
        <w:rPr>
          <w:szCs w:val="24"/>
        </w:rPr>
        <w:t xml:space="preserve"> on number of downloads on Steam. In addition, the main effect </w:t>
      </w:r>
      <w:r w:rsidR="00071151">
        <w:rPr>
          <w:szCs w:val="24"/>
        </w:rPr>
        <w:t>is</w:t>
      </w:r>
      <w:r w:rsidR="002831D2">
        <w:rPr>
          <w:szCs w:val="24"/>
        </w:rPr>
        <w:t xml:space="preserve"> moderated by video game characteristics (i.e. </w:t>
      </w:r>
      <w:r w:rsidR="0015058A">
        <w:rPr>
          <w:szCs w:val="24"/>
        </w:rPr>
        <w:t>g</w:t>
      </w:r>
      <w:r w:rsidR="002831D2">
        <w:rPr>
          <w:szCs w:val="24"/>
        </w:rPr>
        <w:t xml:space="preserve">ame mode and </w:t>
      </w:r>
      <w:r w:rsidR="0015058A">
        <w:rPr>
          <w:szCs w:val="24"/>
        </w:rPr>
        <w:t>p</w:t>
      </w:r>
      <w:r w:rsidR="002831D2">
        <w:rPr>
          <w:szCs w:val="24"/>
        </w:rPr>
        <w:t>ublisher).</w:t>
      </w:r>
    </w:p>
    <w:p w14:paraId="0459A574" w14:textId="5D243867" w:rsidR="007C34C4" w:rsidRPr="007C34C4" w:rsidRDefault="007C34C4" w:rsidP="007C34C4">
      <w:pPr>
        <w:pStyle w:val="Caption"/>
        <w:keepNext/>
        <w:jc w:val="center"/>
        <w:rPr>
          <w:b/>
          <w:bCs/>
          <w:i w:val="0"/>
          <w:iCs w:val="0"/>
          <w:color w:val="auto"/>
        </w:rPr>
      </w:pPr>
      <w:r w:rsidRPr="007C34C4">
        <w:rPr>
          <w:b/>
          <w:bCs/>
          <w:i w:val="0"/>
          <w:iCs w:val="0"/>
          <w:color w:val="auto"/>
        </w:rPr>
        <w:t xml:space="preserve">Figure </w:t>
      </w:r>
      <w:r w:rsidRPr="007C34C4">
        <w:rPr>
          <w:b/>
          <w:bCs/>
          <w:i w:val="0"/>
          <w:iCs w:val="0"/>
          <w:color w:val="auto"/>
        </w:rPr>
        <w:fldChar w:fldCharType="begin"/>
      </w:r>
      <w:r w:rsidRPr="007C34C4">
        <w:rPr>
          <w:b/>
          <w:bCs/>
          <w:i w:val="0"/>
          <w:iCs w:val="0"/>
          <w:color w:val="auto"/>
        </w:rPr>
        <w:instrText xml:space="preserve"> SEQ Figure \* ARABIC </w:instrText>
      </w:r>
      <w:r w:rsidRPr="007C34C4">
        <w:rPr>
          <w:b/>
          <w:bCs/>
          <w:i w:val="0"/>
          <w:iCs w:val="0"/>
          <w:color w:val="auto"/>
        </w:rPr>
        <w:fldChar w:fldCharType="separate"/>
      </w:r>
      <w:r w:rsidR="0071334A">
        <w:rPr>
          <w:b/>
          <w:bCs/>
          <w:i w:val="0"/>
          <w:iCs w:val="0"/>
          <w:noProof/>
          <w:color w:val="auto"/>
        </w:rPr>
        <w:t>1</w:t>
      </w:r>
      <w:r w:rsidRPr="007C34C4">
        <w:rPr>
          <w:b/>
          <w:bCs/>
          <w:i w:val="0"/>
          <w:iCs w:val="0"/>
          <w:color w:val="auto"/>
        </w:rPr>
        <w:fldChar w:fldCharType="end"/>
      </w:r>
      <w:r w:rsidRPr="007C34C4">
        <w:rPr>
          <w:b/>
          <w:bCs/>
          <w:i w:val="0"/>
          <w:iCs w:val="0"/>
          <w:color w:val="auto"/>
        </w:rPr>
        <w:t xml:space="preserve"> - Conceptual Framework</w:t>
      </w:r>
    </w:p>
    <w:p w14:paraId="57DDBF22" w14:textId="70FA7329" w:rsidR="00907760" w:rsidRDefault="00936BB8" w:rsidP="00907760">
      <w:pPr>
        <w:keepNext/>
        <w:spacing w:beforeLines="30" w:before="72" w:afterLines="30" w:after="72" w:line="360" w:lineRule="auto"/>
        <w:contextualSpacing/>
        <w:jc w:val="center"/>
      </w:pPr>
      <w:r>
        <w:rPr>
          <w:noProof/>
          <w:szCs w:val="24"/>
        </w:rPr>
        <w:drawing>
          <wp:inline distT="0" distB="0" distL="0" distR="0" wp14:anchorId="60AA070B" wp14:editId="7D22CA7C">
            <wp:extent cx="5387572" cy="2844800"/>
            <wp:effectExtent l="0" t="0" r="381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27190" cy="2865719"/>
                    </a:xfrm>
                    <a:prstGeom prst="rect">
                      <a:avLst/>
                    </a:prstGeom>
                  </pic:spPr>
                </pic:pic>
              </a:graphicData>
            </a:graphic>
          </wp:inline>
        </w:drawing>
      </w:r>
    </w:p>
    <w:p w14:paraId="3CD3ABAF" w14:textId="1F6E2647" w:rsidR="009B3E49" w:rsidRPr="009B3E49" w:rsidRDefault="00084737" w:rsidP="009B3E49">
      <w:pPr>
        <w:pStyle w:val="Heading2"/>
      </w:pPr>
      <w:bookmarkStart w:id="22" w:name="_Toc92112183"/>
      <w:r w:rsidRPr="0023138C">
        <w:t xml:space="preserve">2.2 </w:t>
      </w:r>
      <w:r w:rsidR="0023138C">
        <w:t>Hypotheses</w:t>
      </w:r>
      <w:bookmarkEnd w:id="22"/>
    </w:p>
    <w:p w14:paraId="6BD57AF5" w14:textId="0578EBB1" w:rsidR="003F31DD" w:rsidRPr="0023138C" w:rsidRDefault="003F31DD" w:rsidP="0023138C">
      <w:pPr>
        <w:pStyle w:val="Heading3"/>
      </w:pPr>
      <w:bookmarkStart w:id="23" w:name="_Toc92112184"/>
      <w:r w:rsidRPr="0023138C">
        <w:t>2.</w:t>
      </w:r>
      <w:r w:rsidR="00084737" w:rsidRPr="0023138C">
        <w:t>2.1</w:t>
      </w:r>
      <w:r w:rsidRPr="0023138C">
        <w:t xml:space="preserve"> The main effect of </w:t>
      </w:r>
      <w:r w:rsidR="00EE5F27">
        <w:t>expert r</w:t>
      </w:r>
      <w:r w:rsidRPr="0023138C">
        <w:t>eviews on Nr. of downloads on Steam</w:t>
      </w:r>
      <w:bookmarkEnd w:id="23"/>
    </w:p>
    <w:p w14:paraId="039F4FA0" w14:textId="29DC8611" w:rsidR="00F3462C" w:rsidRDefault="007A09B6" w:rsidP="00F3462C">
      <w:pPr>
        <w:spacing w:beforeLines="30" w:before="72" w:afterLines="30" w:after="72" w:line="360" w:lineRule="auto"/>
        <w:ind w:firstLine="720"/>
        <w:contextualSpacing/>
        <w:jc w:val="left"/>
        <w:rPr>
          <w:szCs w:val="24"/>
        </w:rPr>
      </w:pPr>
      <w:r>
        <w:rPr>
          <w:szCs w:val="24"/>
        </w:rPr>
        <w:t xml:space="preserve">In order to understand the conceptual model, it is necessary to define the variables included. </w:t>
      </w:r>
      <w:r w:rsidR="00B575BE">
        <w:rPr>
          <w:szCs w:val="24"/>
        </w:rPr>
        <w:t>Review rating is separated in two distinct variables</w:t>
      </w:r>
      <w:r w:rsidR="00E227C5">
        <w:rPr>
          <w:szCs w:val="24"/>
        </w:rPr>
        <w:t>, namely</w:t>
      </w:r>
      <w:r w:rsidR="00EE6737">
        <w:rPr>
          <w:szCs w:val="24"/>
        </w:rPr>
        <w:t xml:space="preserve"> Expert </w:t>
      </w:r>
      <w:r w:rsidR="009C4DCF">
        <w:rPr>
          <w:szCs w:val="24"/>
        </w:rPr>
        <w:t>review</w:t>
      </w:r>
      <w:r w:rsidR="00EE6737">
        <w:rPr>
          <w:szCs w:val="24"/>
        </w:rPr>
        <w:t xml:space="preserve"> (i.e. ratings by experts</w:t>
      </w:r>
      <w:r w:rsidR="009A4A4D">
        <w:rPr>
          <w:szCs w:val="24"/>
        </w:rPr>
        <w:t>, critics or professionals in</w:t>
      </w:r>
      <w:r w:rsidR="004554DF">
        <w:rPr>
          <w:szCs w:val="24"/>
        </w:rPr>
        <w:t xml:space="preserve"> a respective</w:t>
      </w:r>
      <w:r w:rsidR="009A4A4D">
        <w:rPr>
          <w:szCs w:val="24"/>
        </w:rPr>
        <w:t xml:space="preserve"> </w:t>
      </w:r>
      <w:r w:rsidR="004554DF">
        <w:rPr>
          <w:szCs w:val="24"/>
        </w:rPr>
        <w:t>industry</w:t>
      </w:r>
      <w:r w:rsidR="00EE6737">
        <w:rPr>
          <w:szCs w:val="24"/>
        </w:rPr>
        <w:t>; Cox, 2014</w:t>
      </w:r>
      <w:r w:rsidR="009A4A4D">
        <w:rPr>
          <w:szCs w:val="24"/>
        </w:rPr>
        <w:t>; Chen et al., 2011</w:t>
      </w:r>
      <w:r w:rsidR="00EE6737">
        <w:rPr>
          <w:szCs w:val="24"/>
        </w:rPr>
        <w:t>) and User r</w:t>
      </w:r>
      <w:r w:rsidR="009C4DCF">
        <w:rPr>
          <w:szCs w:val="24"/>
        </w:rPr>
        <w:t>eview</w:t>
      </w:r>
      <w:r w:rsidR="00EE6737">
        <w:rPr>
          <w:szCs w:val="24"/>
        </w:rPr>
        <w:t xml:space="preserve"> (i.e. rating by a user</w:t>
      </w:r>
      <w:r w:rsidR="00610D9D">
        <w:rPr>
          <w:szCs w:val="24"/>
        </w:rPr>
        <w:t xml:space="preserve"> or consumer</w:t>
      </w:r>
      <w:r w:rsidR="00EE6737">
        <w:rPr>
          <w:szCs w:val="24"/>
        </w:rPr>
        <w:t xml:space="preserve"> assessing </w:t>
      </w:r>
      <w:r w:rsidR="00456D81">
        <w:rPr>
          <w:szCs w:val="24"/>
        </w:rPr>
        <w:t xml:space="preserve">the </w:t>
      </w:r>
      <w:r w:rsidR="00EE6737">
        <w:rPr>
          <w:szCs w:val="24"/>
        </w:rPr>
        <w:t xml:space="preserve">quality of </w:t>
      </w:r>
      <w:r w:rsidR="00456D81">
        <w:rPr>
          <w:szCs w:val="24"/>
        </w:rPr>
        <w:t xml:space="preserve">a </w:t>
      </w:r>
      <w:r w:rsidR="00EE6737">
        <w:rPr>
          <w:szCs w:val="24"/>
        </w:rPr>
        <w:t xml:space="preserve">product or service; </w:t>
      </w:r>
      <w:r w:rsidR="00F3462C">
        <w:rPr>
          <w:szCs w:val="24"/>
        </w:rPr>
        <w:t xml:space="preserve">Ho-Dac et al., 2013). Furthermore, </w:t>
      </w:r>
      <w:r w:rsidR="00456D81">
        <w:rPr>
          <w:szCs w:val="24"/>
        </w:rPr>
        <w:t xml:space="preserve">the </w:t>
      </w:r>
      <w:r w:rsidR="00F3462C">
        <w:rPr>
          <w:szCs w:val="24"/>
        </w:rPr>
        <w:t>number of downloads on Steam (written as: # of downloads on Steam)</w:t>
      </w:r>
      <w:r w:rsidR="00FE6443">
        <w:rPr>
          <w:szCs w:val="24"/>
        </w:rPr>
        <w:t xml:space="preserve"> represents</w:t>
      </w:r>
      <w:r w:rsidR="00F3462C">
        <w:rPr>
          <w:szCs w:val="24"/>
        </w:rPr>
        <w:t xml:space="preserve"> the number of downloads for a particular game on the Steam platform.</w:t>
      </w:r>
    </w:p>
    <w:p w14:paraId="6ADCA8AB" w14:textId="0C0516E8" w:rsidR="00B218AD" w:rsidRDefault="00842056" w:rsidP="00B218AD">
      <w:pPr>
        <w:spacing w:beforeLines="30" w:before="72" w:afterLines="30" w:after="72" w:line="360" w:lineRule="auto"/>
        <w:ind w:firstLine="720"/>
        <w:jc w:val="left"/>
        <w:rPr>
          <w:szCs w:val="24"/>
        </w:rPr>
      </w:pPr>
      <w:r>
        <w:rPr>
          <w:szCs w:val="24"/>
        </w:rPr>
        <w:t>As mentioned before, a basis</w:t>
      </w:r>
      <w:r w:rsidR="00E227C5">
        <w:rPr>
          <w:szCs w:val="24"/>
        </w:rPr>
        <w:t xml:space="preserve"> of extant literature </w:t>
      </w:r>
      <w:r>
        <w:rPr>
          <w:szCs w:val="24"/>
        </w:rPr>
        <w:t xml:space="preserve">exists </w:t>
      </w:r>
      <w:r w:rsidR="00E227C5">
        <w:rPr>
          <w:szCs w:val="24"/>
        </w:rPr>
        <w:t xml:space="preserve">on the effect of expert reviews on sales related outcomes. </w:t>
      </w:r>
      <w:r w:rsidR="00F27C13">
        <w:rPr>
          <w:szCs w:val="24"/>
        </w:rPr>
        <w:t xml:space="preserve">In the movie industry, </w:t>
      </w:r>
      <w:r w:rsidR="00E227C5">
        <w:rPr>
          <w:szCs w:val="24"/>
        </w:rPr>
        <w:t xml:space="preserve">Basuroy et al. (2003) found that </w:t>
      </w:r>
      <w:r w:rsidR="00D262AC">
        <w:rPr>
          <w:szCs w:val="24"/>
        </w:rPr>
        <w:t>positive (and negative) critic</w:t>
      </w:r>
      <w:r w:rsidR="00087A98">
        <w:rPr>
          <w:szCs w:val="24"/>
        </w:rPr>
        <w:t xml:space="preserve"> reviews influence and predict </w:t>
      </w:r>
      <w:r w:rsidR="00D262AC">
        <w:rPr>
          <w:szCs w:val="24"/>
        </w:rPr>
        <w:t>box office revenue.</w:t>
      </w:r>
      <w:r w:rsidR="00087A98">
        <w:rPr>
          <w:szCs w:val="24"/>
        </w:rPr>
        <w:t xml:space="preserve"> </w:t>
      </w:r>
      <w:r w:rsidR="00895F55">
        <w:rPr>
          <w:szCs w:val="24"/>
        </w:rPr>
        <w:t>A study conducted in the movie industry pr</w:t>
      </w:r>
      <w:r w:rsidR="009A4A4D">
        <w:rPr>
          <w:szCs w:val="24"/>
        </w:rPr>
        <w:t>esents similar results,</w:t>
      </w:r>
      <w:r w:rsidR="00F27C13">
        <w:rPr>
          <w:szCs w:val="24"/>
        </w:rPr>
        <w:t xml:space="preserve"> </w:t>
      </w:r>
      <w:r w:rsidR="009A4A4D">
        <w:rPr>
          <w:szCs w:val="24"/>
        </w:rPr>
        <w:t xml:space="preserve">indicating that higher expert ratings significantly impact returns </w:t>
      </w:r>
      <w:r w:rsidR="009A4A4D">
        <w:rPr>
          <w:szCs w:val="24"/>
        </w:rPr>
        <w:fldChar w:fldCharType="begin" w:fldLock="1"/>
      </w:r>
      <w:r w:rsidR="00B628EB">
        <w:rPr>
          <w:szCs w:val="24"/>
        </w:rPr>
        <w:instrText>ADDIN CSL_CITATION {"citationItems":[{"id":"ITEM-1","itemData":{"DOI":"10.1509/jm.09.0034","abstract":"Third-party product reviews (TPRs) have become ubiquitous in many industries. Aided by communication technologies, particularly on the Internet, TPRs are widely available to consumers, managers, and investors. The authors examine whether and how TPRs of new products influence the financial value of firms introducing the products. An event study covering 14 major media and professional reviews of movies released by 21 studios shows that TPRs exert significant impact on stock returns in the direction of their valence. However, the impact comes from the valence of a review that is measured relative to other, previously published reviews and not from the absolute valence of the review itself. The authors further study the dynamics of TPR impact on firm value and find that the impact exists only for prerelease reviews and is the strongest on the product release date, though it disappears when sales information becomes available after product release. These results demonstrate that TPRs play significant roles as the investors update their expectation about new product sales potential. The authors also find that advertising spending increases the positive impact of TPRs on firm value and buffer the negative impact. Therefore, firms could strategically use marketing instruments such as advertising to moderate the impact of TPRs.","author":[{"dropping-particle":"","family":"Chen","given":"Yubo","non-dropping-particle":"","parse-names":false,"suffix":""},{"dropping-particle":"","family":"Liu","given":"Yong","non-dropping-particle":"","parse-names":false,"suffix":""},{"dropping-particle":"","family":"Zhang","given":"Jurui","non-dropping-particle":"","parse-names":false,"suffix":""}],"container-title":"Journal of Marketing","id":"ITEM-1","issue":"September","issued":{"date-parts":[["2011"]]},"page":"116-134","title":"When Do Third-Party Product Reviews Affect Firm Value and What Can Firms Do ? The Case of Media","type":"article-journal","volume":"75"},"uris":["http://www.mendeley.com/documents/?uuid=1adcbbc3-c33b-4a24-b318-013c6e3cc4aa"]}],"mendeley":{"formattedCitation":"(Chen et al., 2011)","plainTextFormattedCitation":"(Chen et al., 2011)","previouslyFormattedCitation":"(Chen et al., 2011)"},"properties":{"noteIndex":0},"schema":"https://github.com/citation-style-language/schema/raw/master/csl-citation.json"}</w:instrText>
      </w:r>
      <w:r w:rsidR="009A4A4D">
        <w:rPr>
          <w:szCs w:val="24"/>
        </w:rPr>
        <w:fldChar w:fldCharType="separate"/>
      </w:r>
      <w:r w:rsidR="009A4A4D" w:rsidRPr="009A4A4D">
        <w:rPr>
          <w:noProof/>
          <w:szCs w:val="24"/>
        </w:rPr>
        <w:t>(Chen et al., 2011)</w:t>
      </w:r>
      <w:r w:rsidR="009A4A4D">
        <w:rPr>
          <w:szCs w:val="24"/>
        </w:rPr>
        <w:fldChar w:fldCharType="end"/>
      </w:r>
      <w:r w:rsidR="009A4A4D">
        <w:rPr>
          <w:szCs w:val="24"/>
        </w:rPr>
        <w:t xml:space="preserve">. </w:t>
      </w:r>
      <w:r w:rsidR="00A9603B">
        <w:rPr>
          <w:szCs w:val="24"/>
        </w:rPr>
        <w:t xml:space="preserve">In terms of the video game industry, studies by both </w:t>
      </w:r>
      <w:r w:rsidR="00C46F83">
        <w:rPr>
          <w:szCs w:val="24"/>
        </w:rPr>
        <w:t>Cox (2014)</w:t>
      </w:r>
      <w:r w:rsidR="00A9603B">
        <w:rPr>
          <w:szCs w:val="24"/>
        </w:rPr>
        <w:t xml:space="preserve"> and Zhu &amp; Zhang (2010) </w:t>
      </w:r>
      <w:r w:rsidR="00C46F83">
        <w:rPr>
          <w:szCs w:val="24"/>
        </w:rPr>
        <w:t>support th</w:t>
      </w:r>
      <w:r w:rsidR="00A9603B">
        <w:rPr>
          <w:szCs w:val="24"/>
        </w:rPr>
        <w:t xml:space="preserve">ese findings, </w:t>
      </w:r>
      <w:r w:rsidR="00C46F83">
        <w:rPr>
          <w:szCs w:val="24"/>
        </w:rPr>
        <w:t>offering evidence that suggest that the purchasing decision of consumers in the video games market is</w:t>
      </w:r>
      <w:r w:rsidR="00F250B4">
        <w:rPr>
          <w:szCs w:val="24"/>
        </w:rPr>
        <w:t xml:space="preserve"> significantly</w:t>
      </w:r>
      <w:r w:rsidR="00C46F83">
        <w:rPr>
          <w:szCs w:val="24"/>
        </w:rPr>
        <w:t xml:space="preserve"> influence</w:t>
      </w:r>
      <w:r w:rsidR="003B3FE8">
        <w:rPr>
          <w:szCs w:val="24"/>
        </w:rPr>
        <w:t>d</w:t>
      </w:r>
      <w:r w:rsidR="00C46F83">
        <w:rPr>
          <w:szCs w:val="24"/>
        </w:rPr>
        <w:t xml:space="preserve"> </w:t>
      </w:r>
      <w:r w:rsidR="00C46F83">
        <w:rPr>
          <w:szCs w:val="24"/>
        </w:rPr>
        <w:lastRenderedPageBreak/>
        <w:t>by expert review scores.</w:t>
      </w:r>
      <w:r w:rsidR="00407809">
        <w:rPr>
          <w:szCs w:val="24"/>
        </w:rPr>
        <w:t xml:space="preserve"> </w:t>
      </w:r>
      <w:r w:rsidR="00EB3CE2">
        <w:rPr>
          <w:szCs w:val="24"/>
        </w:rPr>
        <w:t>In addition</w:t>
      </w:r>
      <w:r w:rsidR="00A9603B">
        <w:rPr>
          <w:szCs w:val="24"/>
        </w:rPr>
        <w:t xml:space="preserve">, </w:t>
      </w:r>
      <w:r w:rsidR="00407809">
        <w:rPr>
          <w:szCs w:val="24"/>
        </w:rPr>
        <w:t xml:space="preserve">Zhu &amp; Zhang (2010) </w:t>
      </w:r>
      <w:r w:rsidR="00227518">
        <w:rPr>
          <w:szCs w:val="24"/>
        </w:rPr>
        <w:t>propose</w:t>
      </w:r>
      <w:r w:rsidR="00407809">
        <w:rPr>
          <w:szCs w:val="24"/>
        </w:rPr>
        <w:t xml:space="preserve"> that expert reviews are more influential for less popular games.</w:t>
      </w:r>
      <w:r w:rsidR="00A9603B">
        <w:rPr>
          <w:szCs w:val="24"/>
        </w:rPr>
        <w:t xml:space="preserve"> The findings of the beforementioned studies </w:t>
      </w:r>
      <w:r w:rsidR="00AD4A21">
        <w:rPr>
          <w:szCs w:val="24"/>
        </w:rPr>
        <w:t>indicate a clear direction regarding the influence of expert reviews on sales related outcomes</w:t>
      </w:r>
      <w:r w:rsidR="0090031D">
        <w:rPr>
          <w:szCs w:val="24"/>
        </w:rPr>
        <w:t xml:space="preserve">. </w:t>
      </w:r>
      <w:r w:rsidR="00910869">
        <w:rPr>
          <w:szCs w:val="24"/>
        </w:rPr>
        <w:t>This study argues</w:t>
      </w:r>
      <w:r w:rsidR="0090031D">
        <w:rPr>
          <w:szCs w:val="24"/>
        </w:rPr>
        <w:t xml:space="preserve"> that this holds for PC games</w:t>
      </w:r>
      <w:r w:rsidR="007D321E">
        <w:rPr>
          <w:szCs w:val="24"/>
        </w:rPr>
        <w:t>.</w:t>
      </w:r>
      <w:r w:rsidR="00301D3B">
        <w:rPr>
          <w:szCs w:val="24"/>
        </w:rPr>
        <w:t xml:space="preserve"> </w:t>
      </w:r>
      <w:r w:rsidR="007D321E">
        <w:rPr>
          <w:szCs w:val="24"/>
        </w:rPr>
        <w:t>T</w:t>
      </w:r>
      <w:r w:rsidR="00301D3B">
        <w:rPr>
          <w:szCs w:val="24"/>
        </w:rPr>
        <w:t>he reasoning behind this is twofold. First, the movie- and video game industry are both entertainment based industries</w:t>
      </w:r>
      <w:r w:rsidR="0070669E">
        <w:rPr>
          <w:szCs w:val="24"/>
        </w:rPr>
        <w:t xml:space="preserve"> and </w:t>
      </w:r>
      <w:r w:rsidR="00720A2B">
        <w:rPr>
          <w:szCs w:val="24"/>
        </w:rPr>
        <w:t xml:space="preserve">this study </w:t>
      </w:r>
      <w:r w:rsidR="0070669E">
        <w:rPr>
          <w:szCs w:val="24"/>
        </w:rPr>
        <w:t>may yield similar results</w:t>
      </w:r>
      <w:r w:rsidR="00301D3B">
        <w:rPr>
          <w:szCs w:val="24"/>
        </w:rPr>
        <w:t>. Second, despite the dissimilarities between PC and console gamers</w:t>
      </w:r>
      <w:r w:rsidR="002A5B52">
        <w:rPr>
          <w:szCs w:val="24"/>
        </w:rPr>
        <w:t>,</w:t>
      </w:r>
      <w:r w:rsidR="00301D3B">
        <w:rPr>
          <w:szCs w:val="24"/>
        </w:rPr>
        <w:t xml:space="preserve"> the general effect of expert reviews will be </w:t>
      </w:r>
      <w:r w:rsidR="009E1BDC">
        <w:rPr>
          <w:szCs w:val="24"/>
        </w:rPr>
        <w:t>similar as it is still centred around video games</w:t>
      </w:r>
      <w:r w:rsidR="00AD4A21">
        <w:rPr>
          <w:szCs w:val="24"/>
        </w:rPr>
        <w:t xml:space="preserve">. This leads </w:t>
      </w:r>
      <w:r w:rsidR="00A9603B">
        <w:rPr>
          <w:szCs w:val="24"/>
        </w:rPr>
        <w:t>to the following hypothesis:</w:t>
      </w:r>
    </w:p>
    <w:p w14:paraId="31A35293" w14:textId="0C351E0B" w:rsidR="00EE5F27" w:rsidRPr="007A09B6" w:rsidRDefault="006475A6" w:rsidP="00B17F10">
      <w:pPr>
        <w:spacing w:beforeLines="30" w:before="72" w:afterLines="30" w:after="72" w:line="360" w:lineRule="auto"/>
        <w:ind w:firstLine="720"/>
        <w:contextualSpacing/>
        <w:jc w:val="left"/>
        <w:rPr>
          <w:szCs w:val="24"/>
        </w:rPr>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E5F27">
        <w:rPr>
          <w:szCs w:val="24"/>
        </w:rPr>
        <w:t>: Expert reviews positively influence the number of downloads on Steam.</w:t>
      </w:r>
    </w:p>
    <w:p w14:paraId="16D43348" w14:textId="26389E00" w:rsidR="003F31DD" w:rsidRPr="0023138C" w:rsidRDefault="003F31DD" w:rsidP="0023138C">
      <w:pPr>
        <w:pStyle w:val="Heading3"/>
      </w:pPr>
      <w:bookmarkStart w:id="24" w:name="_Toc92112185"/>
      <w:r w:rsidRPr="0023138C">
        <w:t>2.2</w:t>
      </w:r>
      <w:r w:rsidR="00084737" w:rsidRPr="0023138C">
        <w:t>.2</w:t>
      </w:r>
      <w:r w:rsidRPr="0023138C">
        <w:t xml:space="preserve"> The main effect of </w:t>
      </w:r>
      <w:r w:rsidR="00EE5F27">
        <w:t>user</w:t>
      </w:r>
      <w:r w:rsidRPr="0023138C">
        <w:t xml:space="preserve"> reviews on Nr. of downloads on Steam</w:t>
      </w:r>
      <w:bookmarkEnd w:id="24"/>
    </w:p>
    <w:p w14:paraId="2C1A3F63" w14:textId="50D6521B" w:rsidR="006A5E3B" w:rsidRDefault="00CC71ED" w:rsidP="006A5E3B">
      <w:pPr>
        <w:spacing w:line="360" w:lineRule="auto"/>
        <w:ind w:firstLine="720"/>
        <w:jc w:val="left"/>
      </w:pPr>
      <w:r>
        <w:t xml:space="preserve">There is an extensive basis of literature available on the effect of user reviews on sales related outcomes. </w:t>
      </w:r>
      <w:r w:rsidR="00571124">
        <w:t>A multitude of studies in different context</w:t>
      </w:r>
      <w:r w:rsidR="00B628EB">
        <w:t>s</w:t>
      </w:r>
      <w:r w:rsidR="00571124">
        <w:t xml:space="preserve"> have presented similar </w:t>
      </w:r>
      <w:r w:rsidR="00B628EB">
        <w:t>results</w:t>
      </w:r>
      <w:r w:rsidR="00571124">
        <w:t xml:space="preserve">. For instance, studies </w:t>
      </w:r>
      <w:r w:rsidR="00AB0D09">
        <w:t xml:space="preserve">concerning </w:t>
      </w:r>
      <w:r w:rsidR="00571124">
        <w:t>the sale of books</w:t>
      </w:r>
      <w:r w:rsidR="00B628EB">
        <w:t xml:space="preserve"> </w:t>
      </w:r>
      <w:r w:rsidR="00B628EB">
        <w:fldChar w:fldCharType="begin" w:fldLock="1"/>
      </w:r>
      <w:r w:rsidR="00B628EB">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B628EB">
        <w:fldChar w:fldCharType="separate"/>
      </w:r>
      <w:r w:rsidR="00B628EB" w:rsidRPr="00B628EB">
        <w:rPr>
          <w:noProof/>
        </w:rPr>
        <w:t>(Chevalier &amp; Mayzlin, 2006)</w:t>
      </w:r>
      <w:r w:rsidR="00B628EB">
        <w:fldChar w:fldCharType="end"/>
      </w:r>
      <w:r w:rsidR="00571124">
        <w:t>, new products</w:t>
      </w:r>
      <w:r w:rsidR="00B628EB">
        <w:t xml:space="preserve"> </w:t>
      </w:r>
      <w:r w:rsidR="00B628EB">
        <w:fldChar w:fldCharType="begin" w:fldLock="1"/>
      </w:r>
      <w:r w:rsidR="00B628EB">
        <w:instrText>ADDIN CSL_CITATION {"citationItems":[{"id":"ITEM-1","itemData":{"DOI":"10.2753/JEC1086-4415170102","ISSN":"10864415","abstract":"This study examines the effect of online reviews on new product sales for consumer electronics and video games. Analyses of panel data of 332 new products from Amazon.com over nine months reveal that the valence of reviews and the volume of page views have a stronger effect on search products, whereas the volume of reviews is more important for experience products. The results also show that the volume of reviews has a significant effect on new product sales in the early period and such effect decreases over time. Moreover, the percentage of negative reviews has a greater effect than that of positive reviews, confirming the negativity bias. Thus, marketers need to consider the distinctive influences of various aspects of online reviews when launching new products and devising e-marketing strategies. Copyright © 2012 M.E. Sharpe, Inc. All rights reserved.","author":[{"dropping-particle":"","family":"Cui","given":"Geng","non-dropping-particle":"","parse-names":false,"suffix":""},{"dropping-particle":"","family":"Lui","given":"Hon Kwong","non-dropping-particle":"","parse-names":false,"suffix":""},{"dropping-particle":"","family":"Guo","given":"Xiaoning","non-dropping-particle":"","parse-names":false,"suffix":""}],"container-title":"International Journal of Electronic Commerce","id":"ITEM-1","issue":"1","issued":{"date-parts":[["2012"]]},"page":"39-58","title":"The effect of online consumer reviews on new product sales","type":"article-journal","volume":"17"},"uris":["http://www.mendeley.com/documents/?uuid=42434cbb-5491-474b-a078-8d0aebacd475"]}],"mendeley":{"formattedCitation":"(Cui et al., 2012)","plainTextFormattedCitation":"(Cui et al., 2012)","previouslyFormattedCitation":"(Cui et al., 2012)"},"properties":{"noteIndex":0},"schema":"https://github.com/citation-style-language/schema/raw/master/csl-citation.json"}</w:instrText>
      </w:r>
      <w:r w:rsidR="00B628EB">
        <w:fldChar w:fldCharType="separate"/>
      </w:r>
      <w:r w:rsidR="00B628EB" w:rsidRPr="00B628EB">
        <w:rPr>
          <w:noProof/>
        </w:rPr>
        <w:t>(Cui et al., 2012)</w:t>
      </w:r>
      <w:r w:rsidR="00B628EB">
        <w:fldChar w:fldCharType="end"/>
      </w:r>
      <w:r w:rsidR="00571124">
        <w:t>, mobile phones</w:t>
      </w:r>
      <w:r w:rsidR="00B628EB">
        <w:t xml:space="preserve"> </w:t>
      </w:r>
      <w:r w:rsidR="00B628EB">
        <w:fldChar w:fldCharType="begin" w:fldLock="1"/>
      </w:r>
      <w:r w:rsidR="00B628EB">
        <w:instrText>ADDIN CSL_CITATION {"citationItems":[{"id":"ITEM-1","itemData":{"DOI":"10.1016/j.ijresmar.2010.09.001","ISSN":"01678116","abstract":"Today, consumer reviews are available on the Internet for a large number of product categories. The pros and cons expressed in this way uncover individually perceived strengths and weaknesses of the respective products, whereas the usually assigned product ratings represent their overall valuation. The key question at this point is how to turn the available plentitude of individual consumer opinions into aggregate consumer preferences, which can be used, for example, in product development or improvement processes. To solve this problem, an econometric framework is presented that can be applied to the mentioned type of data after having prepared it using natural language processing techniques. The suggested methodology enables the estimation of parameters, which allow inferences on the relative effect of product attributes and brand names on the overall evaluation of the products. Specifically, we discuss options for taking opinion heterogeneity into account. Both the practicability and the benefits of the suggested approach are demonstrated using product review data from the mobile phone market. This paper demonstrates that the review-based results compare very favorably with consumer preferences obtained through conjoint analysis techniques. © 2010 Elsevier B.V.","author":[{"dropping-particle":"","family":"Decker","given":"Reinhold","non-dropping-particle":"","parse-names":false,"suffix":""},{"dropping-particle":"","family":"Trusov","given":"Michael","non-dropping-particle":"","parse-names":false,"suffix":""}],"container-title":"International Journal of Research in Marketing","id":"ITEM-1","issue":"4","issued":{"date-parts":[["2010"]]},"page":"293-307","publisher":"Elsevier B.V.","title":"Estimating aggregate consumer preferences from online product reviews","type":"article-journal","volume":"27"},"uris":["http://www.mendeley.com/documents/?uuid=47588d35-db00-44ef-99b2-70d60d315f0b"]}],"mendeley":{"formattedCitation":"(Decker &amp; Trusov, 2010)","plainTextFormattedCitation":"(Decker &amp; Trusov, 2010)","previouslyFormattedCitation":"(Decker &amp; Trusov, 2010)"},"properties":{"noteIndex":0},"schema":"https://github.com/citation-style-language/schema/raw/master/csl-citation.json"}</w:instrText>
      </w:r>
      <w:r w:rsidR="00B628EB">
        <w:fldChar w:fldCharType="separate"/>
      </w:r>
      <w:r w:rsidR="00B628EB" w:rsidRPr="00B628EB">
        <w:rPr>
          <w:noProof/>
        </w:rPr>
        <w:t>(Decker &amp; Trusov, 2010)</w:t>
      </w:r>
      <w:r w:rsidR="00B628EB">
        <w:fldChar w:fldCharType="end"/>
      </w:r>
      <w:r w:rsidR="00571124">
        <w:t xml:space="preserve">, and </w:t>
      </w:r>
      <w:r w:rsidR="00B628EB">
        <w:t xml:space="preserve">rooms in </w:t>
      </w:r>
      <w:r w:rsidR="00571124">
        <w:t xml:space="preserve">hotels </w:t>
      </w:r>
      <w:r w:rsidR="00B628EB">
        <w:fldChar w:fldCharType="begin" w:fldLock="1"/>
      </w:r>
      <w:r w:rsidR="008E3D35">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id":"ITEM-2","itemData":{"DOI":"10.4236/oalib.1105401","ISSN":"2333-9721","abstract":"In recent years, much has been said about online consumer-generated feedback. Concern typically emerges regarding consumer decision-making as well as the preservation of an organization’s image. Additionally, a company’s financial performance can be affected by customer online ratings. The present study explores the impact of a hotel’s rating and the number of reviews on the value generated through online transactions. The research team gathered a sample of 178 hotels representing various companies and brands within Taiwan. Research results demonstrate that TripAdvisor ratings as well as the number of reviews had positive relationship with the average size of each online booking transaction. The paper concludes with theoretical and practical implications.","author":[{"dropping-particle":"","family":"Jenq","given":"Shinn-Nen","non-dropping-particle":"","parse-names":false,"suffix":""}],"container-title":"OALib","id":"ITEM-2","issue":"05","issued":{"date-parts":[["2019"]]},"page":"1-15","title":"Exploring the Impact of a Hotel’s Rating and Number of Reviews through Online Transactions","type":"article-journal","volume":"06"},"uris":["http://www.mendeley.com/documents/?uuid=4dc51392-728b-487d-a018-1ad69d982e13"]}],"mendeley":{"formattedCitation":"(Jenq, 2019; Ye et al., 2009)","plainTextFormattedCitation":"(Jenq, 2019; Ye et al., 2009)","previouslyFormattedCitation":"(Jenq, 2019; Ye et al., 2009)"},"properties":{"noteIndex":0},"schema":"https://github.com/citation-style-language/schema/raw/master/csl-citation.json"}</w:instrText>
      </w:r>
      <w:r w:rsidR="00B628EB">
        <w:fldChar w:fldCharType="separate"/>
      </w:r>
      <w:r w:rsidR="00B628EB" w:rsidRPr="00B628EB">
        <w:rPr>
          <w:noProof/>
        </w:rPr>
        <w:t>(Jenq, 2019; Ye et al., 2009)</w:t>
      </w:r>
      <w:r w:rsidR="00B628EB">
        <w:fldChar w:fldCharType="end"/>
      </w:r>
      <w:r w:rsidR="00B628EB">
        <w:t xml:space="preserve"> all found significant relationships with user reviews. </w:t>
      </w:r>
      <w:r w:rsidR="008E3D35">
        <w:t>More importantly,</w:t>
      </w:r>
      <w:r w:rsidR="00DD4A60">
        <w:t xml:space="preserve"> studies</w:t>
      </w:r>
      <w:r w:rsidR="008E3D35">
        <w:t xml:space="preserve"> conducted in entertainment based industries such as the movie industry suggest similar results. For example, Chintagunta et al. (2010) f</w:t>
      </w:r>
      <w:r w:rsidR="008326E4">
        <w:t>ound</w:t>
      </w:r>
      <w:r w:rsidR="008E3D35">
        <w:t xml:space="preserve"> that the mean user rating is </w:t>
      </w:r>
      <w:r w:rsidR="00DA154F">
        <w:t xml:space="preserve">one of the main drivers of box office performance. </w:t>
      </w:r>
      <w:r w:rsidR="00DD4A60">
        <w:t>However</w:t>
      </w:r>
      <w:r w:rsidR="006A5E3B">
        <w:t>,</w:t>
      </w:r>
      <w:r w:rsidR="00DA154F">
        <w:t xml:space="preserve"> a</w:t>
      </w:r>
      <w:r w:rsidR="00DD4A60">
        <w:t xml:space="preserve"> </w:t>
      </w:r>
      <w:r w:rsidR="00DA154F">
        <w:t xml:space="preserve">study </w:t>
      </w:r>
      <w:r w:rsidR="006A5E3B">
        <w:t>by L</w:t>
      </w:r>
      <w:r w:rsidR="0001106F">
        <w:t>iu</w:t>
      </w:r>
      <w:r w:rsidR="006A5E3B">
        <w:t xml:space="preserve"> (2006) </w:t>
      </w:r>
      <w:r w:rsidR="00DD4A60">
        <w:t xml:space="preserve">contradicts this stating </w:t>
      </w:r>
      <w:r w:rsidR="00DA154F">
        <w:t xml:space="preserve">that </w:t>
      </w:r>
      <w:r w:rsidR="00DD4A60">
        <w:t>instead of the mean user rating</w:t>
      </w:r>
      <w:r w:rsidR="00BD2717">
        <w:t>,</w:t>
      </w:r>
      <w:r w:rsidR="00DD4A60">
        <w:t xml:space="preserve"> the volume of user reviews offers explanatory power for box office performance. </w:t>
      </w:r>
      <w:r w:rsidR="006A5E3B">
        <w:t xml:space="preserve">Although volume might carry more explanatory power, Duan et al. (2014) suggests that the mean user rating significantly influences </w:t>
      </w:r>
      <w:r w:rsidR="00F14B43">
        <w:t xml:space="preserve">the </w:t>
      </w:r>
      <w:r w:rsidR="006A5E3B">
        <w:t>volume</w:t>
      </w:r>
      <w:r w:rsidR="00F14B43">
        <w:t xml:space="preserve"> of user reviews</w:t>
      </w:r>
      <w:r w:rsidR="006A5E3B">
        <w:t xml:space="preserve">, which subsequently influences box office performance. In addition to the movie industry, findings </w:t>
      </w:r>
      <w:r w:rsidR="008326E4">
        <w:t xml:space="preserve">from </w:t>
      </w:r>
      <w:r w:rsidR="006A5E3B">
        <w:t>a study by Zhu &amp; Zhang (2006) suggest</w:t>
      </w:r>
      <w:r w:rsidR="005E6CFA">
        <w:t>s</w:t>
      </w:r>
      <w:r w:rsidR="006A5E3B">
        <w:t xml:space="preserve"> that </w:t>
      </w:r>
      <w:r w:rsidR="001B76E7">
        <w:t>user reviews have a significant influence on the sale of video games. The findings of the video game- and movie industry, which are both entertainment based industries, combined with the general consensus of other contexts that user reviews influence sales related outcomes leads to the following hypothesis:</w:t>
      </w:r>
    </w:p>
    <w:p w14:paraId="24C9E1FC" w14:textId="4F3D0AC1" w:rsidR="00EE5F27" w:rsidRPr="004952B3" w:rsidRDefault="006475A6" w:rsidP="00EE5F27">
      <w:pPr>
        <w:spacing w:line="360" w:lineRule="auto"/>
        <w:ind w:firstLine="720"/>
        <w:contextualSpacing/>
        <w:jc w:val="left"/>
      </w:pP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E5F27">
        <w:t>: User reviews positively influence the number of downloads on Steam</w:t>
      </w:r>
    </w:p>
    <w:p w14:paraId="2852641C" w14:textId="5BAB2D54" w:rsidR="00983C56" w:rsidRPr="00983C56" w:rsidRDefault="003F31DD" w:rsidP="00983C56">
      <w:pPr>
        <w:pStyle w:val="Heading3"/>
      </w:pPr>
      <w:bookmarkStart w:id="25" w:name="_Toc92112186"/>
      <w:r w:rsidRPr="0023138C">
        <w:t>2.</w:t>
      </w:r>
      <w:r w:rsidR="00084737" w:rsidRPr="0023138C">
        <w:t>2.3</w:t>
      </w:r>
      <w:r w:rsidRPr="0023138C">
        <w:t xml:space="preserve"> </w:t>
      </w:r>
      <w:r w:rsidR="004B7270">
        <w:t>The difference in</w:t>
      </w:r>
      <w:r w:rsidR="009306AA" w:rsidRPr="0023138C">
        <w:t xml:space="preserve"> effect of </w:t>
      </w:r>
      <w:r w:rsidR="00EE5F27">
        <w:t>u</w:t>
      </w:r>
      <w:r w:rsidRPr="0023138C">
        <w:t xml:space="preserve">ser- and </w:t>
      </w:r>
      <w:r w:rsidR="00EE5F27">
        <w:t>e</w:t>
      </w:r>
      <w:r w:rsidRPr="0023138C">
        <w:t>xpert reviews on Nr. of downloads on Steam</w:t>
      </w:r>
      <w:bookmarkEnd w:id="25"/>
    </w:p>
    <w:p w14:paraId="7BA85ED2" w14:textId="60DA5863" w:rsidR="00EE5F27" w:rsidRDefault="00943362" w:rsidP="001E63AC">
      <w:pPr>
        <w:spacing w:line="360" w:lineRule="auto"/>
        <w:ind w:firstLine="720"/>
        <w:jc w:val="left"/>
      </w:pPr>
      <w:r>
        <w:t>Although</w:t>
      </w:r>
      <w:r w:rsidR="003B49D9">
        <w:t xml:space="preserve"> </w:t>
      </w:r>
      <w:r>
        <w:t xml:space="preserve">there is a scarce amount </w:t>
      </w:r>
      <w:r w:rsidR="001E63AC">
        <w:t xml:space="preserve">of </w:t>
      </w:r>
      <w:r w:rsidR="003B49D9">
        <w:t xml:space="preserve">extant literature regarding the difference in effect of expert- and user reviews on sales related outcomes in the </w:t>
      </w:r>
      <w:r w:rsidR="0094240F">
        <w:t>video game</w:t>
      </w:r>
      <w:r w:rsidR="003B49D9">
        <w:t xml:space="preserve"> industry, there is an array of literature from other industries available. </w:t>
      </w:r>
      <w:r w:rsidR="004D0F88">
        <w:t xml:space="preserve">Prior research from the hotel industry </w:t>
      </w:r>
      <w:r w:rsidR="004D0F88">
        <w:lastRenderedPageBreak/>
        <w:t xml:space="preserve">found that consumers relate more to opinions of peers, rather than those of professionals </w:t>
      </w:r>
      <w:r w:rsidR="004D0F88">
        <w:fldChar w:fldCharType="begin" w:fldLock="1"/>
      </w:r>
      <w:r w:rsidR="00880754">
        <w:instrText>ADDIN CSL_CITATION {"citationItems":[{"id":"ITEM-1","itemData":{"DOI":"10.1093/jcr/ucv047","abstract":"This research documents a substantial disconnect between the objective quality information that online user ratings actually convey and the extent to which consumers trust them as indicators of objective quality. Analyses of a data set covering 1272 products across 120 vertically differentiated product categories reveal that average user ratings (1) lack convergence with Consumer Reports scores, the most commonly used measure of objective quality in the consumer behavior literature, (2) are often based on insufficient sample sizes which limits their informativeness, (3) do not predict resale prices in the used-product marketplace, and (4) are higher for more expensive products and premium brands, controlling for Consumer Reports scores. However, when forming quality inferences and purchase intentions, consumers heavily weight the average rating compared to other cues for quality like price and the number of ratings. They also fail to moderate their reliance on the average user rating as a function of sample size sufficiency. Consumers’ trust in the average user rating as a cue for objective quality appears to be based on an “illusion of validity.”","author":[{"dropping-particle":"","family":"Langhe","given":"Bart","non-dropping-particle":"De","parse-names":false,"suffix":""},{"dropping-particle":"","family":"Fernbach","given":"Philip M","non-dropping-particle":"","parse-names":false,"suffix":""},{"dropping-particle":"","family":"Lichtenstein","given":"Donald R","non-dropping-particle":"","parse-names":false,"suffix":""}],"container-title":"Journal of Consumer Research","id":"ITEM-1","issued":{"date-parts":[["2016"]]},"page":"817-833","title":"Navigating by the Stars : Investigating the Actual and Perceived Validity of Online User Ratings","type":"article-journal","volume":"42"},"uris":["http://www.mendeley.com/documents/?uuid=1f24a281-afa8-4d69-9425-3d54311d823a"]}],"mendeley":{"formattedCitation":"(De Langhe et al., 2016)","plainTextFormattedCitation":"(De Langhe et al., 2016)","previouslyFormattedCitation":"(De Langhe et al., 2016)"},"properties":{"noteIndex":0},"schema":"https://github.com/citation-style-language/schema/raw/master/csl-citation.json"}</w:instrText>
      </w:r>
      <w:r w:rsidR="004D0F88">
        <w:fldChar w:fldCharType="separate"/>
      </w:r>
      <w:r w:rsidR="004D0F88" w:rsidRPr="004D0F88">
        <w:rPr>
          <w:noProof/>
        </w:rPr>
        <w:t>(De Langhe et al., 2016)</w:t>
      </w:r>
      <w:r w:rsidR="004D0F88">
        <w:fldChar w:fldCharType="end"/>
      </w:r>
      <w:r w:rsidR="004D0F88">
        <w:t xml:space="preserve">. Ögüt &amp; Tas (2012) had similar findings, suggesting that a higher user rating for hotels significantly increases online sales whilst an expert defined star rating does not. </w:t>
      </w:r>
      <w:r w:rsidR="004E4590">
        <w:t>A study</w:t>
      </w:r>
      <w:r w:rsidR="00880754">
        <w:t xml:space="preserve"> </w:t>
      </w:r>
      <w:r w:rsidR="006B6275">
        <w:t xml:space="preserve">from </w:t>
      </w:r>
      <w:r w:rsidR="00880754">
        <w:t>the movie industry supports th</w:t>
      </w:r>
      <w:r w:rsidR="004E4590">
        <w:t>ese</w:t>
      </w:r>
      <w:r w:rsidR="00880754">
        <w:t xml:space="preserve"> </w:t>
      </w:r>
      <w:r w:rsidR="004E4590">
        <w:t>findings</w:t>
      </w:r>
      <w:r w:rsidR="00880754">
        <w:t xml:space="preserve">, stating that potential moviegoers attach greater importance to consumer reviews than to critic reviews </w:t>
      </w:r>
      <w:r w:rsidR="00880754">
        <w:fldChar w:fldCharType="begin" w:fldLock="1"/>
      </w:r>
      <w:r w:rsidR="00880754">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sidR="00880754">
        <w:fldChar w:fldCharType="separate"/>
      </w:r>
      <w:r w:rsidR="00880754" w:rsidRPr="00880754">
        <w:rPr>
          <w:noProof/>
        </w:rPr>
        <w:t>(Tsao, 2014)</w:t>
      </w:r>
      <w:r w:rsidR="00880754">
        <w:fldChar w:fldCharType="end"/>
      </w:r>
      <w:r w:rsidR="00880754">
        <w:t xml:space="preserve">. </w:t>
      </w:r>
      <w:r w:rsidR="00147BCD">
        <w:t>However, t</w:t>
      </w:r>
      <w:r w:rsidR="00880754">
        <w:t xml:space="preserve">his is contradicted by </w:t>
      </w:r>
      <w:r w:rsidR="009449ED">
        <w:t>two recent studies</w:t>
      </w:r>
      <w:r w:rsidR="0081475D">
        <w:t xml:space="preserve">. These studies </w:t>
      </w:r>
      <w:r w:rsidR="009449ED">
        <w:t>suggest that</w:t>
      </w:r>
      <w:r w:rsidR="00880754">
        <w:t xml:space="preserve"> expert ratings are more influential for moviegoing decisions than user ratings</w:t>
      </w:r>
      <w:r w:rsidR="0081475D">
        <w:t>. This is due to the fact that</w:t>
      </w:r>
      <w:r w:rsidR="009449ED">
        <w:t xml:space="preserve"> </w:t>
      </w:r>
      <w:r w:rsidR="00880754">
        <w:t>experts are critica</w:t>
      </w:r>
      <w:r w:rsidR="0081475D">
        <w:t xml:space="preserve">l, </w:t>
      </w:r>
      <w:r w:rsidR="00880754">
        <w:t>more consistent</w:t>
      </w:r>
      <w:r w:rsidR="009449ED">
        <w:t xml:space="preserve">, and that </w:t>
      </w:r>
      <w:r w:rsidR="00880754">
        <w:t xml:space="preserve">expert reviews </w:t>
      </w:r>
      <w:r w:rsidR="004A3CF8">
        <w:t>have a large</w:t>
      </w:r>
      <w:r w:rsidR="006B6275">
        <w:t>r</w:t>
      </w:r>
      <w:r w:rsidR="004A3CF8">
        <w:t xml:space="preserve"> influence on the movie industry as a whole</w:t>
      </w:r>
      <w:r w:rsidR="009449ED">
        <w:t xml:space="preserve"> </w:t>
      </w:r>
      <w:r w:rsidR="009449ED">
        <w:fldChar w:fldCharType="begin" w:fldLock="1"/>
      </w:r>
      <w:r w:rsidR="00BD6BE5">
        <w:instrText>ADDIN CSL_CITATION {"citationItems":[{"id":"ITEM-1","itemData":{"DOI":"10.1007/s10824-019-09350-7","ISBN":"0123456789","ISSN":"15736997","abstract":"This study is the first attempt to examine the effect of electronic word of mouth (user reviews) relative to expert reviews on moviegoing decisions. For the first time, we use time-varying data on expert reviews. We find that expert ratings matter much more for moviegoing decisions than user ratings and volume. Our data also show that experts tend to be more critical but more consistent in their reviews than users. We find that experts, but not eWOM, affect wide release moviegoing, contrary to industry thinking. Finally, we show that experts’ reviews matter most when consumers and critics are in closer agreement about the quality of the film. The study uses OLS as well as instrumental variables analysis to account for possible endogeneity.","author":[{"dropping-particle":"","family":"Basuroy","given":"Suman","non-dropping-particle":"","parse-names":false,"suffix":""},{"dropping-particle":"","family":"Abraham Ravid","given":"S.","non-dropping-particle":"","parse-names":false,"suffix":""},{"dropping-particle":"","family":"Gretz","given":"Richard T.","non-dropping-particle":"","parse-names":false,"suffix":""},{"dropping-particle":"","family":"Allen","given":"B. J.","non-dropping-particle":"","parse-names":false,"suffix":""}],"container-title":"Journal of Cultural Economics","id":"ITEM-1","issue":"1","issued":{"date-parts":[["2020"]]},"page":"57-96","publisher":"Springer US","title":"Is everybody an expert? An investigation into the impact of professional versus user reviews on movie revenues","type":"article-journal","volume":"44"},"uris":["http://www.mendeley.com/documents/?uuid=79157f53-1d19-4f39-8060-3c28f2d89561"]},{"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20; Souza et al., 2019)","plainTextFormattedCitation":"(Basuroy et al., 2020; Souza et al., 2019)","previouslyFormattedCitation":"(Basuroy et al., 2020; Souza et al., 2019)"},"properties":{"noteIndex":0},"schema":"https://github.com/citation-style-language/schema/raw/master/csl-citation.json"}</w:instrText>
      </w:r>
      <w:r w:rsidR="009449ED">
        <w:fldChar w:fldCharType="separate"/>
      </w:r>
      <w:r w:rsidR="009449ED" w:rsidRPr="009449ED">
        <w:rPr>
          <w:noProof/>
        </w:rPr>
        <w:t>(Basuroy et al., 2020; Souza et al., 2019)</w:t>
      </w:r>
      <w:r w:rsidR="009449ED">
        <w:fldChar w:fldCharType="end"/>
      </w:r>
      <w:r w:rsidR="00880754">
        <w:t xml:space="preserve">. </w:t>
      </w:r>
      <w:r w:rsidR="009F298C">
        <w:t>Research on</w:t>
      </w:r>
      <w:r w:rsidR="00880754">
        <w:t xml:space="preserve"> </w:t>
      </w:r>
      <w:r w:rsidR="009F298C">
        <w:t xml:space="preserve">the </w:t>
      </w:r>
      <w:r w:rsidR="0094240F">
        <w:t>video game</w:t>
      </w:r>
      <w:r w:rsidR="00880754">
        <w:t xml:space="preserve"> industry </w:t>
      </w:r>
      <w:r w:rsidR="009449ED">
        <w:t>build</w:t>
      </w:r>
      <w:r w:rsidR="007E0A8E">
        <w:t>s</w:t>
      </w:r>
      <w:r w:rsidR="009449ED">
        <w:t xml:space="preserve"> upon these findings</w:t>
      </w:r>
      <w:r w:rsidR="00880754">
        <w:t>, proposing that user reviews are often highly polarized, whilst expert reviews are more balanced</w:t>
      </w:r>
      <w:r w:rsidR="00284198">
        <w:t xml:space="preserve"> </w:t>
      </w:r>
      <w:r w:rsidR="00880754">
        <w:t xml:space="preserve">over time </w:t>
      </w:r>
      <w:r w:rsidR="00880754">
        <w:fldChar w:fldCharType="begin" w:fldLock="1"/>
      </w:r>
      <w:r w:rsidR="00880754">
        <w:instrText>ADDIN CSL_CITATION {"citationItems":[{"id":"ITEM-1","itemData":{"DOI":"10.1145/3359242","ISSN":"25730142","abstract":"As video game press (“experts”) and casual gamers (“amateurs”) have different motivations when writing video game reviews, discrepancies in their reviews may arise. To study such potential discrepancies, we conduct a large-scale investigation of more than 1 million reviews on the Metacritic review platform. In particular, we assess the existence and nature of discrepancies in video game appraisal by experts and amateurs, and how they manifest in ratings, over time, and in review language. Leveraging these insights, we explore the predictive power of early expert vs. amateur reviews in forecasting video game reputation in the short- and long-term. We find that amateurs, in contrast to experts, give more polarized ratings of video games, rate games surprisingly long after game release, and are positively biased towards older games. On a textual level, we observe that experts write rather complex, less readable texts than amateurs, whose reviews are more emotionally charged. While in the short-term amateur reviews are remarkably predictive of game reputation among other amateurs (achieving 91% ROC AUC in a binary classification), both expert and amateur reviews are equally well suited for long-term predictions. Overall, our work is the first large-scale comparative study of video game reviewing behavior, with practical implications for amateurs when deciding which games to play, and for game developers when planning which games to design, develop, or continuously support. More broadly, our work contributes to the discussion of wisdom of the few vs. wisdom of the crowds, as we uncover the limits of experts in capturing the views of amateurs in the particular context of video game reviews.","author":[{"dropping-particle":"","family":"Santos","given":"Tiago","non-dropping-particle":"","parse-names":false,"suffix":""},{"dropping-particle":"","family":"Lemmerich","given":"Florian","non-dropping-particle":"","parse-names":false,"suffix":""},{"dropping-particle":"","family":"Strohmaier","given":"Markus","non-dropping-particle":"","parse-names":false,"suffix":""},{"dropping-particle":"","family":"Helic","given":"Denis","non-dropping-particle":"","parse-names":false,"suffix":""}],"container-title":"Proceedings of the ACM on Human-Computer Interaction","id":"ITEM-1","issue":"CSCW","issued":{"date-parts":[["2019"]]},"title":"What’s in a review: Discrepancies between expert and amateur reviews of video games on Metacritic","type":"article-journal","volume":"3"},"uris":["http://www.mendeley.com/documents/?uuid=e388952f-1798-454c-9840-4afe76415053"]}],"mendeley":{"formattedCitation":"(Santos et al., 2019)","plainTextFormattedCitation":"(Santos et al., 2019)","previouslyFormattedCitation":"(Santos et al., 2019)"},"properties":{"noteIndex":0},"schema":"https://github.com/citation-style-language/schema/raw/master/csl-citation.json"}</w:instrText>
      </w:r>
      <w:r w:rsidR="00880754">
        <w:fldChar w:fldCharType="separate"/>
      </w:r>
      <w:r w:rsidR="00880754" w:rsidRPr="00880754">
        <w:rPr>
          <w:noProof/>
        </w:rPr>
        <w:t>(Santos et al., 2019)</w:t>
      </w:r>
      <w:r w:rsidR="00880754">
        <w:fldChar w:fldCharType="end"/>
      </w:r>
      <w:r w:rsidR="00880754">
        <w:t xml:space="preserve">. </w:t>
      </w:r>
      <w:r w:rsidR="00BD6BE5">
        <w:t xml:space="preserve">The beforementioned literature leads to the impression that expert reviews are valued </w:t>
      </w:r>
      <w:r w:rsidR="00A13005">
        <w:t>more,</w:t>
      </w:r>
      <w:r w:rsidR="008B2C1A">
        <w:t xml:space="preserve"> relative to user reviews</w:t>
      </w:r>
      <w:r w:rsidR="00BD6BE5">
        <w:t xml:space="preserve"> in </w:t>
      </w:r>
      <w:r w:rsidR="005E74D3">
        <w:t>an</w:t>
      </w:r>
      <w:r w:rsidR="00BD6BE5">
        <w:t xml:space="preserve"> entertainment </w:t>
      </w:r>
      <w:r w:rsidR="005E74D3">
        <w:t xml:space="preserve">oriented </w:t>
      </w:r>
      <w:r w:rsidR="00BD6BE5">
        <w:t>industry due to their consistency</w:t>
      </w:r>
      <w:r w:rsidR="002D63A9">
        <w:t xml:space="preserve"> and reliability</w:t>
      </w:r>
      <w:r w:rsidR="00BD6BE5">
        <w:t xml:space="preserve">. </w:t>
      </w:r>
      <w:r w:rsidR="008B2C1A">
        <w:t xml:space="preserve">Furthermore, </w:t>
      </w:r>
      <w:r w:rsidR="0081475D">
        <w:t>r</w:t>
      </w:r>
      <w:r w:rsidR="00BD6BE5">
        <w:t xml:space="preserve">esearch in the movie industry </w:t>
      </w:r>
      <w:r w:rsidR="008B2C1A">
        <w:t>suggests</w:t>
      </w:r>
      <w:r w:rsidR="00BD6BE5">
        <w:t xml:space="preserve"> that infrequent moviegoers are influenced </w:t>
      </w:r>
      <w:r w:rsidR="008B2C1A">
        <w:t xml:space="preserve">to a greater extent </w:t>
      </w:r>
      <w:r w:rsidR="00BD6BE5">
        <w:t>by user reviews</w:t>
      </w:r>
      <w:r w:rsidR="008B2C1A">
        <w:t>,</w:t>
      </w:r>
      <w:r w:rsidR="00BD6BE5">
        <w:t xml:space="preserve"> whilst frequent moviegoers are influenced</w:t>
      </w:r>
      <w:r w:rsidR="008B2C1A">
        <w:t xml:space="preserve"> to a greater extent</w:t>
      </w:r>
      <w:r w:rsidR="00BD6BE5">
        <w:t xml:space="preserve"> by expert reviews </w:t>
      </w:r>
      <w:r w:rsidR="00BD6BE5">
        <w:fldChar w:fldCharType="begin" w:fldLock="1"/>
      </w:r>
      <w:r w:rsidR="00DF2F35">
        <w:instrText>ADDIN CSL_CITATION {"citationItems":[{"id":"ITEM-1","itemData":{"DOI":"10.1016/j.intmar.2010.04.001","ISSN":"1094-9968","abstract":"In this paper, we examine the persuasive influences of online user comments (or word-of-mouth) and of the reviews by movie critics on moviegoers' evaluation of to-be-released movies. Two distinctive features of this study are: (1) moviegoers are considered to be heterogeneous in their movie going frequency and (2) word-of-mouth and critical reviews are concurrently available, and the views expressed in the two messages are in conflict. Using three experiments with natural stimuli, we find that the persuasive effect of online word-of-mouth is stronger on infrequent than on frequent moviegoers, especially when it is negative (Study 1). The effect of negative word-of-mouth on infrequent moviegoers is enduring even in the presence of positive reviews by movie critics (Study 2). The relative influence of word-of-mouth and critical reviews are asymmetric with infrequent moviegoers more influenced by word-of-mouth, while frequent moviegoers more influenced by the reviews (Study 3). We validate this source–segment alignment through secondary data analysis.","author":[{"dropping-particle":"","family":"Chakravarty","given":"Anindita","non-dropping-particle":"","parse-names":false,"suffix":""},{"dropping-particle":"","family":"Mazumdar","given":"Tridib","non-dropping-particle":"","parse-names":false,"suffix":""}],"container-title":"Journal of Consumer Behaviour","id":"ITEM-1","issue":"3","issued":{"date-parts":[["2016"]]},"page":"185-197","publisher":"Elsevier B.V.","title":"The Differential Effects of Online Word-of-Mouth and Critics ' Reviews on Pre-release Movie Evaluation","type":"article-journal","volume":"42"},"uris":["http://www.mendeley.com/documents/?uuid=bf0606ae-f7a9-4aea-b78e-6b4cc5ccb378"]}],"mendeley":{"formattedCitation":"(Chakravarty &amp; Mazumdar, 2016)","plainTextFormattedCitation":"(Chakravarty &amp; Mazumdar, 2016)","previouslyFormattedCitation":"(Chakravarty &amp; Mazumdar, 2016)"},"properties":{"noteIndex":0},"schema":"https://github.com/citation-style-language/schema/raw/master/csl-citation.json"}</w:instrText>
      </w:r>
      <w:r w:rsidR="00BD6BE5">
        <w:fldChar w:fldCharType="separate"/>
      </w:r>
      <w:r w:rsidR="00BD6BE5" w:rsidRPr="00BD6BE5">
        <w:rPr>
          <w:noProof/>
        </w:rPr>
        <w:t>(Chakravarty &amp; Mazumdar, 2016)</w:t>
      </w:r>
      <w:r w:rsidR="00BD6BE5">
        <w:fldChar w:fldCharType="end"/>
      </w:r>
      <w:r w:rsidR="00BD6BE5">
        <w:t xml:space="preserve">. </w:t>
      </w:r>
      <w:r w:rsidR="001E63AC">
        <w:t xml:space="preserve">As mentioned in the introduction, PC gamers are often </w:t>
      </w:r>
      <w:r w:rsidR="005E74D3">
        <w:t>more</w:t>
      </w:r>
      <w:r w:rsidR="001E63AC">
        <w:t xml:space="preserve"> invested in the act of playing video games</w:t>
      </w:r>
      <w:r w:rsidR="005E74D3">
        <w:t xml:space="preserve"> relative to console gamers</w:t>
      </w:r>
      <w:r w:rsidR="001E63AC">
        <w:t xml:space="preserve">. </w:t>
      </w:r>
      <w:r w:rsidR="005E74D3">
        <w:t>Therefore</w:t>
      </w:r>
      <w:r w:rsidR="001E63AC">
        <w:t xml:space="preserve">, </w:t>
      </w:r>
      <w:r w:rsidR="00910869">
        <w:t>this study</w:t>
      </w:r>
      <w:r w:rsidR="00E751A2">
        <w:t xml:space="preserve"> argues</w:t>
      </w:r>
      <w:r w:rsidR="001E63AC">
        <w:t xml:space="preserve"> that PC gamers </w:t>
      </w:r>
      <w:r w:rsidR="005E74D3">
        <w:t>may</w:t>
      </w:r>
      <w:r w:rsidR="001E63AC">
        <w:t xml:space="preserve"> be similarly classified as frequent moviegoers, </w:t>
      </w:r>
      <w:r w:rsidR="005E74D3">
        <w:t>thus</w:t>
      </w:r>
      <w:r w:rsidR="001E63AC">
        <w:t xml:space="preserve"> plac</w:t>
      </w:r>
      <w:r w:rsidR="005E74D3">
        <w:t>ing</w:t>
      </w:r>
      <w:r w:rsidR="001E63AC">
        <w:t xml:space="preserve"> more emphasis on the importance of expert reviews. This leads to the following hypothesis:</w:t>
      </w:r>
    </w:p>
    <w:p w14:paraId="19330695" w14:textId="461569E7" w:rsidR="00EE5F27" w:rsidRPr="004952B3" w:rsidRDefault="006475A6" w:rsidP="00EE5F27">
      <w:pPr>
        <w:spacing w:line="360" w:lineRule="auto"/>
        <w:ind w:firstLine="720"/>
        <w:contextualSpacing/>
        <w:jc w:val="left"/>
      </w:pP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44501">
        <w:rPr>
          <w:szCs w:val="24"/>
        </w:rPr>
        <w:t xml:space="preserve">: </w:t>
      </w:r>
      <w:r w:rsidR="00EE5F27">
        <w:t xml:space="preserve">Expert reviews positively influence </w:t>
      </w:r>
      <w:r w:rsidR="00342A00">
        <w:t xml:space="preserve">the </w:t>
      </w:r>
      <w:r w:rsidR="00EE5F27">
        <w:t>number of downloads on Steam more than user reviews.</w:t>
      </w:r>
    </w:p>
    <w:p w14:paraId="56C8160F" w14:textId="238E1ADE" w:rsidR="003F31DD" w:rsidRPr="0023138C" w:rsidRDefault="003F31DD" w:rsidP="0023138C">
      <w:pPr>
        <w:pStyle w:val="Heading3"/>
      </w:pPr>
      <w:bookmarkStart w:id="26" w:name="_Toc92112187"/>
      <w:r w:rsidRPr="0023138C">
        <w:t>2.</w:t>
      </w:r>
      <w:r w:rsidR="00084737" w:rsidRPr="0023138C">
        <w:t>2.</w:t>
      </w:r>
      <w:r w:rsidRPr="0023138C">
        <w:t>4 The moderating effect of game mode</w:t>
      </w:r>
      <w:bookmarkEnd w:id="26"/>
    </w:p>
    <w:p w14:paraId="4C061310" w14:textId="353D2700" w:rsidR="003F31DD" w:rsidRDefault="00DF2F35" w:rsidP="00C64827">
      <w:pPr>
        <w:spacing w:line="360" w:lineRule="auto"/>
        <w:ind w:firstLine="720"/>
        <w:jc w:val="left"/>
      </w:pPr>
      <w:r>
        <w:t xml:space="preserve">The first moderator is game mode. Game mode is the manner in which a video game can be played. This can be multi-player, which means the video game </w:t>
      </w:r>
      <w:r w:rsidR="00122BD8">
        <w:t xml:space="preserve">can be </w:t>
      </w:r>
      <w:r>
        <w:t xml:space="preserve">played </w:t>
      </w:r>
      <w:r w:rsidR="001F5370">
        <w:t xml:space="preserve">(online) </w:t>
      </w:r>
      <w:r>
        <w:t xml:space="preserve">by more than one player. Conversely, single-player means the video </w:t>
      </w:r>
      <w:r w:rsidR="00122BD8">
        <w:t xml:space="preserve">game can be </w:t>
      </w:r>
      <w:r>
        <w:t xml:space="preserve">played by one player </w:t>
      </w:r>
      <w:r w:rsidR="001F5370">
        <w:t>(Situmeang et al., 2014; Cole &amp; Griffiths, 2007)</w:t>
      </w:r>
      <w:r>
        <w:t>.</w:t>
      </w:r>
      <w:r w:rsidR="00122BD8">
        <w:t xml:space="preserve">There is a limited amount of extant literature on the influence of game mode on the relationship between expert- and user reviews and sales related outcomes. Cox (2014) found a significant effect </w:t>
      </w:r>
      <w:r w:rsidR="00FF5E3D">
        <w:t>concerning the</w:t>
      </w:r>
      <w:r w:rsidR="00122BD8">
        <w:t xml:space="preserve"> number of players that were able to play a </w:t>
      </w:r>
      <w:r w:rsidR="00392C34">
        <w:t xml:space="preserve">video </w:t>
      </w:r>
      <w:r w:rsidR="00122BD8">
        <w:t>game</w:t>
      </w:r>
      <w:r w:rsidR="00FF5E3D">
        <w:t xml:space="preserve">. The more players were able to play, the more games were sold </w:t>
      </w:r>
      <w:r w:rsidR="00FF5E3D">
        <w:fldChar w:fldCharType="begin" w:fldLock="1"/>
      </w:r>
      <w:r w:rsidR="002A2FEE">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rsidR="00FF5E3D">
        <w:fldChar w:fldCharType="separate"/>
      </w:r>
      <w:r w:rsidR="00FF5E3D" w:rsidRPr="00FF5E3D">
        <w:rPr>
          <w:noProof/>
        </w:rPr>
        <w:t>(Cox, 2014)</w:t>
      </w:r>
      <w:r w:rsidR="00FF5E3D">
        <w:fldChar w:fldCharType="end"/>
      </w:r>
      <w:r w:rsidR="00122BD8">
        <w:t xml:space="preserve">. </w:t>
      </w:r>
      <w:r w:rsidR="00AB2013">
        <w:t>Moreover,</w:t>
      </w:r>
      <w:r w:rsidR="00122BD8">
        <w:t xml:space="preserve"> prior research about video games has found that mode of play predicts the time spent playing,</w:t>
      </w:r>
      <w:r w:rsidR="001D7519">
        <w:t xml:space="preserve"> and that there is a positive relationship between the social aspects of playing video games and time spent playing </w:t>
      </w:r>
      <w:r w:rsidR="001D7519">
        <w:fldChar w:fldCharType="begin" w:fldLock="1"/>
      </w:r>
      <w:r w:rsidR="00134629">
        <w:instrText>ADDIN CSL_CITATION {"citationItems":[{"id":"ITEM-1","itemData":{"DOI":"10.1016/j.chb.2016.06.028","ISSN":"0747-5632","abstract":"The aim of the current research was to identify factors that are associated with the amount of time people play videogames. The current study extends previous research by exploring this question with a variety of genres of videogames. Five hundred and seventy-three participants completed an online survey of their gaming habits, preferences and their experiences while playing. Beyond differences in hours of play associated with gender and game genres, greater time spent playing was found to be associated with playing with others and with higher experiences of competence, autonomy and relatedness during gameplay. The findings are interpreted in light of previous research and the potential implications for links between videogame play and wellbeing are considered.","author":[{"dropping-particle":"","family":"Johnson","given":"Daniel","non-dropping-particle":"","parse-names":false,"suffix":""},{"dropping-particle":"","family":"Gardner","given":"John","non-dropping-particle":"","parse-names":false,"suffix":""},{"dropping-particle":"","family":"Sweetser","given":"Penelope","non-dropping-particle":"","parse-names":false,"suffix":""}],"container-title":"Computers in Human Behavior","id":"ITEM-1","issued":{"date-parts":[["2016"]]},"page":"805-812","publisher":"Elsevier Ltd","title":"Computers in Human Behavior Motivations for videogame play : Predictors of time spent playing","type":"article-journal","volume":"63"},"uris":["http://www.mendeley.com/documents/?uuid=6b08cf75-e6fc-4e16-9629-87ee26dc3e3c"]},{"id":"ITEM-2","itemData":{"DOI":"10.1089/cpb.2007.9988","abstract":"To date, most research into massively multiplayer online role-playing games (MMORPGs) has examined the demographics of play. This study explored the social interactions that occur both within and outside of MMORPGs. The sample consisted of 912 self-selected MMORPG players from 45 countries. MMORPGs were found to be highly socially interactive environments providing the opportunity to create strong friendships and emotional relationships. The study demonstrated that the social interactions in online gaming form a considerable element in the enjoyment of playing. The study showed MMORPGs can be extremely social games, with high percentages of gamers making life-long friends and partners. It was concluded that virtual gaming may allow players to express themselves in ways they may not feel comfortable doing in real life because of their appearance, gender, sexuality, and/or age. MMORPGs also offer a place where teamwork, encouragement, and fun can be experienced.","author":[{"dropping-particle":"","family":"Cole","given":"Helena","non-dropping-particle":"","parse-names":false,"suffix":""},{"dropping-particle":"","family":"Griffiths","given":"Mark D","non-dropping-particle":"","parse-names":false,"suffix":""}],"id":"ITEM-2","issue":"4","issued":{"date-parts":[["2007"]]},"page":"575-583","title":"Social Interactions in Massively Multiplayer Online Role-Playing Gamers","type":"article-journal","volume":"10"},"uris":["http://www.mendeley.com/documents/?uuid=b988b7ef-d83a-47fd-b10e-41348ea7d158"]}],"mendeley":{"formattedCitation":"(Cole &amp; Griffiths, 2007; Johnson et al., 2016)","plainTextFormattedCitation":"(Cole &amp; Griffiths, 2007; Johnson et al., 2016)","previouslyFormattedCitation":"(Cole &amp; Griffiths, 2007; Johnson et al., 2016)"},"properties":{"noteIndex":0},"schema":"https://github.com/citation-style-language/schema/raw/master/csl-citation.json"}</w:instrText>
      </w:r>
      <w:r w:rsidR="001D7519">
        <w:fldChar w:fldCharType="separate"/>
      </w:r>
      <w:r w:rsidR="001D7519" w:rsidRPr="001D7519">
        <w:rPr>
          <w:noProof/>
        </w:rPr>
        <w:t xml:space="preserve">(Cole </w:t>
      </w:r>
      <w:r w:rsidR="001D7519" w:rsidRPr="001D7519">
        <w:rPr>
          <w:noProof/>
        </w:rPr>
        <w:lastRenderedPageBreak/>
        <w:t>&amp; Griffiths, 2007; Johnson et al., 2016)</w:t>
      </w:r>
      <w:r w:rsidR="001D7519">
        <w:fldChar w:fldCharType="end"/>
      </w:r>
      <w:r w:rsidR="00122BD8">
        <w:t>.</w:t>
      </w:r>
      <w:r w:rsidR="001D7519">
        <w:t xml:space="preserve"> </w:t>
      </w:r>
      <w:r w:rsidR="00C64827">
        <w:t xml:space="preserve">Furthermore, Zhu &amp; Zhang (2010) suggest that user reviews are more important for games that are played online. </w:t>
      </w:r>
      <w:r w:rsidR="00FF5E3D">
        <w:t>Although time, as mentioned by Cole &amp; Griffiths (2007) and Johnson et al. (2016)</w:t>
      </w:r>
      <w:r w:rsidR="00B5548C">
        <w:t>,</w:t>
      </w:r>
      <w:r w:rsidR="00FF5E3D">
        <w:t xml:space="preserve"> is not a perfect indication of preference in terms of game mode, it does give an idea towards the social aspects</w:t>
      </w:r>
      <w:r w:rsidR="0069203E">
        <w:t xml:space="preserve"> of gaming. When taking</w:t>
      </w:r>
      <w:r w:rsidR="00FF5E3D">
        <w:t xml:space="preserve"> the </w:t>
      </w:r>
      <w:r w:rsidR="0069203E">
        <w:t xml:space="preserve">social aspects and the </w:t>
      </w:r>
      <w:r w:rsidR="00B5548C">
        <w:t>findings</w:t>
      </w:r>
      <w:r w:rsidR="00FF5E3D">
        <w:t xml:space="preserve"> </w:t>
      </w:r>
      <w:r w:rsidR="00B5548C">
        <w:t>of</w:t>
      </w:r>
      <w:r w:rsidR="00FF5E3D">
        <w:t xml:space="preserve"> Cox (2014)</w:t>
      </w:r>
      <w:r w:rsidR="0069203E">
        <w:t xml:space="preserve"> into consideration, it can be said that the single-player (and thus less social) games are more focused on the quality of the game </w:t>
      </w:r>
      <w:r w:rsidR="00DB6D20">
        <w:t xml:space="preserve">(expert opinions) </w:t>
      </w:r>
      <w:r w:rsidR="0069203E">
        <w:t>than the opinion of other players. Therefore, this study formulates the following hypothesis:</w:t>
      </w:r>
    </w:p>
    <w:p w14:paraId="1347A548" w14:textId="36FB55E1" w:rsidR="00206E49" w:rsidRDefault="006475A6" w:rsidP="00AB2013">
      <w:pPr>
        <w:spacing w:line="360" w:lineRule="auto"/>
        <w:ind w:firstLine="720"/>
        <w:jc w:val="left"/>
      </w:pPr>
      <m:oMath>
        <m:sSub>
          <m:sSubPr>
            <m:ctrlPr>
              <w:rPr>
                <w:rFonts w:ascii="Cambria Math" w:hAnsi="Cambria Math"/>
                <w:i/>
              </w:rPr>
            </m:ctrlPr>
          </m:sSubPr>
          <m:e>
            <m:r>
              <w:rPr>
                <w:rFonts w:ascii="Cambria Math" w:hAnsi="Cambria Math"/>
              </w:rPr>
              <m:t>H</m:t>
            </m:r>
          </m:e>
          <m:sub>
            <m:r>
              <w:rPr>
                <w:rFonts w:ascii="Cambria Math" w:hAnsi="Cambria Math"/>
              </w:rPr>
              <m:t>4</m:t>
            </m:r>
          </m:sub>
        </m:sSub>
      </m:oMath>
      <w:r w:rsidR="00E44501">
        <w:rPr>
          <w:szCs w:val="24"/>
        </w:rPr>
        <w:t>:</w:t>
      </w:r>
      <w:r w:rsidR="00206E49" w:rsidRPr="00206E49">
        <w:t xml:space="preserve"> The positive effect o</w:t>
      </w:r>
      <w:r w:rsidR="00206E49">
        <w:t xml:space="preserve">f expert reviews on the number of downloads on Steam is stronger (weaker) when game mode is </w:t>
      </w:r>
      <w:r w:rsidR="00AB2013">
        <w:t>single-player</w:t>
      </w:r>
      <w:r w:rsidR="00206E49">
        <w:t xml:space="preserve"> (</w:t>
      </w:r>
      <w:r w:rsidR="00AB2013">
        <w:t>multi</w:t>
      </w:r>
      <w:r w:rsidR="00206E49">
        <w:t>-player)</w:t>
      </w:r>
    </w:p>
    <w:p w14:paraId="09FE0C0D" w14:textId="3D672854" w:rsidR="007828EA" w:rsidRDefault="00374164" w:rsidP="00AB2013">
      <w:pPr>
        <w:spacing w:line="360" w:lineRule="auto"/>
        <w:ind w:firstLine="720"/>
        <w:jc w:val="left"/>
      </w:pPr>
      <w:r>
        <w:t>Furthermore, b</w:t>
      </w:r>
      <w:r w:rsidR="007828EA">
        <w:t>ased on the literature</w:t>
      </w:r>
      <w:r w:rsidR="00F04585">
        <w:t>,</w:t>
      </w:r>
      <w:r>
        <w:t xml:space="preserve"> </w:t>
      </w:r>
      <w:r w:rsidR="007828EA">
        <w:t xml:space="preserve">this study argues that multi-player (online) games are more likely to have a stronger influence on the relationship between user reviews and the number of downloads on Steam than single-player games. The reasoning behind this is twofold. First, multi-player games are played by a large community of gamers and thus user (gamer) opinions are regarded highly. Second, user reviews have been found to have a significant impact on the performance </w:t>
      </w:r>
      <w:r w:rsidR="00990D21">
        <w:t xml:space="preserve">of </w:t>
      </w:r>
      <w:r w:rsidR="007828EA">
        <w:t>games</w:t>
      </w:r>
      <w:r w:rsidR="00990D21">
        <w:t xml:space="preserve"> that</w:t>
      </w:r>
      <w:r w:rsidR="007828EA">
        <w:t xml:space="preserve"> are played online </w:t>
      </w:r>
      <w:r w:rsidR="007828EA">
        <w:fldChar w:fldCharType="begin" w:fldLock="1"/>
      </w:r>
      <w:r w:rsidR="007828EA">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sidR="007828EA">
        <w:fldChar w:fldCharType="separate"/>
      </w:r>
      <w:r w:rsidR="007828EA" w:rsidRPr="00134629">
        <w:rPr>
          <w:noProof/>
        </w:rPr>
        <w:t>(Zhu &amp; Zhang, 2010)</w:t>
      </w:r>
      <w:r w:rsidR="007828EA">
        <w:fldChar w:fldCharType="end"/>
      </w:r>
      <w:r w:rsidR="007828EA">
        <w:t>. This leads to the following hypotheses:</w:t>
      </w:r>
    </w:p>
    <w:p w14:paraId="59AC84BF" w14:textId="774C5058" w:rsidR="00206E49" w:rsidRPr="00206E49" w:rsidRDefault="006475A6" w:rsidP="00206E49">
      <w:pPr>
        <w:spacing w:line="360" w:lineRule="auto"/>
        <w:ind w:firstLine="720"/>
        <w:contextualSpacing/>
        <w:jc w:val="left"/>
      </w:pPr>
      <m:oMath>
        <m:sSub>
          <m:sSubPr>
            <m:ctrlPr>
              <w:rPr>
                <w:rFonts w:ascii="Cambria Math" w:hAnsi="Cambria Math"/>
                <w:i/>
              </w:rPr>
            </m:ctrlPr>
          </m:sSubPr>
          <m:e>
            <m:r>
              <w:rPr>
                <w:rFonts w:ascii="Cambria Math" w:hAnsi="Cambria Math"/>
              </w:rPr>
              <m:t>H</m:t>
            </m:r>
          </m:e>
          <m:sub>
            <m:r>
              <w:rPr>
                <w:rFonts w:ascii="Cambria Math" w:hAnsi="Cambria Math"/>
              </w:rPr>
              <m:t>5</m:t>
            </m:r>
          </m:sub>
        </m:sSub>
      </m:oMath>
      <w:r w:rsidR="00206E49" w:rsidRPr="00206E49">
        <w:t>: The positive effect o</w:t>
      </w:r>
      <w:r w:rsidR="00206E49">
        <w:t>f user reviews on the number of downloads on Steam is stronger (weaker) when game mode is multi-player (single-player)</w:t>
      </w:r>
    </w:p>
    <w:p w14:paraId="1AF69A11" w14:textId="77777777" w:rsidR="00EE5F27" w:rsidRDefault="003F31DD" w:rsidP="0023138C">
      <w:pPr>
        <w:pStyle w:val="Heading3"/>
      </w:pPr>
      <w:bookmarkStart w:id="27" w:name="_Toc92112188"/>
      <w:r w:rsidRPr="0023138C">
        <w:t>2.</w:t>
      </w:r>
      <w:r w:rsidR="00084737" w:rsidRPr="0023138C">
        <w:t>2.</w:t>
      </w:r>
      <w:r w:rsidRPr="0023138C">
        <w:t>5 The moderating effect of publisher</w:t>
      </w:r>
      <w:bookmarkEnd w:id="27"/>
    </w:p>
    <w:p w14:paraId="2E55028B" w14:textId="00E4A17C" w:rsidR="00705B48" w:rsidRDefault="00217EB8" w:rsidP="00C449EE">
      <w:pPr>
        <w:spacing w:line="360" w:lineRule="auto"/>
        <w:ind w:firstLine="720"/>
        <w:jc w:val="left"/>
      </w:pPr>
      <w:r>
        <w:t xml:space="preserve">The second </w:t>
      </w:r>
      <w:r w:rsidR="00F54603">
        <w:t xml:space="preserve">and final </w:t>
      </w:r>
      <w:r>
        <w:t xml:space="preserve">moderator is publisher. </w:t>
      </w:r>
      <w:r w:rsidR="00035C34">
        <w:t>A p</w:t>
      </w:r>
      <w:r>
        <w:t xml:space="preserve">ublisher is the company that publishes </w:t>
      </w:r>
      <w:r w:rsidR="00035C34">
        <w:t>a</w:t>
      </w:r>
      <w:r>
        <w:t xml:space="preserve"> video game to the market for sale to the general public </w:t>
      </w:r>
      <w:r>
        <w:fldChar w:fldCharType="begin" w:fldLock="1"/>
      </w:r>
      <w:r w:rsidR="00940B46">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fldChar w:fldCharType="separate"/>
      </w:r>
      <w:r w:rsidRPr="00217EB8">
        <w:rPr>
          <w:noProof/>
        </w:rPr>
        <w:t>(Cox, 2014)</w:t>
      </w:r>
      <w:r>
        <w:fldChar w:fldCharType="end"/>
      </w:r>
      <w:r>
        <w:t xml:space="preserve">. </w:t>
      </w:r>
      <w:r w:rsidR="00BE59DF">
        <w:t>In context of this study, a major publisher is a company with an annual revenue above $50 million and a minor publisher is a company with an annual revenue below $50 million</w:t>
      </w:r>
      <w:r w:rsidR="00D16884">
        <w:t>. Th</w:t>
      </w:r>
      <w:r w:rsidR="002F30B8">
        <w:t>is cut-off points was determined by examining publisher revenues online, and creating a clear divide between high and low grossing publishers</w:t>
      </w:r>
      <w:r w:rsidR="00BE59DF">
        <w:t>.</w:t>
      </w:r>
      <w:r w:rsidR="0077062A">
        <w:t xml:space="preserve"> </w:t>
      </w:r>
      <w:r w:rsidR="00306178">
        <w:t xml:space="preserve">Once again, a limited amount of extant research on the video game industry is available. Prior research conducted on the movie industry found that </w:t>
      </w:r>
      <w:r w:rsidR="00990D21">
        <w:t>movie stars</w:t>
      </w:r>
      <w:r w:rsidR="00306178">
        <w:t xml:space="preserve"> and budgets moderated the impact of expert reviews on movies </w:t>
      </w:r>
      <w:r w:rsidR="00306178">
        <w:fldChar w:fldCharType="begin" w:fldLock="1"/>
      </w:r>
      <w:r w:rsidR="009A44BC">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mendeley":{"formattedCitation":"(Basuroy et al., 2003)","plainTextFormattedCitation":"(Basuroy et al., 2003)","previouslyFormattedCitation":"(Basuroy et al., 2003)"},"properties":{"noteIndex":0},"schema":"https://github.com/citation-style-language/schema/raw/master/csl-citation.json"}</w:instrText>
      </w:r>
      <w:r w:rsidR="00306178">
        <w:fldChar w:fldCharType="separate"/>
      </w:r>
      <w:r w:rsidR="00306178" w:rsidRPr="00306178">
        <w:rPr>
          <w:noProof/>
        </w:rPr>
        <w:t>(Basuroy et al., 2003)</w:t>
      </w:r>
      <w:r w:rsidR="00306178">
        <w:fldChar w:fldCharType="end"/>
      </w:r>
      <w:r w:rsidR="00306178">
        <w:t>. Moreover, Souza et al. (2019) found that the influence of expert reviews on blockbusters is null</w:t>
      </w:r>
      <w:r w:rsidR="00990D21">
        <w:t>, whilst</w:t>
      </w:r>
      <w:r w:rsidR="00306178">
        <w:t xml:space="preserve"> the influence on small release films is large. The findings in these academic sources lead to the following hypothesis:</w:t>
      </w:r>
    </w:p>
    <w:p w14:paraId="5769CAB7" w14:textId="558AF213" w:rsidR="00705B48" w:rsidRDefault="006475A6" w:rsidP="00C449EE">
      <w:pPr>
        <w:spacing w:line="360" w:lineRule="auto"/>
        <w:ind w:firstLine="720"/>
        <w:jc w:val="left"/>
      </w:pPr>
      <m:oMath>
        <m:sSub>
          <m:sSubPr>
            <m:ctrlPr>
              <w:rPr>
                <w:rFonts w:ascii="Cambria Math" w:hAnsi="Cambria Math"/>
                <w:i/>
              </w:rPr>
            </m:ctrlPr>
          </m:sSubPr>
          <m:e>
            <m:r>
              <w:rPr>
                <w:rFonts w:ascii="Cambria Math" w:hAnsi="Cambria Math"/>
              </w:rPr>
              <m:t>H</m:t>
            </m:r>
          </m:e>
          <m:sub>
            <m:r>
              <w:rPr>
                <w:rFonts w:ascii="Cambria Math" w:hAnsi="Cambria Math"/>
              </w:rPr>
              <m:t>6</m:t>
            </m:r>
          </m:sub>
        </m:sSub>
      </m:oMath>
      <w:r w:rsidR="00E44501">
        <w:rPr>
          <w:szCs w:val="24"/>
        </w:rPr>
        <w:t xml:space="preserve">: </w:t>
      </w:r>
      <w:r w:rsidR="00426A64" w:rsidRPr="00426A64">
        <w:t>The positive effect o</w:t>
      </w:r>
      <w:r w:rsidR="00426A64">
        <w:t>f expert reviews on the number of downloads on Steam is stronger (weaker) when the game is released by a minor publisher (major publisher).</w:t>
      </w:r>
    </w:p>
    <w:p w14:paraId="72E7AD86" w14:textId="77441E75" w:rsidR="00306178" w:rsidRPr="00C449EE" w:rsidRDefault="00306178" w:rsidP="00C449EE">
      <w:pPr>
        <w:spacing w:line="360" w:lineRule="auto"/>
        <w:ind w:firstLine="720"/>
        <w:jc w:val="left"/>
      </w:pPr>
      <w:r>
        <w:t xml:space="preserve">Furthermore, a study conducted by Zhu &amp; Zhang (2010) found that online user reviews were more influential for less popular games. In addition, Ho-Dac et al. (2013) </w:t>
      </w:r>
      <w:r w:rsidR="00053411">
        <w:t xml:space="preserve">supports this stating </w:t>
      </w:r>
      <w:r>
        <w:t>that online user reviews increases the sale of brands with low brand equity. The beforementioned findings lead to the following hypothesis:</w:t>
      </w:r>
    </w:p>
    <w:p w14:paraId="24F5E5C7" w14:textId="43777C10" w:rsidR="005476B5" w:rsidRPr="00276DD5" w:rsidRDefault="006475A6" w:rsidP="00276DD5">
      <w:pPr>
        <w:spacing w:line="360" w:lineRule="auto"/>
        <w:ind w:firstLine="720"/>
        <w:contextualSpacing/>
        <w:jc w:val="left"/>
      </w:pPr>
      <m:oMath>
        <m:sSub>
          <m:sSubPr>
            <m:ctrlPr>
              <w:rPr>
                <w:rFonts w:ascii="Cambria Math" w:hAnsi="Cambria Math"/>
                <w:i/>
              </w:rPr>
            </m:ctrlPr>
          </m:sSubPr>
          <m:e>
            <m:r>
              <w:rPr>
                <w:rFonts w:ascii="Cambria Math" w:hAnsi="Cambria Math"/>
              </w:rPr>
              <m:t>H</m:t>
            </m:r>
          </m:e>
          <m:sub>
            <m:r>
              <w:rPr>
                <w:rFonts w:ascii="Cambria Math" w:hAnsi="Cambria Math"/>
              </w:rPr>
              <m:t>7</m:t>
            </m:r>
          </m:sub>
        </m:sSub>
      </m:oMath>
      <w:r w:rsidR="00705B48" w:rsidRPr="00426A64">
        <w:t>:</w:t>
      </w:r>
      <w:r w:rsidR="00426A64" w:rsidRPr="00426A64">
        <w:t xml:space="preserve"> The positive effect o</w:t>
      </w:r>
      <w:r w:rsidR="00426A64">
        <w:t>f user reviews on the number of downloads on Steam is stronger (weaker) when the game is released by a minor publisher (major publisher).</w:t>
      </w:r>
    </w:p>
    <w:p w14:paraId="4E3D1380" w14:textId="41CE6691" w:rsidR="00BE2615" w:rsidRDefault="007E4FBB" w:rsidP="0023138C">
      <w:pPr>
        <w:pStyle w:val="Heading1"/>
      </w:pPr>
      <w:bookmarkStart w:id="28" w:name="_Toc85018809"/>
      <w:bookmarkStart w:id="29" w:name="_Toc92112189"/>
      <w:r w:rsidRPr="0023138C">
        <w:t xml:space="preserve">3. </w:t>
      </w:r>
      <w:r w:rsidR="00BE2615" w:rsidRPr="0023138C">
        <w:t>Method</w:t>
      </w:r>
      <w:bookmarkEnd w:id="28"/>
      <w:bookmarkEnd w:id="29"/>
    </w:p>
    <w:p w14:paraId="61E00D6E" w14:textId="4752CD2E" w:rsidR="00075187" w:rsidRPr="00075187" w:rsidRDefault="00E53B02" w:rsidP="00E53B02">
      <w:pPr>
        <w:spacing w:line="360" w:lineRule="auto"/>
        <w:ind w:firstLine="720"/>
        <w:contextualSpacing/>
        <w:jc w:val="left"/>
      </w:pPr>
      <w:r>
        <w:t>In this chapter the data collection, processing, description and statistical method will be discussed. The goal of this research is to assess what the effect of expert- and user review rating is on the number of PC game downloads on Steam, and to what extent video game characteristics influence this effect. In order to assess this effect, data on expert- and user ratings</w:t>
      </w:r>
      <w:r w:rsidR="009242C9">
        <w:t xml:space="preserve">, </w:t>
      </w:r>
      <w:r>
        <w:t xml:space="preserve">video </w:t>
      </w:r>
      <w:r w:rsidR="0075723A">
        <w:t xml:space="preserve">game </w:t>
      </w:r>
      <w:r>
        <w:t>characteristics (publisher and game mode)</w:t>
      </w:r>
      <w:r w:rsidR="009242C9">
        <w:t>, and control variables (release date and price) has to be collected</w:t>
      </w:r>
      <w:r>
        <w:t xml:space="preserve">. The </w:t>
      </w:r>
      <w:r w:rsidR="00D814A6">
        <w:t>method that will be used to assess this effect is OLS</w:t>
      </w:r>
      <w:r w:rsidR="0075723A">
        <w:t xml:space="preserve"> regression</w:t>
      </w:r>
      <w:r w:rsidR="00D814A6">
        <w:t>. All files that are mentioned in this chapter can be found in this study’s respective GitHub repository (See Appendix A).</w:t>
      </w:r>
    </w:p>
    <w:p w14:paraId="2178AD72" w14:textId="70E5E4F3" w:rsidR="00CD4C52" w:rsidRPr="00CD4C52" w:rsidRDefault="00C37C21" w:rsidP="00CD4C52">
      <w:pPr>
        <w:pStyle w:val="Heading2"/>
      </w:pPr>
      <w:bookmarkStart w:id="30" w:name="_Toc92112190"/>
      <w:r>
        <w:t xml:space="preserve">3.1 Data </w:t>
      </w:r>
      <w:r w:rsidR="00E55660">
        <w:t>c</w:t>
      </w:r>
      <w:r>
        <w:t>ollection</w:t>
      </w:r>
      <w:bookmarkEnd w:id="30"/>
    </w:p>
    <w:p w14:paraId="3C207018" w14:textId="282B12B0" w:rsidR="00CD4C52" w:rsidRDefault="00A9304C" w:rsidP="00FA3556">
      <w:pPr>
        <w:spacing w:line="360" w:lineRule="auto"/>
        <w:ind w:firstLine="720"/>
        <w:contextualSpacing/>
      </w:pPr>
      <w:r>
        <w:t>T</w:t>
      </w:r>
      <w:r w:rsidR="00CD4C52">
        <w:t xml:space="preserve">o test the conceptual framework, data for all </w:t>
      </w:r>
      <w:r w:rsidR="00DF77CF">
        <w:t xml:space="preserve">included </w:t>
      </w:r>
      <w:r w:rsidR="00CD4C52">
        <w:t>variables has to be collected.</w:t>
      </w:r>
      <w:r w:rsidR="00FF3FCA">
        <w:t xml:space="preserve"> A detailed description of all variables is provided in Table 2</w:t>
      </w:r>
      <w:r w:rsidR="00397FCE">
        <w:t>.</w:t>
      </w:r>
      <w:r w:rsidR="00CD4C52">
        <w:t xml:space="preserve"> There are three sources from which the data is collected, each </w:t>
      </w:r>
      <w:r w:rsidR="007F4340">
        <w:t xml:space="preserve">source </w:t>
      </w:r>
      <w:r w:rsidR="00CD4C52">
        <w:t>will be discussed in the following paragraphs.</w:t>
      </w:r>
    </w:p>
    <w:p w14:paraId="51223389" w14:textId="606355DA" w:rsidR="00C37C21" w:rsidRDefault="00FA3556" w:rsidP="00FA3556">
      <w:pPr>
        <w:spacing w:line="360" w:lineRule="auto"/>
        <w:ind w:firstLine="720"/>
        <w:contextualSpacing/>
      </w:pPr>
      <w:r>
        <w:t xml:space="preserve">First, data is collected from Kaggle.com, which is a website that offers its users the ability to share and collaborate on datasets. From this website a rich Steam store dataset is </w:t>
      </w:r>
      <w:r w:rsidR="006A1B13">
        <w:t>downloaded</w:t>
      </w:r>
      <w:r>
        <w:t xml:space="preserve">. The dataset is named </w:t>
      </w:r>
      <w:r w:rsidRPr="008B156A">
        <w:rPr>
          <w:i/>
          <w:iCs/>
        </w:rPr>
        <w:t>Steam Store Games (Clean dataset)</w:t>
      </w:r>
      <w:r>
        <w:t xml:space="preserve">, and </w:t>
      </w:r>
      <w:r w:rsidR="007E7FE7">
        <w:t>is</w:t>
      </w:r>
      <w:r w:rsidR="006F655A">
        <w:t xml:space="preserve"> developed and </w:t>
      </w:r>
      <w:r>
        <w:t xml:space="preserve"> </w:t>
      </w:r>
      <w:r w:rsidR="008B156A">
        <w:t xml:space="preserve">shared </w:t>
      </w:r>
      <w:r>
        <w:t>by Nik Davis. Th</w:t>
      </w:r>
      <w:r w:rsidR="008B156A">
        <w:t>e</w:t>
      </w:r>
      <w:r>
        <w:t xml:space="preserve"> dataset contains data from 27,0</w:t>
      </w:r>
      <w:r w:rsidR="003C5795">
        <w:t>75</w:t>
      </w:r>
      <w:r>
        <w:t xml:space="preserve"> game titles released between 1998 and 2019. </w:t>
      </w:r>
      <w:r w:rsidR="008B156A">
        <w:t>Data on user reviews (x2), game mode (m1), publisher (m2), release date (c1</w:t>
      </w:r>
      <w:r w:rsidR="009B3801">
        <w:t>, c2</w:t>
      </w:r>
      <w:r w:rsidR="008B156A">
        <w:t>), and price (c</w:t>
      </w:r>
      <w:r w:rsidR="00C654DF">
        <w:t>3</w:t>
      </w:r>
      <w:r w:rsidR="008B156A">
        <w:t>) is available in this dataset.</w:t>
      </w:r>
    </w:p>
    <w:p w14:paraId="457BB2BC" w14:textId="3BB5BF41" w:rsidR="003E2022" w:rsidRDefault="00454D14" w:rsidP="006C3E76">
      <w:pPr>
        <w:spacing w:line="360" w:lineRule="auto"/>
        <w:ind w:firstLine="720"/>
        <w:contextualSpacing/>
        <w:jc w:val="left"/>
      </w:pPr>
      <w:r>
        <w:t>S</w:t>
      </w:r>
      <w:r w:rsidR="00386341">
        <w:t xml:space="preserve">econd, </w:t>
      </w:r>
      <w:r w:rsidR="0041113F">
        <w:t>expert review</w:t>
      </w:r>
      <w:r w:rsidR="00FE734F">
        <w:t xml:space="preserve"> (x1)</w:t>
      </w:r>
      <w:r w:rsidR="0041113F">
        <w:t xml:space="preserve"> </w:t>
      </w:r>
      <w:r w:rsidR="00386341">
        <w:t xml:space="preserve">data is collected </w:t>
      </w:r>
      <w:r w:rsidR="003B137D">
        <w:t>from steamspy.com</w:t>
      </w:r>
      <w:r w:rsidR="00AC1D00">
        <w:t>, which is a Steam stats service which automatically gathers data</w:t>
      </w:r>
      <w:r w:rsidR="006C3E76">
        <w:t xml:space="preserve"> from Steam user profiles</w:t>
      </w:r>
      <w:r w:rsidR="00AC1D00">
        <w:t xml:space="preserve"> </w:t>
      </w:r>
      <w:r w:rsidR="006C3E76">
        <w:t xml:space="preserve">using </w:t>
      </w:r>
      <w:r w:rsidR="00AC1D00">
        <w:t xml:space="preserve">a Web API. </w:t>
      </w:r>
      <w:r w:rsidR="004530E0">
        <w:t xml:space="preserve">To </w:t>
      </w:r>
      <w:r w:rsidR="006C39AD">
        <w:t>collect data from steamspy</w:t>
      </w:r>
      <w:r w:rsidR="00657A83">
        <w:t>,</w:t>
      </w:r>
      <w:r w:rsidR="006C39AD">
        <w:t xml:space="preserve"> a </w:t>
      </w:r>
      <w:r w:rsidR="00D62A4F">
        <w:t>web scraper</w:t>
      </w:r>
      <w:r w:rsidR="006C39AD">
        <w:t xml:space="preserve"> </w:t>
      </w:r>
      <w:r w:rsidR="002B5B49">
        <w:t>is</w:t>
      </w:r>
      <w:r w:rsidR="006C39AD">
        <w:t xml:space="preserve"> developed. </w:t>
      </w:r>
      <w:r w:rsidR="00D62A4F">
        <w:t xml:space="preserve">This web scraper uses the game </w:t>
      </w:r>
      <w:r w:rsidR="004B6922">
        <w:t>ID</w:t>
      </w:r>
      <w:r w:rsidR="00D62A4F">
        <w:t xml:space="preserve">s provided in </w:t>
      </w:r>
      <w:r w:rsidR="002B5B49">
        <w:t xml:space="preserve">the Kaggle dataset to create a list of unique </w:t>
      </w:r>
      <w:r w:rsidR="004B6922">
        <w:t>URL</w:t>
      </w:r>
      <w:r w:rsidR="002B5B49">
        <w:t>s</w:t>
      </w:r>
      <w:r w:rsidR="00462C0E">
        <w:t xml:space="preserve"> which are used to </w:t>
      </w:r>
      <w:r w:rsidR="0041113F">
        <w:t xml:space="preserve">scrape </w:t>
      </w:r>
      <w:r w:rsidR="00462C0E">
        <w:t>all necessary web pages.</w:t>
      </w:r>
    </w:p>
    <w:p w14:paraId="5D0C4F76" w14:textId="16CDBC2C" w:rsidR="007E2AD4" w:rsidRDefault="00657A83" w:rsidP="007E2AD4">
      <w:pPr>
        <w:spacing w:line="360" w:lineRule="auto"/>
        <w:ind w:firstLine="720"/>
        <w:contextualSpacing/>
        <w:jc w:val="left"/>
      </w:pPr>
      <w:r>
        <w:lastRenderedPageBreak/>
        <w:t>Third</w:t>
      </w:r>
      <w:r w:rsidR="004E4CFF">
        <w:t xml:space="preserve">, </w:t>
      </w:r>
      <w:r w:rsidR="0001421D">
        <w:t>the number of downloads per game on Steam (y)</w:t>
      </w:r>
      <w:r w:rsidR="00521570">
        <w:t xml:space="preserve"> is collected from SteamDB, which is a third-party website </w:t>
      </w:r>
      <w:r w:rsidR="00D02AFC">
        <w:t xml:space="preserve">that </w:t>
      </w:r>
      <w:r w:rsidR="00521570">
        <w:t>gives insight into the Steam platform and its database.</w:t>
      </w:r>
      <w:r w:rsidR="00D02AFC">
        <w:t xml:space="preserve"> </w:t>
      </w:r>
      <w:r w:rsidR="008F7D70">
        <w:t xml:space="preserve">Similar to the last steamspy scraper, the collection method for SteamDB will involve a </w:t>
      </w:r>
      <w:r w:rsidR="00D02AFC">
        <w:t xml:space="preserve">web scraper. </w:t>
      </w:r>
      <w:r w:rsidR="008F7D70">
        <w:t xml:space="preserve">However, in </w:t>
      </w:r>
      <w:r w:rsidR="00D02AFC">
        <w:t xml:space="preserve">order to correctly scrape this website, the web scraper </w:t>
      </w:r>
      <w:r w:rsidR="008F7D70">
        <w:t>detects a temporary ban and waits until it is able to continue scraping in addition to using the</w:t>
      </w:r>
      <w:r w:rsidR="00D02AFC">
        <w:t xml:space="preserve"> game IDs to create unique URL</w:t>
      </w:r>
      <w:r w:rsidR="008F7D70">
        <w:t>s</w:t>
      </w:r>
      <w:r w:rsidR="00D02AFC">
        <w:t>.</w:t>
      </w:r>
    </w:p>
    <w:tbl>
      <w:tblPr>
        <w:tblStyle w:val="Sources"/>
        <w:tblpPr w:leftFromText="180" w:rightFromText="180" w:vertAnchor="page" w:horzAnchor="margin" w:tblpXSpec="center" w:tblpY="4456"/>
        <w:tblW w:w="10839" w:type="dxa"/>
        <w:tblCellSpacing w:w="28" w:type="dxa"/>
        <w:tblLook w:val="04A0" w:firstRow="1" w:lastRow="0" w:firstColumn="1" w:lastColumn="0" w:noHBand="0" w:noVBand="1"/>
      </w:tblPr>
      <w:tblGrid>
        <w:gridCol w:w="2410"/>
        <w:gridCol w:w="1701"/>
        <w:gridCol w:w="5387"/>
        <w:gridCol w:w="1341"/>
      </w:tblGrid>
      <w:tr w:rsidR="00276DD5" w:rsidRPr="00B93876" w14:paraId="493C1F29" w14:textId="77777777" w:rsidTr="00276DD5">
        <w:trPr>
          <w:cnfStyle w:val="100000000000" w:firstRow="1" w:lastRow="0" w:firstColumn="0" w:lastColumn="0" w:oddVBand="0" w:evenVBand="0" w:oddHBand="0" w:evenHBand="0" w:firstRowFirstColumn="0" w:firstRowLastColumn="0" w:lastRowFirstColumn="0" w:lastRowLastColumn="0"/>
          <w:trHeight w:val="302"/>
          <w:tblCellSpacing w:w="28" w:type="dxa"/>
        </w:trPr>
        <w:tc>
          <w:tcPr>
            <w:tcW w:w="2326" w:type="dxa"/>
            <w:tcBorders>
              <w:top w:val="single" w:sz="4" w:space="0" w:color="auto"/>
            </w:tcBorders>
          </w:tcPr>
          <w:p w14:paraId="139A0354" w14:textId="77777777" w:rsidR="00276DD5" w:rsidRPr="00B93876" w:rsidRDefault="00276DD5" w:rsidP="00276DD5">
            <w:pPr>
              <w:rPr>
                <w:b/>
                <w:bCs/>
                <w:sz w:val="19"/>
                <w:szCs w:val="19"/>
              </w:rPr>
            </w:pPr>
            <w:r>
              <w:rPr>
                <w:b/>
                <w:bCs/>
                <w:sz w:val="19"/>
                <w:szCs w:val="19"/>
              </w:rPr>
              <w:t>Variable</w:t>
            </w:r>
          </w:p>
        </w:tc>
        <w:tc>
          <w:tcPr>
            <w:tcW w:w="1645" w:type="dxa"/>
            <w:tcBorders>
              <w:top w:val="single" w:sz="4" w:space="0" w:color="auto"/>
            </w:tcBorders>
          </w:tcPr>
          <w:p w14:paraId="167E6664" w14:textId="77777777" w:rsidR="00276DD5" w:rsidRPr="00B93876" w:rsidRDefault="00276DD5" w:rsidP="00276DD5">
            <w:pPr>
              <w:rPr>
                <w:b/>
                <w:bCs/>
                <w:sz w:val="19"/>
                <w:szCs w:val="19"/>
              </w:rPr>
            </w:pPr>
            <w:r>
              <w:rPr>
                <w:b/>
                <w:bCs/>
                <w:sz w:val="19"/>
                <w:szCs w:val="19"/>
              </w:rPr>
              <w:t>Measurement</w:t>
            </w:r>
          </w:p>
        </w:tc>
        <w:tc>
          <w:tcPr>
            <w:tcW w:w="5331" w:type="dxa"/>
            <w:tcBorders>
              <w:top w:val="single" w:sz="4" w:space="0" w:color="auto"/>
            </w:tcBorders>
          </w:tcPr>
          <w:p w14:paraId="0A2AB8A3" w14:textId="77777777" w:rsidR="00276DD5" w:rsidRPr="00B93876" w:rsidRDefault="00276DD5" w:rsidP="00276DD5">
            <w:pPr>
              <w:jc w:val="both"/>
              <w:rPr>
                <w:b/>
                <w:bCs/>
                <w:sz w:val="19"/>
                <w:szCs w:val="19"/>
              </w:rPr>
            </w:pPr>
            <w:r>
              <w:rPr>
                <w:b/>
                <w:bCs/>
                <w:sz w:val="19"/>
                <w:szCs w:val="19"/>
              </w:rPr>
              <w:t>Description</w:t>
            </w:r>
          </w:p>
        </w:tc>
        <w:tc>
          <w:tcPr>
            <w:tcW w:w="1257" w:type="dxa"/>
            <w:tcBorders>
              <w:top w:val="single" w:sz="4" w:space="0" w:color="auto"/>
            </w:tcBorders>
          </w:tcPr>
          <w:p w14:paraId="23FA026F" w14:textId="77777777" w:rsidR="00276DD5" w:rsidRDefault="00276DD5" w:rsidP="00276DD5">
            <w:pPr>
              <w:rPr>
                <w:b/>
                <w:bCs/>
                <w:sz w:val="19"/>
                <w:szCs w:val="19"/>
              </w:rPr>
            </w:pPr>
            <w:r>
              <w:rPr>
                <w:b/>
                <w:bCs/>
                <w:sz w:val="19"/>
                <w:szCs w:val="19"/>
              </w:rPr>
              <w:t>Data source</w:t>
            </w:r>
          </w:p>
        </w:tc>
      </w:tr>
      <w:tr w:rsidR="00276DD5" w:rsidRPr="00B93876" w14:paraId="09CAB59D" w14:textId="77777777" w:rsidTr="00276DD5">
        <w:trPr>
          <w:trHeight w:val="281"/>
          <w:tblCellSpacing w:w="28" w:type="dxa"/>
        </w:trPr>
        <w:tc>
          <w:tcPr>
            <w:tcW w:w="2326" w:type="dxa"/>
            <w:tcBorders>
              <w:top w:val="single" w:sz="4" w:space="0" w:color="auto"/>
            </w:tcBorders>
          </w:tcPr>
          <w:p w14:paraId="228442A3" w14:textId="77777777" w:rsidR="00276DD5" w:rsidRPr="00B93876" w:rsidRDefault="00276DD5" w:rsidP="00276DD5">
            <w:pPr>
              <w:rPr>
                <w:sz w:val="19"/>
                <w:szCs w:val="19"/>
              </w:rPr>
            </w:pPr>
            <w:r>
              <w:rPr>
                <w:sz w:val="19"/>
                <w:szCs w:val="19"/>
              </w:rPr>
              <w:t># Downloads on Steam (y)</w:t>
            </w:r>
          </w:p>
        </w:tc>
        <w:tc>
          <w:tcPr>
            <w:tcW w:w="1645" w:type="dxa"/>
            <w:tcBorders>
              <w:top w:val="single" w:sz="4" w:space="0" w:color="auto"/>
            </w:tcBorders>
          </w:tcPr>
          <w:p w14:paraId="46FD196B" w14:textId="77777777" w:rsidR="00276DD5" w:rsidRPr="00B93876" w:rsidRDefault="00276DD5" w:rsidP="00276DD5">
            <w:pPr>
              <w:rPr>
                <w:rFonts w:cs="Times New Roman"/>
                <w:sz w:val="19"/>
                <w:szCs w:val="19"/>
              </w:rPr>
            </w:pPr>
            <w:r>
              <w:rPr>
                <w:rFonts w:cs="Times New Roman"/>
                <w:sz w:val="19"/>
                <w:szCs w:val="19"/>
              </w:rPr>
              <w:t>Ratio</w:t>
            </w:r>
          </w:p>
        </w:tc>
        <w:tc>
          <w:tcPr>
            <w:tcW w:w="5331" w:type="dxa"/>
            <w:tcBorders>
              <w:top w:val="single" w:sz="4" w:space="0" w:color="auto"/>
            </w:tcBorders>
          </w:tcPr>
          <w:p w14:paraId="76C4EC2B" w14:textId="77777777" w:rsidR="00276DD5" w:rsidRPr="00B93876" w:rsidRDefault="00276DD5" w:rsidP="00276DD5">
            <w:pPr>
              <w:rPr>
                <w:sz w:val="19"/>
                <w:szCs w:val="19"/>
              </w:rPr>
            </w:pPr>
            <w:r>
              <w:rPr>
                <w:sz w:val="19"/>
                <w:szCs w:val="19"/>
              </w:rPr>
              <w:t>Number of game owners on Steam</w:t>
            </w:r>
          </w:p>
        </w:tc>
        <w:tc>
          <w:tcPr>
            <w:tcW w:w="1257" w:type="dxa"/>
            <w:tcBorders>
              <w:top w:val="single" w:sz="4" w:space="0" w:color="auto"/>
            </w:tcBorders>
          </w:tcPr>
          <w:p w14:paraId="7BA526B4" w14:textId="77777777" w:rsidR="00276DD5" w:rsidRDefault="00276DD5" w:rsidP="00276DD5">
            <w:pPr>
              <w:rPr>
                <w:sz w:val="19"/>
                <w:szCs w:val="19"/>
              </w:rPr>
            </w:pPr>
            <w:r>
              <w:rPr>
                <w:sz w:val="19"/>
                <w:szCs w:val="19"/>
              </w:rPr>
              <w:t>SteamDB</w:t>
            </w:r>
          </w:p>
        </w:tc>
      </w:tr>
      <w:tr w:rsidR="00276DD5" w:rsidRPr="00B93876" w14:paraId="40BC7A8C" w14:textId="77777777" w:rsidTr="00276DD5">
        <w:trPr>
          <w:trHeight w:val="281"/>
          <w:tblCellSpacing w:w="28" w:type="dxa"/>
        </w:trPr>
        <w:tc>
          <w:tcPr>
            <w:tcW w:w="2326" w:type="dxa"/>
          </w:tcPr>
          <w:p w14:paraId="40A60301" w14:textId="77777777" w:rsidR="00276DD5" w:rsidRPr="00B93876" w:rsidRDefault="00276DD5" w:rsidP="00276DD5">
            <w:pPr>
              <w:rPr>
                <w:sz w:val="19"/>
                <w:szCs w:val="19"/>
              </w:rPr>
            </w:pPr>
            <w:r>
              <w:rPr>
                <w:sz w:val="19"/>
                <w:szCs w:val="19"/>
              </w:rPr>
              <w:t>Expert review (x1)</w:t>
            </w:r>
          </w:p>
        </w:tc>
        <w:tc>
          <w:tcPr>
            <w:tcW w:w="1645" w:type="dxa"/>
          </w:tcPr>
          <w:p w14:paraId="3BCE1554" w14:textId="77777777" w:rsidR="00276DD5" w:rsidRPr="00B93876" w:rsidRDefault="00276DD5" w:rsidP="00276DD5">
            <w:pPr>
              <w:rPr>
                <w:sz w:val="19"/>
                <w:szCs w:val="19"/>
              </w:rPr>
            </w:pPr>
            <w:r>
              <w:rPr>
                <w:sz w:val="19"/>
                <w:szCs w:val="19"/>
              </w:rPr>
              <w:t>Ratio</w:t>
            </w:r>
          </w:p>
        </w:tc>
        <w:tc>
          <w:tcPr>
            <w:tcW w:w="5331" w:type="dxa"/>
          </w:tcPr>
          <w:p w14:paraId="6C151ACB" w14:textId="77777777" w:rsidR="00276DD5" w:rsidRPr="00B93876" w:rsidRDefault="00276DD5" w:rsidP="00276DD5">
            <w:pPr>
              <w:rPr>
                <w:sz w:val="19"/>
                <w:szCs w:val="19"/>
              </w:rPr>
            </w:pPr>
            <w:r>
              <w:rPr>
                <w:sz w:val="19"/>
                <w:szCs w:val="19"/>
              </w:rPr>
              <w:t>Average expert review rating per game</w:t>
            </w:r>
          </w:p>
        </w:tc>
        <w:tc>
          <w:tcPr>
            <w:tcW w:w="1257" w:type="dxa"/>
          </w:tcPr>
          <w:p w14:paraId="00B1D171" w14:textId="77777777" w:rsidR="00276DD5" w:rsidRDefault="00276DD5" w:rsidP="00276DD5">
            <w:pPr>
              <w:rPr>
                <w:sz w:val="19"/>
                <w:szCs w:val="19"/>
              </w:rPr>
            </w:pPr>
            <w:r>
              <w:rPr>
                <w:sz w:val="19"/>
                <w:szCs w:val="19"/>
              </w:rPr>
              <w:t>steamspy</w:t>
            </w:r>
          </w:p>
        </w:tc>
      </w:tr>
      <w:tr w:rsidR="00276DD5" w:rsidRPr="00B93876" w14:paraId="62DB9A26" w14:textId="77777777" w:rsidTr="00276DD5">
        <w:trPr>
          <w:trHeight w:val="281"/>
          <w:tblCellSpacing w:w="28" w:type="dxa"/>
        </w:trPr>
        <w:tc>
          <w:tcPr>
            <w:tcW w:w="2326" w:type="dxa"/>
          </w:tcPr>
          <w:p w14:paraId="19B623EE" w14:textId="77777777" w:rsidR="00276DD5" w:rsidRPr="00B93876" w:rsidRDefault="00276DD5" w:rsidP="00276DD5">
            <w:pPr>
              <w:rPr>
                <w:sz w:val="19"/>
                <w:szCs w:val="19"/>
              </w:rPr>
            </w:pPr>
            <w:r>
              <w:rPr>
                <w:sz w:val="19"/>
                <w:szCs w:val="19"/>
              </w:rPr>
              <w:t>User review (x2)</w:t>
            </w:r>
          </w:p>
        </w:tc>
        <w:tc>
          <w:tcPr>
            <w:tcW w:w="1645" w:type="dxa"/>
          </w:tcPr>
          <w:p w14:paraId="7B8D22F2" w14:textId="77777777" w:rsidR="00276DD5" w:rsidRPr="00B93876" w:rsidRDefault="00276DD5" w:rsidP="00276DD5">
            <w:pPr>
              <w:rPr>
                <w:sz w:val="19"/>
                <w:szCs w:val="19"/>
              </w:rPr>
            </w:pPr>
            <w:r>
              <w:rPr>
                <w:sz w:val="19"/>
                <w:szCs w:val="19"/>
              </w:rPr>
              <w:t>Ratio</w:t>
            </w:r>
          </w:p>
        </w:tc>
        <w:tc>
          <w:tcPr>
            <w:tcW w:w="5331" w:type="dxa"/>
          </w:tcPr>
          <w:p w14:paraId="708294AC" w14:textId="77777777" w:rsidR="00276DD5" w:rsidRPr="00B93876" w:rsidRDefault="00276DD5" w:rsidP="00276DD5">
            <w:pPr>
              <w:rPr>
                <w:sz w:val="19"/>
                <w:szCs w:val="19"/>
              </w:rPr>
            </w:pPr>
            <w:r>
              <w:rPr>
                <w:sz w:val="19"/>
                <w:szCs w:val="19"/>
              </w:rPr>
              <w:t>Average user review rating per game</w:t>
            </w:r>
          </w:p>
        </w:tc>
        <w:tc>
          <w:tcPr>
            <w:tcW w:w="1257" w:type="dxa"/>
          </w:tcPr>
          <w:p w14:paraId="5C8E86F0" w14:textId="77777777" w:rsidR="00276DD5" w:rsidRDefault="00276DD5" w:rsidP="00276DD5">
            <w:pPr>
              <w:rPr>
                <w:sz w:val="19"/>
                <w:szCs w:val="19"/>
              </w:rPr>
            </w:pPr>
            <w:r>
              <w:rPr>
                <w:sz w:val="19"/>
                <w:szCs w:val="19"/>
              </w:rPr>
              <w:t>Kaggle</w:t>
            </w:r>
          </w:p>
        </w:tc>
      </w:tr>
      <w:tr w:rsidR="00276DD5" w:rsidRPr="00B93876" w14:paraId="12364EB2" w14:textId="77777777" w:rsidTr="00276DD5">
        <w:trPr>
          <w:trHeight w:val="302"/>
          <w:tblCellSpacing w:w="28" w:type="dxa"/>
        </w:trPr>
        <w:tc>
          <w:tcPr>
            <w:tcW w:w="2326" w:type="dxa"/>
          </w:tcPr>
          <w:p w14:paraId="1DB59267" w14:textId="77777777" w:rsidR="00276DD5" w:rsidRPr="00B93876" w:rsidRDefault="00276DD5" w:rsidP="00276DD5">
            <w:pPr>
              <w:rPr>
                <w:sz w:val="19"/>
                <w:szCs w:val="19"/>
              </w:rPr>
            </w:pPr>
            <w:r>
              <w:rPr>
                <w:sz w:val="19"/>
                <w:szCs w:val="19"/>
              </w:rPr>
              <w:t>Game mode (m1)</w:t>
            </w:r>
          </w:p>
        </w:tc>
        <w:tc>
          <w:tcPr>
            <w:tcW w:w="1645" w:type="dxa"/>
          </w:tcPr>
          <w:p w14:paraId="59BE30CA" w14:textId="77777777" w:rsidR="00276DD5" w:rsidRPr="00B93876" w:rsidRDefault="00276DD5" w:rsidP="00276DD5">
            <w:pPr>
              <w:rPr>
                <w:sz w:val="19"/>
                <w:szCs w:val="19"/>
              </w:rPr>
            </w:pPr>
            <w:r>
              <w:rPr>
                <w:sz w:val="19"/>
                <w:szCs w:val="19"/>
              </w:rPr>
              <w:t>Nominal</w:t>
            </w:r>
          </w:p>
        </w:tc>
        <w:tc>
          <w:tcPr>
            <w:tcW w:w="5331" w:type="dxa"/>
          </w:tcPr>
          <w:p w14:paraId="70629823" w14:textId="77777777" w:rsidR="00276DD5" w:rsidRPr="00B93876" w:rsidRDefault="00276DD5" w:rsidP="00276DD5">
            <w:pPr>
              <w:rPr>
                <w:sz w:val="19"/>
                <w:szCs w:val="19"/>
              </w:rPr>
            </w:pPr>
            <w:r>
              <w:rPr>
                <w:sz w:val="19"/>
                <w:szCs w:val="19"/>
              </w:rPr>
              <w:t>Dummy variable: 0 for multi-player, 1 for single-player</w:t>
            </w:r>
          </w:p>
        </w:tc>
        <w:tc>
          <w:tcPr>
            <w:tcW w:w="1257" w:type="dxa"/>
          </w:tcPr>
          <w:p w14:paraId="11735FFE" w14:textId="77777777" w:rsidR="00276DD5" w:rsidRPr="00B93876" w:rsidRDefault="00276DD5" w:rsidP="00276DD5">
            <w:pPr>
              <w:rPr>
                <w:sz w:val="19"/>
                <w:szCs w:val="19"/>
              </w:rPr>
            </w:pPr>
            <w:r>
              <w:rPr>
                <w:sz w:val="19"/>
                <w:szCs w:val="19"/>
              </w:rPr>
              <w:t>Kaggle</w:t>
            </w:r>
          </w:p>
        </w:tc>
      </w:tr>
      <w:tr w:rsidR="00276DD5" w:rsidRPr="00B93876" w14:paraId="666828D6" w14:textId="77777777" w:rsidTr="00276DD5">
        <w:trPr>
          <w:trHeight w:val="281"/>
          <w:tblCellSpacing w:w="28" w:type="dxa"/>
        </w:trPr>
        <w:tc>
          <w:tcPr>
            <w:tcW w:w="2326" w:type="dxa"/>
          </w:tcPr>
          <w:p w14:paraId="4875B7B7" w14:textId="77777777" w:rsidR="00276DD5" w:rsidRPr="00B93876" w:rsidRDefault="00276DD5" w:rsidP="00276DD5">
            <w:pPr>
              <w:rPr>
                <w:sz w:val="19"/>
                <w:szCs w:val="19"/>
              </w:rPr>
            </w:pPr>
            <w:r>
              <w:rPr>
                <w:sz w:val="19"/>
                <w:szCs w:val="19"/>
              </w:rPr>
              <w:t>Publisher (m2)</w:t>
            </w:r>
          </w:p>
        </w:tc>
        <w:tc>
          <w:tcPr>
            <w:tcW w:w="1645" w:type="dxa"/>
          </w:tcPr>
          <w:p w14:paraId="6715B208" w14:textId="77777777" w:rsidR="00276DD5" w:rsidRPr="00B93876" w:rsidRDefault="00276DD5" w:rsidP="00276DD5">
            <w:pPr>
              <w:rPr>
                <w:sz w:val="19"/>
                <w:szCs w:val="19"/>
              </w:rPr>
            </w:pPr>
            <w:r>
              <w:rPr>
                <w:sz w:val="19"/>
                <w:szCs w:val="19"/>
              </w:rPr>
              <w:t>Nominal</w:t>
            </w:r>
          </w:p>
        </w:tc>
        <w:tc>
          <w:tcPr>
            <w:tcW w:w="5331" w:type="dxa"/>
          </w:tcPr>
          <w:p w14:paraId="465BD2D8" w14:textId="77777777" w:rsidR="00276DD5" w:rsidRPr="00B93876" w:rsidRDefault="00276DD5" w:rsidP="00276DD5">
            <w:pPr>
              <w:rPr>
                <w:sz w:val="19"/>
                <w:szCs w:val="19"/>
              </w:rPr>
            </w:pPr>
            <w:r>
              <w:rPr>
                <w:sz w:val="19"/>
                <w:szCs w:val="19"/>
              </w:rPr>
              <w:t>Dummy variable: 0 for minor publisher, 1 for major publisher</w:t>
            </w:r>
          </w:p>
        </w:tc>
        <w:tc>
          <w:tcPr>
            <w:tcW w:w="1257" w:type="dxa"/>
          </w:tcPr>
          <w:p w14:paraId="4BB47E90" w14:textId="77777777" w:rsidR="00276DD5" w:rsidRPr="00B93876" w:rsidRDefault="00276DD5" w:rsidP="00276DD5">
            <w:pPr>
              <w:rPr>
                <w:sz w:val="19"/>
                <w:szCs w:val="19"/>
              </w:rPr>
            </w:pPr>
            <w:r>
              <w:rPr>
                <w:sz w:val="19"/>
                <w:szCs w:val="19"/>
              </w:rPr>
              <w:t>Kaggle</w:t>
            </w:r>
          </w:p>
        </w:tc>
      </w:tr>
      <w:tr w:rsidR="00276DD5" w:rsidRPr="00B93876" w14:paraId="57516A3D" w14:textId="77777777" w:rsidTr="00276DD5">
        <w:trPr>
          <w:trHeight w:val="281"/>
          <w:tblCellSpacing w:w="28" w:type="dxa"/>
        </w:trPr>
        <w:tc>
          <w:tcPr>
            <w:tcW w:w="2326" w:type="dxa"/>
          </w:tcPr>
          <w:p w14:paraId="44F3815E" w14:textId="77777777" w:rsidR="00276DD5" w:rsidRPr="00B93876" w:rsidRDefault="00276DD5" w:rsidP="00276DD5">
            <w:pPr>
              <w:rPr>
                <w:sz w:val="19"/>
                <w:szCs w:val="19"/>
              </w:rPr>
            </w:pPr>
            <w:r>
              <w:rPr>
                <w:sz w:val="19"/>
                <w:szCs w:val="19"/>
              </w:rPr>
              <w:t>Release date old (c1)</w:t>
            </w:r>
          </w:p>
        </w:tc>
        <w:tc>
          <w:tcPr>
            <w:tcW w:w="1645" w:type="dxa"/>
          </w:tcPr>
          <w:p w14:paraId="4CB6D501" w14:textId="77777777" w:rsidR="00276DD5" w:rsidRPr="00B93876" w:rsidRDefault="00276DD5" w:rsidP="00276DD5">
            <w:pPr>
              <w:rPr>
                <w:sz w:val="19"/>
                <w:szCs w:val="19"/>
              </w:rPr>
            </w:pPr>
            <w:r>
              <w:rPr>
                <w:sz w:val="19"/>
                <w:szCs w:val="19"/>
              </w:rPr>
              <w:t>Nominal</w:t>
            </w:r>
          </w:p>
        </w:tc>
        <w:tc>
          <w:tcPr>
            <w:tcW w:w="5331" w:type="dxa"/>
          </w:tcPr>
          <w:p w14:paraId="1D1669BF" w14:textId="77777777" w:rsidR="00276DD5" w:rsidRPr="00B93876" w:rsidRDefault="00276DD5" w:rsidP="00276DD5">
            <w:pPr>
              <w:rPr>
                <w:sz w:val="19"/>
                <w:szCs w:val="19"/>
              </w:rPr>
            </w:pPr>
            <w:r>
              <w:rPr>
                <w:sz w:val="19"/>
                <w:szCs w:val="19"/>
              </w:rPr>
              <w:t>Dummy variable: 0 for &gt; 2010, 1 for &lt;=2010</w:t>
            </w:r>
          </w:p>
        </w:tc>
        <w:tc>
          <w:tcPr>
            <w:tcW w:w="1257" w:type="dxa"/>
          </w:tcPr>
          <w:p w14:paraId="7FE38AD1" w14:textId="77777777" w:rsidR="00276DD5" w:rsidRPr="00B93876" w:rsidRDefault="00276DD5" w:rsidP="00276DD5">
            <w:pPr>
              <w:rPr>
                <w:sz w:val="19"/>
                <w:szCs w:val="19"/>
              </w:rPr>
            </w:pPr>
            <w:r>
              <w:rPr>
                <w:sz w:val="19"/>
                <w:szCs w:val="19"/>
              </w:rPr>
              <w:t>Kaggle</w:t>
            </w:r>
          </w:p>
        </w:tc>
      </w:tr>
      <w:tr w:rsidR="00276DD5" w:rsidRPr="00B93876" w14:paraId="0663EB26" w14:textId="77777777" w:rsidTr="00276DD5">
        <w:trPr>
          <w:trHeight w:val="281"/>
          <w:tblCellSpacing w:w="28" w:type="dxa"/>
        </w:trPr>
        <w:tc>
          <w:tcPr>
            <w:tcW w:w="2326" w:type="dxa"/>
          </w:tcPr>
          <w:p w14:paraId="696578CE" w14:textId="77777777" w:rsidR="00276DD5" w:rsidRDefault="00276DD5" w:rsidP="00276DD5">
            <w:pPr>
              <w:rPr>
                <w:sz w:val="19"/>
                <w:szCs w:val="19"/>
              </w:rPr>
            </w:pPr>
            <w:r>
              <w:rPr>
                <w:sz w:val="19"/>
                <w:szCs w:val="19"/>
              </w:rPr>
              <w:t>Release date mid (c2)</w:t>
            </w:r>
          </w:p>
        </w:tc>
        <w:tc>
          <w:tcPr>
            <w:tcW w:w="1645" w:type="dxa"/>
          </w:tcPr>
          <w:p w14:paraId="74D85E16" w14:textId="77777777" w:rsidR="00276DD5" w:rsidRDefault="00276DD5" w:rsidP="00276DD5">
            <w:pPr>
              <w:rPr>
                <w:sz w:val="19"/>
                <w:szCs w:val="19"/>
              </w:rPr>
            </w:pPr>
            <w:r>
              <w:rPr>
                <w:sz w:val="19"/>
                <w:szCs w:val="19"/>
              </w:rPr>
              <w:t>Nominal</w:t>
            </w:r>
          </w:p>
        </w:tc>
        <w:tc>
          <w:tcPr>
            <w:tcW w:w="5331" w:type="dxa"/>
          </w:tcPr>
          <w:p w14:paraId="2B9E575F" w14:textId="77777777" w:rsidR="00276DD5" w:rsidRDefault="00276DD5" w:rsidP="00276DD5">
            <w:pPr>
              <w:rPr>
                <w:sz w:val="19"/>
                <w:szCs w:val="19"/>
              </w:rPr>
            </w:pPr>
            <w:r>
              <w:rPr>
                <w:sz w:val="19"/>
                <w:szCs w:val="19"/>
              </w:rPr>
              <w:t>Dummy variable: 0 for &lt; 2011 &amp; 2016 &lt;, 1 for &gt;=2011 &amp; &lt;= 2016</w:t>
            </w:r>
          </w:p>
        </w:tc>
        <w:tc>
          <w:tcPr>
            <w:tcW w:w="1257" w:type="dxa"/>
          </w:tcPr>
          <w:p w14:paraId="748AA835" w14:textId="77777777" w:rsidR="00276DD5" w:rsidRDefault="00276DD5" w:rsidP="00276DD5">
            <w:pPr>
              <w:rPr>
                <w:sz w:val="19"/>
                <w:szCs w:val="19"/>
              </w:rPr>
            </w:pPr>
            <w:r>
              <w:rPr>
                <w:sz w:val="19"/>
                <w:szCs w:val="19"/>
              </w:rPr>
              <w:t>Kaggle</w:t>
            </w:r>
          </w:p>
        </w:tc>
      </w:tr>
      <w:tr w:rsidR="00276DD5" w:rsidRPr="00B93876" w14:paraId="7155E730" w14:textId="77777777" w:rsidTr="00276DD5">
        <w:trPr>
          <w:trHeight w:val="302"/>
          <w:tblCellSpacing w:w="28" w:type="dxa"/>
        </w:trPr>
        <w:tc>
          <w:tcPr>
            <w:tcW w:w="2326" w:type="dxa"/>
            <w:tcBorders>
              <w:bottom w:val="single" w:sz="4" w:space="0" w:color="auto"/>
            </w:tcBorders>
          </w:tcPr>
          <w:p w14:paraId="4240C7E1" w14:textId="77777777" w:rsidR="00276DD5" w:rsidRPr="00B93876" w:rsidRDefault="00276DD5" w:rsidP="00276DD5">
            <w:pPr>
              <w:rPr>
                <w:sz w:val="19"/>
                <w:szCs w:val="19"/>
              </w:rPr>
            </w:pPr>
            <w:r>
              <w:rPr>
                <w:sz w:val="19"/>
                <w:szCs w:val="19"/>
              </w:rPr>
              <w:t>Price (c3)</w:t>
            </w:r>
          </w:p>
        </w:tc>
        <w:tc>
          <w:tcPr>
            <w:tcW w:w="1645" w:type="dxa"/>
            <w:tcBorders>
              <w:bottom w:val="single" w:sz="4" w:space="0" w:color="auto"/>
            </w:tcBorders>
          </w:tcPr>
          <w:p w14:paraId="4A40C99F" w14:textId="77777777" w:rsidR="00276DD5" w:rsidRPr="00B93876" w:rsidRDefault="00276DD5" w:rsidP="00276DD5">
            <w:pPr>
              <w:rPr>
                <w:sz w:val="19"/>
                <w:szCs w:val="19"/>
              </w:rPr>
            </w:pPr>
            <w:r>
              <w:rPr>
                <w:sz w:val="19"/>
                <w:szCs w:val="19"/>
              </w:rPr>
              <w:t>Nominal</w:t>
            </w:r>
          </w:p>
        </w:tc>
        <w:tc>
          <w:tcPr>
            <w:tcW w:w="5331" w:type="dxa"/>
            <w:tcBorders>
              <w:bottom w:val="single" w:sz="4" w:space="0" w:color="auto"/>
            </w:tcBorders>
          </w:tcPr>
          <w:p w14:paraId="3283AC28" w14:textId="77777777" w:rsidR="00276DD5" w:rsidRPr="00B93876" w:rsidRDefault="00276DD5" w:rsidP="00276DD5">
            <w:pPr>
              <w:rPr>
                <w:sz w:val="19"/>
                <w:szCs w:val="19"/>
              </w:rPr>
            </w:pPr>
            <w:r>
              <w:rPr>
                <w:sz w:val="19"/>
                <w:szCs w:val="19"/>
              </w:rPr>
              <w:t>Dummy variable: 0 for paid, 1 for free</w:t>
            </w:r>
          </w:p>
        </w:tc>
        <w:tc>
          <w:tcPr>
            <w:tcW w:w="1257" w:type="dxa"/>
            <w:tcBorders>
              <w:bottom w:val="single" w:sz="4" w:space="0" w:color="auto"/>
            </w:tcBorders>
          </w:tcPr>
          <w:p w14:paraId="00705ABE" w14:textId="77777777" w:rsidR="00276DD5" w:rsidRPr="00B93876" w:rsidRDefault="00276DD5" w:rsidP="00276DD5">
            <w:pPr>
              <w:rPr>
                <w:sz w:val="19"/>
                <w:szCs w:val="19"/>
              </w:rPr>
            </w:pPr>
            <w:r>
              <w:rPr>
                <w:sz w:val="19"/>
                <w:szCs w:val="19"/>
              </w:rPr>
              <w:t>Kaggle</w:t>
            </w:r>
          </w:p>
        </w:tc>
      </w:tr>
    </w:tbl>
    <w:p w14:paraId="046159CA" w14:textId="4B27CBD3" w:rsidR="000F7F86" w:rsidRDefault="000F7F86" w:rsidP="000F7F86">
      <w:pPr>
        <w:jc w:val="center"/>
        <w:rPr>
          <w:b/>
          <w:bCs/>
          <w:szCs w:val="24"/>
        </w:rPr>
      </w:pPr>
      <w:r>
        <w:rPr>
          <w:b/>
          <w:bCs/>
          <w:szCs w:val="24"/>
        </w:rPr>
        <w:t>Table 2: Detailed description of variables</w:t>
      </w:r>
    </w:p>
    <w:p w14:paraId="50C3365E" w14:textId="77777777" w:rsidR="000A6F76" w:rsidRDefault="000A6F76" w:rsidP="000F7F86">
      <w:pPr>
        <w:jc w:val="center"/>
        <w:rPr>
          <w:b/>
          <w:bCs/>
          <w:szCs w:val="24"/>
        </w:rPr>
      </w:pPr>
    </w:p>
    <w:p w14:paraId="6C33EE72" w14:textId="1DB3739C" w:rsidR="00C37C21" w:rsidRDefault="00C37C21" w:rsidP="00C37C21">
      <w:pPr>
        <w:pStyle w:val="Heading2"/>
      </w:pPr>
      <w:bookmarkStart w:id="31" w:name="_Toc92112191"/>
      <w:r>
        <w:t xml:space="preserve">3.2 Data </w:t>
      </w:r>
      <w:r w:rsidR="00E55660">
        <w:t>p</w:t>
      </w:r>
      <w:r>
        <w:t>rocessing</w:t>
      </w:r>
      <w:bookmarkEnd w:id="31"/>
    </w:p>
    <w:p w14:paraId="5B31C74A" w14:textId="59C51BDE" w:rsidR="00C37C21" w:rsidRDefault="00D1448E" w:rsidP="0000583B">
      <w:pPr>
        <w:spacing w:line="360" w:lineRule="auto"/>
        <w:ind w:firstLine="720"/>
        <w:contextualSpacing/>
        <w:jc w:val="left"/>
      </w:pPr>
      <w:r>
        <w:t>Before the collected data can be analysed</w:t>
      </w:r>
      <w:r w:rsidR="0000583B">
        <w:t xml:space="preserve">, it is necessary to process the data </w:t>
      </w:r>
      <w:r w:rsidR="00FC07D7">
        <w:t>with the goal of creating</w:t>
      </w:r>
      <w:r w:rsidR="0000583B">
        <w:t xml:space="preserve"> one final, clean dataset consisting of all the variables in the conceptual framework. </w:t>
      </w:r>
      <w:r w:rsidR="00D64CAD">
        <w:t xml:space="preserve">The data </w:t>
      </w:r>
      <w:r w:rsidR="00A22D3A">
        <w:t xml:space="preserve">cleaning process can be broken down into three succinct </w:t>
      </w:r>
      <w:r w:rsidR="00901CD0">
        <w:t>phases</w:t>
      </w:r>
      <w:r w:rsidR="00E14649">
        <w:t xml:space="preserve">. </w:t>
      </w:r>
      <w:r w:rsidR="00A22D3A">
        <w:t xml:space="preserve">These </w:t>
      </w:r>
      <w:r w:rsidR="00901CD0">
        <w:t>phases</w:t>
      </w:r>
      <w:r w:rsidR="00A22D3A">
        <w:t xml:space="preserve"> will be elaborated on further in the following paragraphs.</w:t>
      </w:r>
    </w:p>
    <w:p w14:paraId="30951034" w14:textId="710588F1" w:rsidR="00A22D3A" w:rsidRDefault="00901CD0" w:rsidP="0000583B">
      <w:pPr>
        <w:spacing w:line="360" w:lineRule="auto"/>
        <w:ind w:firstLine="720"/>
        <w:contextualSpacing/>
        <w:jc w:val="left"/>
      </w:pPr>
      <w:r>
        <w:t>Phase one</w:t>
      </w:r>
      <w:r w:rsidR="003C5795">
        <w:t xml:space="preserve"> is </w:t>
      </w:r>
      <w:r>
        <w:t>aimed at cleaning</w:t>
      </w:r>
      <w:r w:rsidR="003C5795">
        <w:t xml:space="preserve"> the readily available Kaggle dataset. </w:t>
      </w:r>
      <w:r w:rsidR="00E14649">
        <w:t xml:space="preserve">After the dataset is loaded, the first course of action is to remove all games with no playing time. This step reduces the total number of observations from 27,075 to 6,170. After this is done, the total amount of negative and positive user reviews are summed in a new column. All games with less than 1000 total user reviews are removed. The reasoning behind this is that as user review rating is a percentage, a game with a low amount of total reviews may skew the results. This further reduces the total amount of observations to 2,366. </w:t>
      </w:r>
      <w:r w:rsidR="003379A5">
        <w:t>Next</w:t>
      </w:r>
      <w:r w:rsidR="005B19EB">
        <w:t>,</w:t>
      </w:r>
      <w:r w:rsidR="003379A5">
        <w:t xml:space="preserve"> any unnecessary columns are removed</w:t>
      </w:r>
      <w:r w:rsidR="00B7668B">
        <w:t>. Finally,</w:t>
      </w:r>
      <w:r w:rsidR="003379A5">
        <w:t xml:space="preserve"> a</w:t>
      </w:r>
      <w:r w:rsidR="00357909">
        <w:t xml:space="preserve">ll </w:t>
      </w:r>
      <w:r w:rsidR="00B7668B">
        <w:t xml:space="preserve">game IDs of </w:t>
      </w:r>
      <w:r w:rsidR="00357909">
        <w:t>the remaining observations</w:t>
      </w:r>
      <w:r w:rsidR="00B7668B">
        <w:t xml:space="preserve"> are extracted</w:t>
      </w:r>
      <w:r w:rsidR="00357909">
        <w:t xml:space="preserve">. These IDs are used in the steamspy </w:t>
      </w:r>
      <w:r w:rsidR="00B43932">
        <w:t xml:space="preserve">and SteamDB web </w:t>
      </w:r>
      <w:r w:rsidR="00357909">
        <w:t>scraper.</w:t>
      </w:r>
    </w:p>
    <w:p w14:paraId="70500AA1" w14:textId="5FB4E91C" w:rsidR="00357909" w:rsidRDefault="00357909" w:rsidP="0000583B">
      <w:pPr>
        <w:spacing w:line="360" w:lineRule="auto"/>
        <w:ind w:firstLine="720"/>
        <w:contextualSpacing/>
        <w:jc w:val="left"/>
      </w:pPr>
      <w:r>
        <w:t xml:space="preserve">Phase two is </w:t>
      </w:r>
      <w:r w:rsidR="002F6469">
        <w:t xml:space="preserve">focused on </w:t>
      </w:r>
      <w:r w:rsidR="00C27955">
        <w:t>importing, merging and cleaning the steamspy web scraper results</w:t>
      </w:r>
      <w:r w:rsidR="00393FA6">
        <w:t xml:space="preserve">. </w:t>
      </w:r>
      <w:r w:rsidR="00EF09D7">
        <w:t>After the necessary datasets are loaded and imported, all datasets are merged. Next</w:t>
      </w:r>
      <w:r w:rsidR="00D41B88">
        <w:t>,</w:t>
      </w:r>
      <w:r w:rsidR="00EF09D7">
        <w:t xml:space="preserve"> all expert review rows with NA values are removed, reducing the total number of observations to 1,20</w:t>
      </w:r>
      <w:r w:rsidR="00D33A93">
        <w:t>3</w:t>
      </w:r>
      <w:r w:rsidR="00EF09D7">
        <w:t xml:space="preserve">. This is followed by the removal of all unnecessary columns and </w:t>
      </w:r>
      <w:r w:rsidR="00EF09D7">
        <w:lastRenderedPageBreak/>
        <w:t>categories. After this, the expert rating variable is changed to a percentage, and both expert rating and user rating are rounded to two decimals in order to match in terms of notation. Finally, a dummy variable</w:t>
      </w:r>
      <w:r w:rsidR="00840EF6">
        <w:t xml:space="preserve"> is</w:t>
      </w:r>
      <w:r w:rsidR="00EF09D7">
        <w:t xml:space="preserve"> created for game mode</w:t>
      </w:r>
      <w:r w:rsidR="00F365BD">
        <w:t xml:space="preserve"> (m1</w:t>
      </w:r>
      <w:r w:rsidR="00101FD4">
        <w:t>).</w:t>
      </w:r>
    </w:p>
    <w:p w14:paraId="0C3EB56A" w14:textId="22037F38" w:rsidR="00806E37" w:rsidRDefault="00806E37" w:rsidP="0000583B">
      <w:pPr>
        <w:spacing w:line="360" w:lineRule="auto"/>
        <w:ind w:firstLine="720"/>
        <w:contextualSpacing/>
        <w:jc w:val="left"/>
      </w:pPr>
      <w:r>
        <w:t>Phase three</w:t>
      </w:r>
      <w:r w:rsidR="00860779">
        <w:t xml:space="preserve"> seeks </w:t>
      </w:r>
      <w:r w:rsidR="000D337D">
        <w:t xml:space="preserve">to import, merge and clean the SteamDB </w:t>
      </w:r>
      <w:r w:rsidR="00322653">
        <w:t xml:space="preserve">web scraper </w:t>
      </w:r>
      <w:r w:rsidR="000D337D">
        <w:t>results</w:t>
      </w:r>
      <w:r w:rsidR="006018E9">
        <w:t>.</w:t>
      </w:r>
      <w:r w:rsidR="000D337D">
        <w:t xml:space="preserve"> </w:t>
      </w:r>
      <w:r w:rsidR="006018E9">
        <w:t>I</w:t>
      </w:r>
      <w:r w:rsidR="000D337D">
        <w:t xml:space="preserve">n </w:t>
      </w:r>
      <w:r w:rsidR="006018E9">
        <w:t>addition,</w:t>
      </w:r>
      <w:r w:rsidR="000D337D">
        <w:t xml:space="preserve"> a dummy variable for publisher</w:t>
      </w:r>
      <w:r w:rsidR="00135679">
        <w:t xml:space="preserve"> (m2)</w:t>
      </w:r>
      <w:r w:rsidR="006018E9">
        <w:t xml:space="preserve"> is created</w:t>
      </w:r>
      <w:r w:rsidR="000D337D">
        <w:t xml:space="preserve">. </w:t>
      </w:r>
      <w:r w:rsidR="006F173D">
        <w:t>The first course of action is to create a dataset of all unique publishers. This dataset can subsequently be used to code the dummy variable by systematically searching for the annual revenue per publisher online</w:t>
      </w:r>
      <w:r w:rsidR="001D4E51">
        <w:rPr>
          <w:rStyle w:val="FootnoteReference"/>
        </w:rPr>
        <w:footnoteReference w:id="1"/>
      </w:r>
      <w:r w:rsidR="00FB34AB">
        <w:t xml:space="preserve">. </w:t>
      </w:r>
      <w:r w:rsidR="000F5E8B">
        <w:t xml:space="preserve">When this is completed, the months and days of release date are removed in order to </w:t>
      </w:r>
      <w:r w:rsidR="003162CF">
        <w:t xml:space="preserve">merely </w:t>
      </w:r>
      <w:r w:rsidR="000F5E8B">
        <w:t>depict the year of release</w:t>
      </w:r>
      <w:r w:rsidR="00135679">
        <w:t>. This is followed by the creation of  dummy variables for the control variables release date (c1</w:t>
      </w:r>
      <w:r w:rsidR="00C179C7">
        <w:t>, c2</w:t>
      </w:r>
      <w:r w:rsidR="00121DD2">
        <w:t>)</w:t>
      </w:r>
      <w:r w:rsidR="00135679">
        <w:t xml:space="preserve"> and price (c</w:t>
      </w:r>
      <w:r w:rsidR="00121DD2">
        <w:t>3</w:t>
      </w:r>
      <w:r w:rsidR="00135679">
        <w:t>)</w:t>
      </w:r>
      <w:r w:rsidR="00A31AAE">
        <w:t>. The dummy variables for release date are computed as follows</w:t>
      </w:r>
      <w:r w:rsidR="00D41B88">
        <w:t>:</w:t>
      </w:r>
      <w:r w:rsidR="00A31AAE">
        <w:t xml:space="preserve"> c1 covers all games prior to 2011</w:t>
      </w:r>
      <w:r w:rsidR="00D41B88">
        <w:t>,</w:t>
      </w:r>
      <w:r w:rsidR="00121DD2">
        <w:t xml:space="preserve"> and</w:t>
      </w:r>
      <w:r w:rsidR="00A31AAE">
        <w:t xml:space="preserve"> c2 covers all games from 2011 to 2016</w:t>
      </w:r>
      <w:r w:rsidR="00121DD2">
        <w:t>. A dummy for all games released after 2016 is not included due to collinearity issues</w:t>
      </w:r>
      <w:r w:rsidR="00A31AAE">
        <w:t>. The dummy variable for price is computed to determine if a game is offered for free or not</w:t>
      </w:r>
      <w:r w:rsidR="000F5E8B">
        <w:t xml:space="preserve">. </w:t>
      </w:r>
      <w:r w:rsidR="00FB34AB">
        <w:t xml:space="preserve">Finally, </w:t>
      </w:r>
      <w:r w:rsidR="00322653">
        <w:t xml:space="preserve">publisher and the </w:t>
      </w:r>
      <w:r w:rsidR="00FD3556">
        <w:t>SteamDB results are merged into one final</w:t>
      </w:r>
      <w:r w:rsidR="003162CF">
        <w:t xml:space="preserve">, clean </w:t>
      </w:r>
      <w:r w:rsidR="00FD3556">
        <w:t>dataset.</w:t>
      </w:r>
    </w:p>
    <w:p w14:paraId="3FDDA21D" w14:textId="228123BF" w:rsidR="00A662B3" w:rsidRDefault="00C37C21" w:rsidP="00A662B3">
      <w:pPr>
        <w:pStyle w:val="Heading2"/>
        <w:contextualSpacing/>
      </w:pPr>
      <w:bookmarkStart w:id="32" w:name="_Toc92112192"/>
      <w:r w:rsidRPr="00A662B3">
        <w:t xml:space="preserve">3.3 Data </w:t>
      </w:r>
      <w:r w:rsidR="00E55660" w:rsidRPr="00A662B3">
        <w:t>d</w:t>
      </w:r>
      <w:r w:rsidRPr="00A662B3">
        <w:t>escription</w:t>
      </w:r>
      <w:bookmarkEnd w:id="32"/>
    </w:p>
    <w:tbl>
      <w:tblPr>
        <w:tblStyle w:val="Sources"/>
        <w:tblpPr w:leftFromText="180" w:rightFromText="180" w:vertAnchor="page" w:horzAnchor="margin" w:tblpXSpec="center" w:tblpY="10246"/>
        <w:tblW w:w="10390" w:type="dxa"/>
        <w:tblCellSpacing w:w="28" w:type="dxa"/>
        <w:tblLayout w:type="fixed"/>
        <w:tblLook w:val="04A0" w:firstRow="1" w:lastRow="0" w:firstColumn="1" w:lastColumn="0" w:noHBand="0" w:noVBand="1"/>
      </w:tblPr>
      <w:tblGrid>
        <w:gridCol w:w="2374"/>
        <w:gridCol w:w="1185"/>
        <w:gridCol w:w="854"/>
        <w:gridCol w:w="996"/>
        <w:gridCol w:w="996"/>
        <w:gridCol w:w="1281"/>
        <w:gridCol w:w="1281"/>
        <w:gridCol w:w="1423"/>
      </w:tblGrid>
      <w:tr w:rsidR="003F09F1" w:rsidRPr="00A662B3" w14:paraId="0BCED87E" w14:textId="77777777" w:rsidTr="00C21A81">
        <w:trPr>
          <w:cnfStyle w:val="100000000000" w:firstRow="1" w:lastRow="0" w:firstColumn="0" w:lastColumn="0" w:oddVBand="0" w:evenVBand="0" w:oddHBand="0" w:evenHBand="0" w:firstRowFirstColumn="0" w:firstRowLastColumn="0" w:lastRowFirstColumn="0" w:lastRowLastColumn="0"/>
          <w:trHeight w:val="269"/>
          <w:tblCellSpacing w:w="28" w:type="dxa"/>
        </w:trPr>
        <w:tc>
          <w:tcPr>
            <w:tcW w:w="2290" w:type="dxa"/>
            <w:tcBorders>
              <w:top w:val="single" w:sz="4" w:space="0" w:color="auto"/>
            </w:tcBorders>
          </w:tcPr>
          <w:p w14:paraId="6247E9E1" w14:textId="77777777" w:rsidR="003F09F1" w:rsidRPr="00A662B3" w:rsidRDefault="003F09F1" w:rsidP="00C21A81">
            <w:pPr>
              <w:rPr>
                <w:rFonts w:cs="Times New Roman"/>
                <w:b/>
                <w:bCs/>
                <w:sz w:val="19"/>
                <w:szCs w:val="19"/>
              </w:rPr>
            </w:pPr>
            <w:r w:rsidRPr="00A662B3">
              <w:rPr>
                <w:rFonts w:cs="Times New Roman"/>
                <w:b/>
                <w:bCs/>
                <w:sz w:val="19"/>
                <w:szCs w:val="19"/>
              </w:rPr>
              <w:t>Variable</w:t>
            </w:r>
          </w:p>
        </w:tc>
        <w:tc>
          <w:tcPr>
            <w:tcW w:w="1129" w:type="dxa"/>
            <w:tcBorders>
              <w:top w:val="single" w:sz="4" w:space="0" w:color="auto"/>
            </w:tcBorders>
          </w:tcPr>
          <w:p w14:paraId="7BE442CA" w14:textId="77777777" w:rsidR="003F09F1" w:rsidRPr="00A662B3" w:rsidRDefault="003F09F1" w:rsidP="00C21A81">
            <w:pPr>
              <w:rPr>
                <w:rFonts w:cs="Times New Roman"/>
                <w:b/>
                <w:bCs/>
                <w:sz w:val="19"/>
                <w:szCs w:val="19"/>
              </w:rPr>
            </w:pPr>
            <w:r w:rsidRPr="00A662B3">
              <w:rPr>
                <w:rFonts w:cs="Times New Roman"/>
                <w:b/>
                <w:bCs/>
                <w:sz w:val="19"/>
                <w:szCs w:val="19"/>
              </w:rPr>
              <w:t>N</w:t>
            </w:r>
          </w:p>
        </w:tc>
        <w:tc>
          <w:tcPr>
            <w:tcW w:w="798" w:type="dxa"/>
            <w:tcBorders>
              <w:top w:val="single" w:sz="4" w:space="0" w:color="auto"/>
            </w:tcBorders>
          </w:tcPr>
          <w:p w14:paraId="7EE3285B" w14:textId="77777777" w:rsidR="003F09F1" w:rsidRPr="00A662B3" w:rsidRDefault="003F09F1" w:rsidP="00C21A81">
            <w:pPr>
              <w:rPr>
                <w:rFonts w:cs="Times New Roman"/>
                <w:b/>
                <w:bCs/>
                <w:sz w:val="19"/>
                <w:szCs w:val="19"/>
              </w:rPr>
            </w:pPr>
            <w:r w:rsidRPr="00A662B3">
              <w:rPr>
                <w:rFonts w:cs="Times New Roman"/>
                <w:b/>
                <w:bCs/>
                <w:sz w:val="19"/>
                <w:szCs w:val="19"/>
              </w:rPr>
              <w:t>0</w:t>
            </w:r>
          </w:p>
        </w:tc>
        <w:tc>
          <w:tcPr>
            <w:tcW w:w="940" w:type="dxa"/>
            <w:tcBorders>
              <w:top w:val="single" w:sz="4" w:space="0" w:color="auto"/>
            </w:tcBorders>
          </w:tcPr>
          <w:p w14:paraId="6B901754" w14:textId="77777777" w:rsidR="003F09F1" w:rsidRPr="00A662B3" w:rsidRDefault="003F09F1" w:rsidP="00C21A81">
            <w:pPr>
              <w:rPr>
                <w:rFonts w:cs="Times New Roman"/>
                <w:b/>
                <w:bCs/>
                <w:sz w:val="19"/>
                <w:szCs w:val="19"/>
              </w:rPr>
            </w:pPr>
            <w:r w:rsidRPr="00A662B3">
              <w:rPr>
                <w:rFonts w:cs="Times New Roman"/>
                <w:b/>
                <w:bCs/>
                <w:sz w:val="19"/>
                <w:szCs w:val="19"/>
              </w:rPr>
              <w:t>1</w:t>
            </w:r>
          </w:p>
        </w:tc>
        <w:tc>
          <w:tcPr>
            <w:tcW w:w="940" w:type="dxa"/>
            <w:tcBorders>
              <w:top w:val="single" w:sz="4" w:space="0" w:color="auto"/>
            </w:tcBorders>
          </w:tcPr>
          <w:p w14:paraId="11DBDD7E" w14:textId="77777777" w:rsidR="003F09F1" w:rsidRPr="00A662B3" w:rsidRDefault="003F09F1" w:rsidP="00C21A81">
            <w:pPr>
              <w:rPr>
                <w:rFonts w:cs="Times New Roman"/>
                <w:b/>
                <w:bCs/>
                <w:sz w:val="19"/>
                <w:szCs w:val="19"/>
              </w:rPr>
            </w:pPr>
            <w:r w:rsidRPr="00A662B3">
              <w:rPr>
                <w:rFonts w:cs="Times New Roman"/>
                <w:b/>
                <w:bCs/>
                <w:sz w:val="19"/>
                <w:szCs w:val="19"/>
              </w:rPr>
              <w:t>Min</w:t>
            </w:r>
          </w:p>
        </w:tc>
        <w:tc>
          <w:tcPr>
            <w:tcW w:w="1225" w:type="dxa"/>
            <w:tcBorders>
              <w:top w:val="single" w:sz="4" w:space="0" w:color="auto"/>
            </w:tcBorders>
          </w:tcPr>
          <w:p w14:paraId="3ACCD482" w14:textId="77777777" w:rsidR="003F09F1" w:rsidRPr="00A662B3" w:rsidRDefault="003F09F1" w:rsidP="00C21A81">
            <w:pPr>
              <w:rPr>
                <w:rFonts w:cs="Times New Roman"/>
                <w:b/>
                <w:bCs/>
                <w:sz w:val="19"/>
                <w:szCs w:val="19"/>
              </w:rPr>
            </w:pPr>
            <w:r w:rsidRPr="00A662B3">
              <w:rPr>
                <w:rFonts w:cs="Times New Roman"/>
                <w:b/>
                <w:bCs/>
                <w:sz w:val="19"/>
                <w:szCs w:val="19"/>
              </w:rPr>
              <w:t>Max</w:t>
            </w:r>
          </w:p>
        </w:tc>
        <w:tc>
          <w:tcPr>
            <w:tcW w:w="1225" w:type="dxa"/>
            <w:tcBorders>
              <w:top w:val="single" w:sz="4" w:space="0" w:color="auto"/>
            </w:tcBorders>
          </w:tcPr>
          <w:p w14:paraId="5F015FBC" w14:textId="77777777" w:rsidR="003F09F1" w:rsidRPr="00A662B3" w:rsidRDefault="003F09F1" w:rsidP="00C21A81">
            <w:pPr>
              <w:rPr>
                <w:rFonts w:cs="Times New Roman"/>
                <w:b/>
                <w:bCs/>
                <w:sz w:val="19"/>
                <w:szCs w:val="19"/>
              </w:rPr>
            </w:pPr>
            <w:r w:rsidRPr="00A662B3">
              <w:rPr>
                <w:rFonts w:cs="Times New Roman"/>
                <w:b/>
                <w:bCs/>
                <w:sz w:val="19"/>
                <w:szCs w:val="19"/>
              </w:rPr>
              <w:t>Mean</w:t>
            </w:r>
          </w:p>
        </w:tc>
        <w:tc>
          <w:tcPr>
            <w:tcW w:w="1339" w:type="dxa"/>
            <w:tcBorders>
              <w:top w:val="single" w:sz="4" w:space="0" w:color="auto"/>
            </w:tcBorders>
          </w:tcPr>
          <w:p w14:paraId="52C28756" w14:textId="77777777" w:rsidR="003F09F1" w:rsidRPr="00A662B3" w:rsidRDefault="003F09F1" w:rsidP="00C21A81">
            <w:pPr>
              <w:rPr>
                <w:rFonts w:cs="Times New Roman"/>
                <w:b/>
                <w:bCs/>
                <w:sz w:val="19"/>
                <w:szCs w:val="19"/>
              </w:rPr>
            </w:pPr>
            <w:r w:rsidRPr="00A662B3">
              <w:rPr>
                <w:rFonts w:cs="Times New Roman"/>
                <w:b/>
                <w:bCs/>
                <w:sz w:val="19"/>
                <w:szCs w:val="19"/>
              </w:rPr>
              <w:t>SD</w:t>
            </w:r>
          </w:p>
        </w:tc>
      </w:tr>
      <w:tr w:rsidR="003F09F1" w:rsidRPr="00A662B3" w14:paraId="3B916B0C" w14:textId="77777777" w:rsidTr="00C21A81">
        <w:trPr>
          <w:trHeight w:val="250"/>
          <w:tblCellSpacing w:w="28" w:type="dxa"/>
        </w:trPr>
        <w:tc>
          <w:tcPr>
            <w:tcW w:w="2290" w:type="dxa"/>
            <w:tcBorders>
              <w:top w:val="single" w:sz="4" w:space="0" w:color="auto"/>
            </w:tcBorders>
          </w:tcPr>
          <w:p w14:paraId="195422FB" w14:textId="77777777" w:rsidR="003F09F1" w:rsidRPr="00A662B3" w:rsidRDefault="003F09F1" w:rsidP="00C21A81">
            <w:pPr>
              <w:rPr>
                <w:rFonts w:cs="Times New Roman"/>
                <w:b/>
                <w:bCs/>
                <w:sz w:val="19"/>
                <w:szCs w:val="19"/>
              </w:rPr>
            </w:pPr>
            <w:r w:rsidRPr="00A662B3">
              <w:rPr>
                <w:rFonts w:cs="Times New Roman"/>
                <w:b/>
                <w:bCs/>
                <w:sz w:val="19"/>
                <w:szCs w:val="19"/>
              </w:rPr>
              <w:t>Dependent variable</w:t>
            </w:r>
          </w:p>
        </w:tc>
        <w:tc>
          <w:tcPr>
            <w:tcW w:w="1129" w:type="dxa"/>
            <w:tcBorders>
              <w:top w:val="single" w:sz="4" w:space="0" w:color="auto"/>
            </w:tcBorders>
          </w:tcPr>
          <w:p w14:paraId="4BCEBC6B" w14:textId="77777777" w:rsidR="003F09F1" w:rsidRPr="00A662B3" w:rsidRDefault="003F09F1" w:rsidP="00C21A81">
            <w:pPr>
              <w:rPr>
                <w:rFonts w:cs="Times New Roman"/>
                <w:sz w:val="19"/>
                <w:szCs w:val="19"/>
              </w:rPr>
            </w:pPr>
          </w:p>
        </w:tc>
        <w:tc>
          <w:tcPr>
            <w:tcW w:w="798" w:type="dxa"/>
            <w:tcBorders>
              <w:top w:val="single" w:sz="4" w:space="0" w:color="auto"/>
            </w:tcBorders>
          </w:tcPr>
          <w:p w14:paraId="551F286A" w14:textId="77777777" w:rsidR="003F09F1" w:rsidRPr="00A662B3" w:rsidRDefault="003F09F1" w:rsidP="00C21A81">
            <w:pPr>
              <w:rPr>
                <w:rFonts w:cs="Times New Roman"/>
                <w:sz w:val="19"/>
                <w:szCs w:val="19"/>
              </w:rPr>
            </w:pPr>
          </w:p>
        </w:tc>
        <w:tc>
          <w:tcPr>
            <w:tcW w:w="940" w:type="dxa"/>
            <w:tcBorders>
              <w:top w:val="single" w:sz="4" w:space="0" w:color="auto"/>
            </w:tcBorders>
          </w:tcPr>
          <w:p w14:paraId="275E58A7" w14:textId="77777777" w:rsidR="003F09F1" w:rsidRPr="00A662B3" w:rsidRDefault="003F09F1" w:rsidP="00C21A81">
            <w:pPr>
              <w:rPr>
                <w:rFonts w:cs="Times New Roman"/>
                <w:sz w:val="19"/>
                <w:szCs w:val="19"/>
              </w:rPr>
            </w:pPr>
          </w:p>
        </w:tc>
        <w:tc>
          <w:tcPr>
            <w:tcW w:w="940" w:type="dxa"/>
            <w:tcBorders>
              <w:top w:val="single" w:sz="4" w:space="0" w:color="auto"/>
            </w:tcBorders>
          </w:tcPr>
          <w:p w14:paraId="697BD8F4" w14:textId="77777777" w:rsidR="003F09F1" w:rsidRPr="00A662B3" w:rsidRDefault="003F09F1" w:rsidP="00C21A81">
            <w:pPr>
              <w:rPr>
                <w:rFonts w:cs="Times New Roman"/>
                <w:sz w:val="19"/>
                <w:szCs w:val="19"/>
              </w:rPr>
            </w:pPr>
          </w:p>
        </w:tc>
        <w:tc>
          <w:tcPr>
            <w:tcW w:w="1225" w:type="dxa"/>
            <w:tcBorders>
              <w:top w:val="single" w:sz="4" w:space="0" w:color="auto"/>
            </w:tcBorders>
          </w:tcPr>
          <w:p w14:paraId="4F3F041F" w14:textId="77777777" w:rsidR="003F09F1" w:rsidRPr="00A662B3" w:rsidRDefault="003F09F1" w:rsidP="00C21A81">
            <w:pPr>
              <w:rPr>
                <w:rFonts w:cs="Times New Roman"/>
                <w:sz w:val="19"/>
                <w:szCs w:val="19"/>
              </w:rPr>
            </w:pPr>
          </w:p>
        </w:tc>
        <w:tc>
          <w:tcPr>
            <w:tcW w:w="1225" w:type="dxa"/>
            <w:tcBorders>
              <w:top w:val="single" w:sz="4" w:space="0" w:color="auto"/>
            </w:tcBorders>
          </w:tcPr>
          <w:p w14:paraId="3F8E004A" w14:textId="77777777" w:rsidR="003F09F1" w:rsidRPr="00A662B3" w:rsidRDefault="003F09F1" w:rsidP="00C21A81">
            <w:pPr>
              <w:rPr>
                <w:rFonts w:cs="Times New Roman"/>
                <w:sz w:val="19"/>
                <w:szCs w:val="19"/>
              </w:rPr>
            </w:pPr>
          </w:p>
        </w:tc>
        <w:tc>
          <w:tcPr>
            <w:tcW w:w="1339" w:type="dxa"/>
            <w:tcBorders>
              <w:top w:val="single" w:sz="4" w:space="0" w:color="auto"/>
            </w:tcBorders>
          </w:tcPr>
          <w:p w14:paraId="45ADE75B" w14:textId="77777777" w:rsidR="003F09F1" w:rsidRPr="00A662B3" w:rsidRDefault="003F09F1" w:rsidP="00C21A81">
            <w:pPr>
              <w:rPr>
                <w:rFonts w:cs="Times New Roman"/>
                <w:sz w:val="19"/>
                <w:szCs w:val="19"/>
              </w:rPr>
            </w:pPr>
          </w:p>
        </w:tc>
      </w:tr>
      <w:tr w:rsidR="003F09F1" w:rsidRPr="00A662B3" w14:paraId="15402BF3" w14:textId="77777777" w:rsidTr="00C21A81">
        <w:trPr>
          <w:trHeight w:val="463"/>
          <w:tblCellSpacing w:w="28" w:type="dxa"/>
        </w:trPr>
        <w:tc>
          <w:tcPr>
            <w:tcW w:w="2290" w:type="dxa"/>
          </w:tcPr>
          <w:p w14:paraId="54C46ECB" w14:textId="77777777" w:rsidR="003F09F1" w:rsidRPr="00A662B3" w:rsidRDefault="003F09F1" w:rsidP="00C21A81">
            <w:pPr>
              <w:rPr>
                <w:rFonts w:cs="Times New Roman"/>
                <w:sz w:val="19"/>
                <w:szCs w:val="19"/>
              </w:rPr>
            </w:pPr>
            <w:r w:rsidRPr="00A662B3">
              <w:rPr>
                <w:rFonts w:cs="Times New Roman"/>
                <w:sz w:val="19"/>
                <w:szCs w:val="19"/>
              </w:rPr>
              <w:t># Downloads on Steam (y)</w:t>
            </w:r>
          </w:p>
        </w:tc>
        <w:tc>
          <w:tcPr>
            <w:tcW w:w="1129" w:type="dxa"/>
          </w:tcPr>
          <w:p w14:paraId="0EDB4DDF" w14:textId="77777777" w:rsidR="003F09F1" w:rsidRPr="00A662B3" w:rsidRDefault="003F09F1" w:rsidP="00C21A81">
            <w:pPr>
              <w:rPr>
                <w:rFonts w:cs="Times New Roman"/>
                <w:sz w:val="19"/>
                <w:szCs w:val="19"/>
              </w:rPr>
            </w:pPr>
            <w:r w:rsidRPr="00A662B3">
              <w:rPr>
                <w:rFonts w:cs="Times New Roman"/>
                <w:sz w:val="19"/>
                <w:szCs w:val="19"/>
              </w:rPr>
              <w:t>1203</w:t>
            </w:r>
          </w:p>
        </w:tc>
        <w:tc>
          <w:tcPr>
            <w:tcW w:w="798" w:type="dxa"/>
          </w:tcPr>
          <w:p w14:paraId="0E471B9D" w14:textId="77777777" w:rsidR="003F09F1" w:rsidRPr="00A662B3" w:rsidRDefault="003F09F1" w:rsidP="00C21A81">
            <w:pPr>
              <w:rPr>
                <w:rFonts w:cs="Times New Roman"/>
                <w:sz w:val="19"/>
                <w:szCs w:val="19"/>
              </w:rPr>
            </w:pPr>
          </w:p>
        </w:tc>
        <w:tc>
          <w:tcPr>
            <w:tcW w:w="940" w:type="dxa"/>
          </w:tcPr>
          <w:p w14:paraId="58FB00F8" w14:textId="77777777" w:rsidR="003F09F1" w:rsidRPr="00A662B3" w:rsidRDefault="003F09F1" w:rsidP="00C21A81">
            <w:pPr>
              <w:rPr>
                <w:rFonts w:cs="Times New Roman"/>
                <w:sz w:val="19"/>
                <w:szCs w:val="19"/>
              </w:rPr>
            </w:pPr>
          </w:p>
        </w:tc>
        <w:tc>
          <w:tcPr>
            <w:tcW w:w="940" w:type="dxa"/>
          </w:tcPr>
          <w:p w14:paraId="30610702" w14:textId="77777777" w:rsidR="003F09F1" w:rsidRPr="00A662B3" w:rsidRDefault="003F09F1" w:rsidP="00C21A81">
            <w:pPr>
              <w:rPr>
                <w:rFonts w:cs="Times New Roman"/>
                <w:sz w:val="19"/>
                <w:szCs w:val="19"/>
              </w:rPr>
            </w:pPr>
            <w:r w:rsidRPr="00A662B3">
              <w:rPr>
                <w:rFonts w:cs="Times New Roman"/>
                <w:sz w:val="19"/>
                <w:szCs w:val="19"/>
              </w:rPr>
              <w:t>140000</w:t>
            </w:r>
          </w:p>
        </w:tc>
        <w:tc>
          <w:tcPr>
            <w:tcW w:w="1225" w:type="dxa"/>
          </w:tcPr>
          <w:p w14:paraId="15569432" w14:textId="77777777" w:rsidR="003F09F1" w:rsidRPr="00A662B3" w:rsidRDefault="003F09F1" w:rsidP="00C21A81">
            <w:pPr>
              <w:rPr>
                <w:rFonts w:cs="Times New Roman"/>
                <w:sz w:val="19"/>
                <w:szCs w:val="19"/>
              </w:rPr>
            </w:pPr>
            <w:r w:rsidRPr="00A662B3">
              <w:rPr>
                <w:rFonts w:cs="Times New Roman"/>
                <w:sz w:val="19"/>
                <w:szCs w:val="19"/>
              </w:rPr>
              <w:t>80500000</w:t>
            </w:r>
          </w:p>
        </w:tc>
        <w:tc>
          <w:tcPr>
            <w:tcW w:w="1225" w:type="dxa"/>
          </w:tcPr>
          <w:p w14:paraId="35800C0B" w14:textId="77777777" w:rsidR="003F09F1" w:rsidRPr="00A662B3" w:rsidRDefault="003F09F1" w:rsidP="00C21A81">
            <w:pPr>
              <w:rPr>
                <w:rFonts w:cs="Times New Roman"/>
                <w:sz w:val="19"/>
                <w:szCs w:val="19"/>
              </w:rPr>
            </w:pPr>
            <w:r w:rsidRPr="00A662B3">
              <w:rPr>
                <w:rFonts w:cs="Times New Roman"/>
                <w:sz w:val="19"/>
                <w:szCs w:val="19"/>
              </w:rPr>
              <w:t>3030000</w:t>
            </w:r>
          </w:p>
        </w:tc>
        <w:tc>
          <w:tcPr>
            <w:tcW w:w="1339" w:type="dxa"/>
          </w:tcPr>
          <w:p w14:paraId="0C5ADF96" w14:textId="77777777" w:rsidR="003F09F1" w:rsidRPr="00A662B3" w:rsidRDefault="003F09F1" w:rsidP="00C21A81">
            <w:pPr>
              <w:rPr>
                <w:rFonts w:cs="Times New Roman"/>
                <w:sz w:val="19"/>
                <w:szCs w:val="19"/>
              </w:rPr>
            </w:pPr>
            <w:r w:rsidRPr="00A662B3">
              <w:rPr>
                <w:rFonts w:cs="Times New Roman"/>
                <w:sz w:val="19"/>
                <w:szCs w:val="19"/>
              </w:rPr>
              <w:t>3990000</w:t>
            </w:r>
          </w:p>
        </w:tc>
      </w:tr>
      <w:tr w:rsidR="003F09F1" w:rsidRPr="00A662B3" w14:paraId="0C57A6DE" w14:textId="77777777" w:rsidTr="00C21A81">
        <w:trPr>
          <w:trHeight w:val="250"/>
          <w:tblCellSpacing w:w="28" w:type="dxa"/>
        </w:trPr>
        <w:tc>
          <w:tcPr>
            <w:tcW w:w="2290" w:type="dxa"/>
          </w:tcPr>
          <w:p w14:paraId="59E2D46E" w14:textId="77777777" w:rsidR="003F09F1" w:rsidRPr="00A662B3" w:rsidRDefault="003F09F1" w:rsidP="00C21A81">
            <w:pPr>
              <w:rPr>
                <w:rFonts w:cs="Times New Roman"/>
                <w:b/>
                <w:bCs/>
                <w:sz w:val="19"/>
                <w:szCs w:val="19"/>
              </w:rPr>
            </w:pPr>
            <w:r w:rsidRPr="00A662B3">
              <w:rPr>
                <w:rFonts w:cs="Times New Roman"/>
                <w:b/>
                <w:bCs/>
                <w:sz w:val="19"/>
                <w:szCs w:val="19"/>
              </w:rPr>
              <w:t>Independent variables</w:t>
            </w:r>
          </w:p>
        </w:tc>
        <w:tc>
          <w:tcPr>
            <w:tcW w:w="1129" w:type="dxa"/>
          </w:tcPr>
          <w:p w14:paraId="6DFC60EA" w14:textId="77777777" w:rsidR="003F09F1" w:rsidRPr="00A662B3" w:rsidRDefault="003F09F1" w:rsidP="00C21A81">
            <w:pPr>
              <w:rPr>
                <w:rFonts w:cs="Times New Roman"/>
                <w:sz w:val="19"/>
                <w:szCs w:val="19"/>
              </w:rPr>
            </w:pPr>
          </w:p>
        </w:tc>
        <w:tc>
          <w:tcPr>
            <w:tcW w:w="798" w:type="dxa"/>
          </w:tcPr>
          <w:p w14:paraId="061EF2DD" w14:textId="77777777" w:rsidR="003F09F1" w:rsidRPr="00A662B3" w:rsidRDefault="003F09F1" w:rsidP="00C21A81">
            <w:pPr>
              <w:rPr>
                <w:rFonts w:cs="Times New Roman"/>
                <w:sz w:val="19"/>
                <w:szCs w:val="19"/>
              </w:rPr>
            </w:pPr>
          </w:p>
        </w:tc>
        <w:tc>
          <w:tcPr>
            <w:tcW w:w="940" w:type="dxa"/>
          </w:tcPr>
          <w:p w14:paraId="6C57B384" w14:textId="77777777" w:rsidR="003F09F1" w:rsidRPr="00A662B3" w:rsidRDefault="003F09F1" w:rsidP="00C21A81">
            <w:pPr>
              <w:rPr>
                <w:rFonts w:cs="Times New Roman"/>
                <w:sz w:val="19"/>
                <w:szCs w:val="19"/>
              </w:rPr>
            </w:pPr>
          </w:p>
        </w:tc>
        <w:tc>
          <w:tcPr>
            <w:tcW w:w="940" w:type="dxa"/>
          </w:tcPr>
          <w:p w14:paraId="7B8EC7BC" w14:textId="77777777" w:rsidR="003F09F1" w:rsidRPr="00A662B3" w:rsidRDefault="003F09F1" w:rsidP="00C21A81">
            <w:pPr>
              <w:rPr>
                <w:rFonts w:cs="Times New Roman"/>
                <w:sz w:val="19"/>
                <w:szCs w:val="19"/>
              </w:rPr>
            </w:pPr>
          </w:p>
        </w:tc>
        <w:tc>
          <w:tcPr>
            <w:tcW w:w="1225" w:type="dxa"/>
          </w:tcPr>
          <w:p w14:paraId="2F917002" w14:textId="77777777" w:rsidR="003F09F1" w:rsidRPr="00A662B3" w:rsidRDefault="003F09F1" w:rsidP="00C21A81">
            <w:pPr>
              <w:rPr>
                <w:rFonts w:cs="Times New Roman"/>
                <w:sz w:val="19"/>
                <w:szCs w:val="19"/>
              </w:rPr>
            </w:pPr>
          </w:p>
        </w:tc>
        <w:tc>
          <w:tcPr>
            <w:tcW w:w="1225" w:type="dxa"/>
          </w:tcPr>
          <w:p w14:paraId="7982C82D" w14:textId="77777777" w:rsidR="003F09F1" w:rsidRPr="00A662B3" w:rsidRDefault="003F09F1" w:rsidP="00C21A81">
            <w:pPr>
              <w:rPr>
                <w:rFonts w:cs="Times New Roman"/>
                <w:sz w:val="19"/>
                <w:szCs w:val="19"/>
              </w:rPr>
            </w:pPr>
          </w:p>
        </w:tc>
        <w:tc>
          <w:tcPr>
            <w:tcW w:w="1339" w:type="dxa"/>
          </w:tcPr>
          <w:p w14:paraId="2946632E" w14:textId="77777777" w:rsidR="003F09F1" w:rsidRPr="00A662B3" w:rsidRDefault="003F09F1" w:rsidP="00C21A81">
            <w:pPr>
              <w:rPr>
                <w:rFonts w:cs="Times New Roman"/>
                <w:sz w:val="19"/>
                <w:szCs w:val="19"/>
              </w:rPr>
            </w:pPr>
          </w:p>
        </w:tc>
      </w:tr>
      <w:tr w:rsidR="003F09F1" w:rsidRPr="00A662B3" w14:paraId="1E8A8F3C" w14:textId="77777777" w:rsidTr="00C21A81">
        <w:trPr>
          <w:trHeight w:val="250"/>
          <w:tblCellSpacing w:w="28" w:type="dxa"/>
        </w:trPr>
        <w:tc>
          <w:tcPr>
            <w:tcW w:w="2290" w:type="dxa"/>
          </w:tcPr>
          <w:p w14:paraId="19A94D3F" w14:textId="77777777" w:rsidR="003F09F1" w:rsidRPr="00A662B3" w:rsidRDefault="003F09F1" w:rsidP="00C21A81">
            <w:pPr>
              <w:rPr>
                <w:rFonts w:cs="Times New Roman"/>
                <w:sz w:val="19"/>
                <w:szCs w:val="19"/>
              </w:rPr>
            </w:pPr>
            <w:r w:rsidRPr="00A662B3">
              <w:rPr>
                <w:rFonts w:cs="Times New Roman"/>
                <w:sz w:val="19"/>
                <w:szCs w:val="19"/>
              </w:rPr>
              <w:t>Expert review (x1)</w:t>
            </w:r>
          </w:p>
        </w:tc>
        <w:tc>
          <w:tcPr>
            <w:tcW w:w="1129" w:type="dxa"/>
          </w:tcPr>
          <w:p w14:paraId="0F051F04" w14:textId="77777777" w:rsidR="003F09F1" w:rsidRPr="00A662B3" w:rsidRDefault="003F09F1" w:rsidP="00C21A81">
            <w:pPr>
              <w:rPr>
                <w:rFonts w:cs="Times New Roman"/>
                <w:sz w:val="19"/>
                <w:szCs w:val="19"/>
              </w:rPr>
            </w:pPr>
            <w:r w:rsidRPr="00A662B3">
              <w:rPr>
                <w:rFonts w:cs="Times New Roman"/>
                <w:sz w:val="19"/>
                <w:szCs w:val="19"/>
              </w:rPr>
              <w:t>1203</w:t>
            </w:r>
          </w:p>
        </w:tc>
        <w:tc>
          <w:tcPr>
            <w:tcW w:w="798" w:type="dxa"/>
          </w:tcPr>
          <w:p w14:paraId="5283879C" w14:textId="77777777" w:rsidR="003F09F1" w:rsidRPr="00A662B3" w:rsidRDefault="003F09F1" w:rsidP="00C21A81">
            <w:pPr>
              <w:rPr>
                <w:rFonts w:cs="Times New Roman"/>
                <w:sz w:val="19"/>
                <w:szCs w:val="19"/>
              </w:rPr>
            </w:pPr>
          </w:p>
        </w:tc>
        <w:tc>
          <w:tcPr>
            <w:tcW w:w="940" w:type="dxa"/>
          </w:tcPr>
          <w:p w14:paraId="1AF65D7E" w14:textId="77777777" w:rsidR="003F09F1" w:rsidRPr="00A662B3" w:rsidRDefault="003F09F1" w:rsidP="00C21A81">
            <w:pPr>
              <w:rPr>
                <w:rFonts w:cs="Times New Roman"/>
                <w:sz w:val="19"/>
                <w:szCs w:val="19"/>
              </w:rPr>
            </w:pPr>
          </w:p>
        </w:tc>
        <w:tc>
          <w:tcPr>
            <w:tcW w:w="940" w:type="dxa"/>
          </w:tcPr>
          <w:p w14:paraId="786D5AE0" w14:textId="77777777" w:rsidR="003F09F1" w:rsidRPr="00A662B3" w:rsidRDefault="003F09F1" w:rsidP="00C21A81">
            <w:pPr>
              <w:rPr>
                <w:rFonts w:cs="Times New Roman"/>
                <w:sz w:val="19"/>
                <w:szCs w:val="19"/>
              </w:rPr>
            </w:pPr>
            <w:r w:rsidRPr="00A662B3">
              <w:rPr>
                <w:rFonts w:cs="Times New Roman"/>
                <w:sz w:val="19"/>
                <w:szCs w:val="19"/>
              </w:rPr>
              <w:t>0.23</w:t>
            </w:r>
          </w:p>
        </w:tc>
        <w:tc>
          <w:tcPr>
            <w:tcW w:w="1225" w:type="dxa"/>
          </w:tcPr>
          <w:p w14:paraId="164434BF" w14:textId="77777777" w:rsidR="003F09F1" w:rsidRPr="00A662B3" w:rsidRDefault="003F09F1" w:rsidP="00C21A81">
            <w:pPr>
              <w:rPr>
                <w:rFonts w:cs="Times New Roman"/>
                <w:sz w:val="19"/>
                <w:szCs w:val="19"/>
              </w:rPr>
            </w:pPr>
            <w:r w:rsidRPr="00A662B3">
              <w:rPr>
                <w:rFonts w:cs="Times New Roman"/>
                <w:sz w:val="19"/>
                <w:szCs w:val="19"/>
              </w:rPr>
              <w:t>0.96</w:t>
            </w:r>
          </w:p>
        </w:tc>
        <w:tc>
          <w:tcPr>
            <w:tcW w:w="1225" w:type="dxa"/>
          </w:tcPr>
          <w:p w14:paraId="51A8301E" w14:textId="77777777" w:rsidR="003F09F1" w:rsidRPr="00A662B3" w:rsidRDefault="003F09F1" w:rsidP="00C21A81">
            <w:pPr>
              <w:rPr>
                <w:rFonts w:cs="Times New Roman"/>
                <w:sz w:val="19"/>
                <w:szCs w:val="19"/>
              </w:rPr>
            </w:pPr>
            <w:r w:rsidRPr="00A662B3">
              <w:rPr>
                <w:rFonts w:cs="Times New Roman"/>
                <w:sz w:val="19"/>
                <w:szCs w:val="19"/>
              </w:rPr>
              <w:t>0.762</w:t>
            </w:r>
          </w:p>
        </w:tc>
        <w:tc>
          <w:tcPr>
            <w:tcW w:w="1339" w:type="dxa"/>
          </w:tcPr>
          <w:p w14:paraId="3C4AD999" w14:textId="77777777" w:rsidR="003F09F1" w:rsidRPr="00A662B3" w:rsidRDefault="003F09F1" w:rsidP="00C21A81">
            <w:pPr>
              <w:rPr>
                <w:rFonts w:cs="Times New Roman"/>
                <w:sz w:val="19"/>
                <w:szCs w:val="19"/>
              </w:rPr>
            </w:pPr>
            <w:r w:rsidRPr="00A662B3">
              <w:rPr>
                <w:rFonts w:cs="Times New Roman"/>
                <w:sz w:val="19"/>
                <w:szCs w:val="19"/>
              </w:rPr>
              <w:t>0.0966</w:t>
            </w:r>
          </w:p>
        </w:tc>
      </w:tr>
      <w:tr w:rsidR="003F09F1" w:rsidRPr="00A662B3" w14:paraId="59D7F90D" w14:textId="77777777" w:rsidTr="00C21A81">
        <w:trPr>
          <w:trHeight w:val="393"/>
          <w:tblCellSpacing w:w="28" w:type="dxa"/>
        </w:trPr>
        <w:tc>
          <w:tcPr>
            <w:tcW w:w="2290" w:type="dxa"/>
          </w:tcPr>
          <w:p w14:paraId="44A5C3AB" w14:textId="77777777" w:rsidR="003F09F1" w:rsidRPr="00A662B3" w:rsidRDefault="003F09F1" w:rsidP="00C21A81">
            <w:pPr>
              <w:rPr>
                <w:rFonts w:cs="Times New Roman"/>
                <w:sz w:val="19"/>
                <w:szCs w:val="19"/>
              </w:rPr>
            </w:pPr>
            <w:r w:rsidRPr="00A662B3">
              <w:rPr>
                <w:rFonts w:cs="Times New Roman"/>
                <w:sz w:val="19"/>
                <w:szCs w:val="19"/>
              </w:rPr>
              <w:t>User review (x2)</w:t>
            </w:r>
          </w:p>
        </w:tc>
        <w:tc>
          <w:tcPr>
            <w:tcW w:w="1129" w:type="dxa"/>
          </w:tcPr>
          <w:p w14:paraId="26504CEA" w14:textId="77777777" w:rsidR="003F09F1" w:rsidRPr="00A662B3" w:rsidRDefault="003F09F1" w:rsidP="00C21A81">
            <w:pPr>
              <w:rPr>
                <w:rFonts w:cs="Times New Roman"/>
                <w:sz w:val="19"/>
                <w:szCs w:val="19"/>
              </w:rPr>
            </w:pPr>
            <w:r w:rsidRPr="00A662B3">
              <w:rPr>
                <w:rFonts w:cs="Times New Roman"/>
                <w:sz w:val="19"/>
                <w:szCs w:val="19"/>
              </w:rPr>
              <w:t>1203</w:t>
            </w:r>
          </w:p>
        </w:tc>
        <w:tc>
          <w:tcPr>
            <w:tcW w:w="798" w:type="dxa"/>
          </w:tcPr>
          <w:p w14:paraId="71A38605" w14:textId="77777777" w:rsidR="003F09F1" w:rsidRPr="00A662B3" w:rsidRDefault="003F09F1" w:rsidP="00C21A81">
            <w:pPr>
              <w:rPr>
                <w:rFonts w:cs="Times New Roman"/>
                <w:sz w:val="19"/>
                <w:szCs w:val="19"/>
              </w:rPr>
            </w:pPr>
          </w:p>
        </w:tc>
        <w:tc>
          <w:tcPr>
            <w:tcW w:w="940" w:type="dxa"/>
          </w:tcPr>
          <w:p w14:paraId="295965EE" w14:textId="77777777" w:rsidR="003F09F1" w:rsidRPr="00A662B3" w:rsidRDefault="003F09F1" w:rsidP="00C21A81">
            <w:pPr>
              <w:rPr>
                <w:rFonts w:cs="Times New Roman"/>
                <w:sz w:val="19"/>
                <w:szCs w:val="19"/>
              </w:rPr>
            </w:pPr>
          </w:p>
        </w:tc>
        <w:tc>
          <w:tcPr>
            <w:tcW w:w="940" w:type="dxa"/>
          </w:tcPr>
          <w:p w14:paraId="65A81587" w14:textId="77777777" w:rsidR="003F09F1" w:rsidRPr="00A662B3" w:rsidRDefault="003F09F1" w:rsidP="00C21A81">
            <w:pPr>
              <w:rPr>
                <w:rFonts w:cs="Times New Roman"/>
                <w:sz w:val="19"/>
                <w:szCs w:val="19"/>
              </w:rPr>
            </w:pPr>
            <w:r w:rsidRPr="00A662B3">
              <w:rPr>
                <w:rFonts w:cs="Times New Roman"/>
                <w:sz w:val="19"/>
                <w:szCs w:val="19"/>
              </w:rPr>
              <w:t>0.13</w:t>
            </w:r>
          </w:p>
        </w:tc>
        <w:tc>
          <w:tcPr>
            <w:tcW w:w="1225" w:type="dxa"/>
          </w:tcPr>
          <w:p w14:paraId="7C4ED37A" w14:textId="77777777" w:rsidR="003F09F1" w:rsidRPr="00A662B3" w:rsidRDefault="003F09F1" w:rsidP="00C21A81">
            <w:pPr>
              <w:rPr>
                <w:rFonts w:cs="Times New Roman"/>
                <w:sz w:val="19"/>
                <w:szCs w:val="19"/>
              </w:rPr>
            </w:pPr>
            <w:r w:rsidRPr="00A662B3">
              <w:rPr>
                <w:rFonts w:cs="Times New Roman"/>
                <w:sz w:val="19"/>
                <w:szCs w:val="19"/>
              </w:rPr>
              <w:t>0.99</w:t>
            </w:r>
          </w:p>
        </w:tc>
        <w:tc>
          <w:tcPr>
            <w:tcW w:w="1225" w:type="dxa"/>
          </w:tcPr>
          <w:p w14:paraId="7713DDB0" w14:textId="77777777" w:rsidR="003F09F1" w:rsidRPr="00A662B3" w:rsidRDefault="003F09F1" w:rsidP="00C21A81">
            <w:pPr>
              <w:rPr>
                <w:rFonts w:cs="Times New Roman"/>
                <w:sz w:val="19"/>
                <w:szCs w:val="19"/>
              </w:rPr>
            </w:pPr>
            <w:r w:rsidRPr="00A662B3">
              <w:rPr>
                <w:rFonts w:cs="Times New Roman"/>
                <w:sz w:val="19"/>
                <w:szCs w:val="19"/>
              </w:rPr>
              <w:t>0.829</w:t>
            </w:r>
          </w:p>
        </w:tc>
        <w:tc>
          <w:tcPr>
            <w:tcW w:w="1339" w:type="dxa"/>
          </w:tcPr>
          <w:p w14:paraId="502C9835" w14:textId="77777777" w:rsidR="003F09F1" w:rsidRPr="00A662B3" w:rsidRDefault="003F09F1" w:rsidP="00C21A81">
            <w:pPr>
              <w:rPr>
                <w:rFonts w:cs="Times New Roman"/>
                <w:sz w:val="19"/>
                <w:szCs w:val="19"/>
              </w:rPr>
            </w:pPr>
            <w:r w:rsidRPr="00A662B3">
              <w:rPr>
                <w:rFonts w:cs="Times New Roman"/>
                <w:sz w:val="19"/>
                <w:szCs w:val="19"/>
              </w:rPr>
              <w:t>0.126</w:t>
            </w:r>
          </w:p>
        </w:tc>
      </w:tr>
      <w:tr w:rsidR="003F09F1" w:rsidRPr="00A662B3" w14:paraId="43AF79BB" w14:textId="77777777" w:rsidTr="00C21A81">
        <w:trPr>
          <w:trHeight w:val="269"/>
          <w:tblCellSpacing w:w="28" w:type="dxa"/>
        </w:trPr>
        <w:tc>
          <w:tcPr>
            <w:tcW w:w="2290" w:type="dxa"/>
          </w:tcPr>
          <w:p w14:paraId="4D7A52B8" w14:textId="77777777" w:rsidR="003F09F1" w:rsidRPr="00A662B3" w:rsidRDefault="003F09F1" w:rsidP="00C21A81">
            <w:pPr>
              <w:rPr>
                <w:rFonts w:cs="Times New Roman"/>
                <w:b/>
                <w:bCs/>
                <w:sz w:val="19"/>
                <w:szCs w:val="19"/>
              </w:rPr>
            </w:pPr>
            <w:r w:rsidRPr="00A662B3">
              <w:rPr>
                <w:rFonts w:cs="Times New Roman"/>
                <w:b/>
                <w:bCs/>
                <w:sz w:val="19"/>
                <w:szCs w:val="19"/>
              </w:rPr>
              <w:t>Moderators</w:t>
            </w:r>
          </w:p>
        </w:tc>
        <w:tc>
          <w:tcPr>
            <w:tcW w:w="1129" w:type="dxa"/>
          </w:tcPr>
          <w:p w14:paraId="68C4455E" w14:textId="77777777" w:rsidR="003F09F1" w:rsidRPr="00A662B3" w:rsidRDefault="003F09F1" w:rsidP="00C21A81">
            <w:pPr>
              <w:rPr>
                <w:rFonts w:cs="Times New Roman"/>
                <w:sz w:val="19"/>
                <w:szCs w:val="19"/>
              </w:rPr>
            </w:pPr>
          </w:p>
        </w:tc>
        <w:tc>
          <w:tcPr>
            <w:tcW w:w="798" w:type="dxa"/>
          </w:tcPr>
          <w:p w14:paraId="4CA60FE6" w14:textId="77777777" w:rsidR="003F09F1" w:rsidRPr="00A662B3" w:rsidRDefault="003F09F1" w:rsidP="00C21A81">
            <w:pPr>
              <w:rPr>
                <w:rFonts w:cs="Times New Roman"/>
                <w:sz w:val="19"/>
                <w:szCs w:val="19"/>
              </w:rPr>
            </w:pPr>
          </w:p>
        </w:tc>
        <w:tc>
          <w:tcPr>
            <w:tcW w:w="940" w:type="dxa"/>
          </w:tcPr>
          <w:p w14:paraId="19BCC1D9" w14:textId="77777777" w:rsidR="003F09F1" w:rsidRPr="00A662B3" w:rsidRDefault="003F09F1" w:rsidP="00C21A81">
            <w:pPr>
              <w:rPr>
                <w:rFonts w:cs="Times New Roman"/>
                <w:sz w:val="19"/>
                <w:szCs w:val="19"/>
              </w:rPr>
            </w:pPr>
          </w:p>
        </w:tc>
        <w:tc>
          <w:tcPr>
            <w:tcW w:w="940" w:type="dxa"/>
          </w:tcPr>
          <w:p w14:paraId="79656CC2" w14:textId="77777777" w:rsidR="003F09F1" w:rsidRPr="00A662B3" w:rsidRDefault="003F09F1" w:rsidP="00C21A81">
            <w:pPr>
              <w:rPr>
                <w:rFonts w:cs="Times New Roman"/>
                <w:sz w:val="19"/>
                <w:szCs w:val="19"/>
              </w:rPr>
            </w:pPr>
          </w:p>
        </w:tc>
        <w:tc>
          <w:tcPr>
            <w:tcW w:w="1225" w:type="dxa"/>
          </w:tcPr>
          <w:p w14:paraId="430A40E4" w14:textId="77777777" w:rsidR="003F09F1" w:rsidRPr="00A662B3" w:rsidRDefault="003F09F1" w:rsidP="00C21A81">
            <w:pPr>
              <w:rPr>
                <w:rFonts w:cs="Times New Roman"/>
                <w:sz w:val="19"/>
                <w:szCs w:val="19"/>
              </w:rPr>
            </w:pPr>
          </w:p>
        </w:tc>
        <w:tc>
          <w:tcPr>
            <w:tcW w:w="1225" w:type="dxa"/>
          </w:tcPr>
          <w:p w14:paraId="7B6852C0" w14:textId="77777777" w:rsidR="003F09F1" w:rsidRPr="00A662B3" w:rsidRDefault="003F09F1" w:rsidP="00C21A81">
            <w:pPr>
              <w:rPr>
                <w:rFonts w:cs="Times New Roman"/>
                <w:sz w:val="19"/>
                <w:szCs w:val="19"/>
              </w:rPr>
            </w:pPr>
          </w:p>
        </w:tc>
        <w:tc>
          <w:tcPr>
            <w:tcW w:w="1339" w:type="dxa"/>
          </w:tcPr>
          <w:p w14:paraId="6C3B8D7A" w14:textId="77777777" w:rsidR="003F09F1" w:rsidRPr="00A662B3" w:rsidRDefault="003F09F1" w:rsidP="00C21A81">
            <w:pPr>
              <w:rPr>
                <w:rFonts w:cs="Times New Roman"/>
                <w:sz w:val="19"/>
                <w:szCs w:val="19"/>
              </w:rPr>
            </w:pPr>
          </w:p>
        </w:tc>
      </w:tr>
      <w:tr w:rsidR="003F09F1" w:rsidRPr="00A662B3" w14:paraId="782CAEEA" w14:textId="77777777" w:rsidTr="00C21A81">
        <w:trPr>
          <w:trHeight w:val="269"/>
          <w:tblCellSpacing w:w="28" w:type="dxa"/>
        </w:trPr>
        <w:tc>
          <w:tcPr>
            <w:tcW w:w="2290" w:type="dxa"/>
          </w:tcPr>
          <w:p w14:paraId="3DDDD0E0" w14:textId="77777777" w:rsidR="003F09F1" w:rsidRPr="00A662B3" w:rsidRDefault="003F09F1" w:rsidP="00C21A81">
            <w:pPr>
              <w:rPr>
                <w:rFonts w:cs="Times New Roman"/>
                <w:sz w:val="19"/>
                <w:szCs w:val="19"/>
              </w:rPr>
            </w:pPr>
            <w:r w:rsidRPr="00A662B3">
              <w:rPr>
                <w:rFonts w:cs="Times New Roman"/>
                <w:sz w:val="19"/>
                <w:szCs w:val="19"/>
              </w:rPr>
              <w:t>Game mode (m1)</w:t>
            </w:r>
          </w:p>
        </w:tc>
        <w:tc>
          <w:tcPr>
            <w:tcW w:w="1129" w:type="dxa"/>
          </w:tcPr>
          <w:p w14:paraId="01A30855" w14:textId="77777777" w:rsidR="003F09F1" w:rsidRPr="00A662B3" w:rsidRDefault="003F09F1" w:rsidP="00C21A81">
            <w:pPr>
              <w:rPr>
                <w:rFonts w:cs="Times New Roman"/>
                <w:sz w:val="19"/>
                <w:szCs w:val="19"/>
              </w:rPr>
            </w:pPr>
            <w:r w:rsidRPr="00A662B3">
              <w:rPr>
                <w:rFonts w:cs="Times New Roman"/>
                <w:sz w:val="19"/>
                <w:szCs w:val="19"/>
              </w:rPr>
              <w:t>1203</w:t>
            </w:r>
          </w:p>
        </w:tc>
        <w:tc>
          <w:tcPr>
            <w:tcW w:w="798" w:type="dxa"/>
          </w:tcPr>
          <w:p w14:paraId="66834805" w14:textId="77777777" w:rsidR="003F09F1" w:rsidRPr="00A662B3" w:rsidRDefault="003F09F1" w:rsidP="00C21A81">
            <w:pPr>
              <w:rPr>
                <w:rFonts w:cs="Times New Roman"/>
                <w:sz w:val="19"/>
                <w:szCs w:val="19"/>
              </w:rPr>
            </w:pPr>
            <w:r w:rsidRPr="00A662B3">
              <w:rPr>
                <w:rFonts w:cs="Times New Roman"/>
                <w:sz w:val="19"/>
                <w:szCs w:val="19"/>
              </w:rPr>
              <w:t>502</w:t>
            </w:r>
          </w:p>
        </w:tc>
        <w:tc>
          <w:tcPr>
            <w:tcW w:w="940" w:type="dxa"/>
          </w:tcPr>
          <w:p w14:paraId="556EC8EC" w14:textId="77777777" w:rsidR="003F09F1" w:rsidRPr="00A662B3" w:rsidRDefault="003F09F1" w:rsidP="00C21A81">
            <w:pPr>
              <w:rPr>
                <w:rFonts w:cs="Times New Roman"/>
                <w:sz w:val="19"/>
                <w:szCs w:val="19"/>
              </w:rPr>
            </w:pPr>
            <w:r w:rsidRPr="00A662B3">
              <w:rPr>
                <w:rFonts w:cs="Times New Roman"/>
                <w:sz w:val="19"/>
                <w:szCs w:val="19"/>
              </w:rPr>
              <w:t>701</w:t>
            </w:r>
          </w:p>
        </w:tc>
        <w:tc>
          <w:tcPr>
            <w:tcW w:w="940" w:type="dxa"/>
          </w:tcPr>
          <w:p w14:paraId="161EFAA0" w14:textId="77777777" w:rsidR="003F09F1" w:rsidRPr="00A662B3" w:rsidRDefault="003F09F1" w:rsidP="00C21A81">
            <w:pPr>
              <w:rPr>
                <w:rFonts w:cs="Times New Roman"/>
                <w:sz w:val="19"/>
                <w:szCs w:val="19"/>
              </w:rPr>
            </w:pPr>
            <w:r w:rsidRPr="00A662B3">
              <w:rPr>
                <w:rFonts w:cs="Times New Roman"/>
                <w:sz w:val="19"/>
                <w:szCs w:val="19"/>
              </w:rPr>
              <w:t>0</w:t>
            </w:r>
          </w:p>
        </w:tc>
        <w:tc>
          <w:tcPr>
            <w:tcW w:w="1225" w:type="dxa"/>
          </w:tcPr>
          <w:p w14:paraId="3D818D63" w14:textId="77777777" w:rsidR="003F09F1" w:rsidRPr="00A662B3" w:rsidRDefault="003F09F1" w:rsidP="00C21A81">
            <w:pPr>
              <w:rPr>
                <w:rFonts w:cs="Times New Roman"/>
                <w:sz w:val="19"/>
                <w:szCs w:val="19"/>
              </w:rPr>
            </w:pPr>
            <w:r w:rsidRPr="00A662B3">
              <w:rPr>
                <w:rFonts w:cs="Times New Roman"/>
                <w:sz w:val="19"/>
                <w:szCs w:val="19"/>
              </w:rPr>
              <w:t>1</w:t>
            </w:r>
          </w:p>
        </w:tc>
        <w:tc>
          <w:tcPr>
            <w:tcW w:w="1225" w:type="dxa"/>
          </w:tcPr>
          <w:p w14:paraId="2E19F0D3" w14:textId="77777777" w:rsidR="003F09F1" w:rsidRPr="00A662B3" w:rsidRDefault="003F09F1" w:rsidP="00C21A81">
            <w:pPr>
              <w:rPr>
                <w:rFonts w:cs="Times New Roman"/>
                <w:sz w:val="19"/>
                <w:szCs w:val="19"/>
              </w:rPr>
            </w:pPr>
            <w:r w:rsidRPr="00A662B3">
              <w:rPr>
                <w:rFonts w:cs="Times New Roman"/>
                <w:sz w:val="19"/>
                <w:szCs w:val="19"/>
              </w:rPr>
              <w:t>0.583</w:t>
            </w:r>
          </w:p>
        </w:tc>
        <w:tc>
          <w:tcPr>
            <w:tcW w:w="1339" w:type="dxa"/>
          </w:tcPr>
          <w:p w14:paraId="34388AAC" w14:textId="77777777" w:rsidR="003F09F1" w:rsidRPr="00A662B3" w:rsidRDefault="003F09F1" w:rsidP="00C21A81">
            <w:pPr>
              <w:rPr>
                <w:rFonts w:cs="Times New Roman"/>
                <w:sz w:val="19"/>
                <w:szCs w:val="19"/>
              </w:rPr>
            </w:pPr>
            <w:r w:rsidRPr="00A662B3">
              <w:rPr>
                <w:rFonts w:cs="Times New Roman"/>
                <w:sz w:val="19"/>
                <w:szCs w:val="19"/>
              </w:rPr>
              <w:t>0.493</w:t>
            </w:r>
          </w:p>
        </w:tc>
      </w:tr>
      <w:tr w:rsidR="003F09F1" w:rsidRPr="00A662B3" w14:paraId="05DB4D00" w14:textId="77777777" w:rsidTr="00C21A81">
        <w:trPr>
          <w:trHeight w:val="330"/>
          <w:tblCellSpacing w:w="28" w:type="dxa"/>
        </w:trPr>
        <w:tc>
          <w:tcPr>
            <w:tcW w:w="2290" w:type="dxa"/>
          </w:tcPr>
          <w:p w14:paraId="653F3D51" w14:textId="77777777" w:rsidR="003F09F1" w:rsidRPr="00A662B3" w:rsidRDefault="003F09F1" w:rsidP="00C21A81">
            <w:pPr>
              <w:rPr>
                <w:rFonts w:cs="Times New Roman"/>
                <w:sz w:val="19"/>
                <w:szCs w:val="19"/>
              </w:rPr>
            </w:pPr>
            <w:r w:rsidRPr="00A662B3">
              <w:rPr>
                <w:rFonts w:cs="Times New Roman"/>
                <w:sz w:val="19"/>
                <w:szCs w:val="19"/>
              </w:rPr>
              <w:t>Publisher (m2)</w:t>
            </w:r>
          </w:p>
        </w:tc>
        <w:tc>
          <w:tcPr>
            <w:tcW w:w="1129" w:type="dxa"/>
          </w:tcPr>
          <w:p w14:paraId="4620456F" w14:textId="77777777" w:rsidR="003F09F1" w:rsidRPr="00A662B3" w:rsidRDefault="003F09F1" w:rsidP="00C21A81">
            <w:pPr>
              <w:rPr>
                <w:rFonts w:cs="Times New Roman"/>
                <w:sz w:val="19"/>
                <w:szCs w:val="19"/>
              </w:rPr>
            </w:pPr>
            <w:r w:rsidRPr="00A662B3">
              <w:rPr>
                <w:rFonts w:cs="Times New Roman"/>
                <w:sz w:val="19"/>
                <w:szCs w:val="19"/>
              </w:rPr>
              <w:t>1203</w:t>
            </w:r>
          </w:p>
        </w:tc>
        <w:tc>
          <w:tcPr>
            <w:tcW w:w="798" w:type="dxa"/>
          </w:tcPr>
          <w:p w14:paraId="5F149A93" w14:textId="77777777" w:rsidR="003F09F1" w:rsidRPr="00A662B3" w:rsidRDefault="003F09F1" w:rsidP="00C21A81">
            <w:pPr>
              <w:rPr>
                <w:rFonts w:cs="Times New Roman"/>
                <w:sz w:val="19"/>
                <w:szCs w:val="19"/>
              </w:rPr>
            </w:pPr>
            <w:r w:rsidRPr="00A662B3">
              <w:rPr>
                <w:rFonts w:cs="Times New Roman"/>
                <w:sz w:val="19"/>
                <w:szCs w:val="19"/>
              </w:rPr>
              <w:t>701</w:t>
            </w:r>
          </w:p>
        </w:tc>
        <w:tc>
          <w:tcPr>
            <w:tcW w:w="940" w:type="dxa"/>
          </w:tcPr>
          <w:p w14:paraId="347ADEC8" w14:textId="77777777" w:rsidR="003F09F1" w:rsidRPr="00A662B3" w:rsidRDefault="003F09F1" w:rsidP="00C21A81">
            <w:pPr>
              <w:rPr>
                <w:rFonts w:cs="Times New Roman"/>
                <w:sz w:val="19"/>
                <w:szCs w:val="19"/>
              </w:rPr>
            </w:pPr>
            <w:r w:rsidRPr="00A662B3">
              <w:rPr>
                <w:rFonts w:cs="Times New Roman"/>
                <w:sz w:val="19"/>
                <w:szCs w:val="19"/>
              </w:rPr>
              <w:t>502</w:t>
            </w:r>
          </w:p>
        </w:tc>
        <w:tc>
          <w:tcPr>
            <w:tcW w:w="940" w:type="dxa"/>
          </w:tcPr>
          <w:p w14:paraId="68C16F47" w14:textId="77777777" w:rsidR="003F09F1" w:rsidRPr="00A662B3" w:rsidRDefault="003F09F1" w:rsidP="00C21A81">
            <w:pPr>
              <w:rPr>
                <w:rFonts w:cs="Times New Roman"/>
                <w:sz w:val="19"/>
                <w:szCs w:val="19"/>
              </w:rPr>
            </w:pPr>
            <w:r w:rsidRPr="00A662B3">
              <w:rPr>
                <w:rFonts w:cs="Times New Roman"/>
                <w:sz w:val="19"/>
                <w:szCs w:val="19"/>
              </w:rPr>
              <w:t>0</w:t>
            </w:r>
          </w:p>
        </w:tc>
        <w:tc>
          <w:tcPr>
            <w:tcW w:w="1225" w:type="dxa"/>
          </w:tcPr>
          <w:p w14:paraId="5FD6E1B7" w14:textId="77777777" w:rsidR="003F09F1" w:rsidRPr="00A662B3" w:rsidRDefault="003F09F1" w:rsidP="00C21A81">
            <w:pPr>
              <w:rPr>
                <w:rFonts w:cs="Times New Roman"/>
                <w:sz w:val="19"/>
                <w:szCs w:val="19"/>
              </w:rPr>
            </w:pPr>
            <w:r w:rsidRPr="00A662B3">
              <w:rPr>
                <w:rFonts w:cs="Times New Roman"/>
                <w:sz w:val="19"/>
                <w:szCs w:val="19"/>
              </w:rPr>
              <w:t>1</w:t>
            </w:r>
          </w:p>
        </w:tc>
        <w:tc>
          <w:tcPr>
            <w:tcW w:w="1225" w:type="dxa"/>
          </w:tcPr>
          <w:p w14:paraId="519E0B09" w14:textId="77777777" w:rsidR="003F09F1" w:rsidRPr="00A662B3" w:rsidRDefault="003F09F1" w:rsidP="00C21A81">
            <w:pPr>
              <w:rPr>
                <w:rFonts w:cs="Times New Roman"/>
                <w:sz w:val="19"/>
                <w:szCs w:val="19"/>
              </w:rPr>
            </w:pPr>
            <w:r w:rsidRPr="00A662B3">
              <w:rPr>
                <w:rFonts w:cs="Times New Roman"/>
                <w:sz w:val="19"/>
                <w:szCs w:val="19"/>
              </w:rPr>
              <w:t>0.417</w:t>
            </w:r>
          </w:p>
        </w:tc>
        <w:tc>
          <w:tcPr>
            <w:tcW w:w="1339" w:type="dxa"/>
          </w:tcPr>
          <w:p w14:paraId="371A4524" w14:textId="77777777" w:rsidR="003F09F1" w:rsidRPr="00A662B3" w:rsidRDefault="003F09F1" w:rsidP="00C21A81">
            <w:pPr>
              <w:rPr>
                <w:rFonts w:cs="Times New Roman"/>
                <w:sz w:val="19"/>
                <w:szCs w:val="19"/>
              </w:rPr>
            </w:pPr>
            <w:r w:rsidRPr="00A662B3">
              <w:rPr>
                <w:rFonts w:cs="Times New Roman"/>
                <w:sz w:val="19"/>
                <w:szCs w:val="19"/>
              </w:rPr>
              <w:t>0.493</w:t>
            </w:r>
          </w:p>
        </w:tc>
      </w:tr>
      <w:tr w:rsidR="003F09F1" w:rsidRPr="00A662B3" w14:paraId="7D879BC0" w14:textId="77777777" w:rsidTr="00C21A81">
        <w:trPr>
          <w:trHeight w:val="250"/>
          <w:tblCellSpacing w:w="28" w:type="dxa"/>
        </w:trPr>
        <w:tc>
          <w:tcPr>
            <w:tcW w:w="2290" w:type="dxa"/>
          </w:tcPr>
          <w:p w14:paraId="4925A116" w14:textId="77777777" w:rsidR="003F09F1" w:rsidRPr="00A662B3" w:rsidRDefault="003F09F1" w:rsidP="00C21A81">
            <w:pPr>
              <w:rPr>
                <w:rFonts w:cs="Times New Roman"/>
                <w:b/>
                <w:bCs/>
                <w:sz w:val="19"/>
                <w:szCs w:val="19"/>
              </w:rPr>
            </w:pPr>
            <w:r w:rsidRPr="00A662B3">
              <w:rPr>
                <w:rFonts w:cs="Times New Roman"/>
                <w:b/>
                <w:bCs/>
                <w:sz w:val="19"/>
                <w:szCs w:val="19"/>
              </w:rPr>
              <w:t>Control variables</w:t>
            </w:r>
          </w:p>
        </w:tc>
        <w:tc>
          <w:tcPr>
            <w:tcW w:w="1129" w:type="dxa"/>
          </w:tcPr>
          <w:p w14:paraId="43A1A9A6" w14:textId="77777777" w:rsidR="003F09F1" w:rsidRPr="00A662B3" w:rsidRDefault="003F09F1" w:rsidP="00C21A81">
            <w:pPr>
              <w:rPr>
                <w:rFonts w:cs="Times New Roman"/>
                <w:sz w:val="19"/>
                <w:szCs w:val="19"/>
              </w:rPr>
            </w:pPr>
          </w:p>
        </w:tc>
        <w:tc>
          <w:tcPr>
            <w:tcW w:w="798" w:type="dxa"/>
          </w:tcPr>
          <w:p w14:paraId="2BF62B49" w14:textId="77777777" w:rsidR="003F09F1" w:rsidRPr="00A662B3" w:rsidRDefault="003F09F1" w:rsidP="00C21A81">
            <w:pPr>
              <w:rPr>
                <w:rFonts w:cs="Times New Roman"/>
                <w:sz w:val="19"/>
                <w:szCs w:val="19"/>
              </w:rPr>
            </w:pPr>
          </w:p>
        </w:tc>
        <w:tc>
          <w:tcPr>
            <w:tcW w:w="940" w:type="dxa"/>
          </w:tcPr>
          <w:p w14:paraId="1DE74B2A" w14:textId="77777777" w:rsidR="003F09F1" w:rsidRPr="00A662B3" w:rsidRDefault="003F09F1" w:rsidP="00C21A81">
            <w:pPr>
              <w:rPr>
                <w:rFonts w:cs="Times New Roman"/>
                <w:sz w:val="19"/>
                <w:szCs w:val="19"/>
              </w:rPr>
            </w:pPr>
          </w:p>
        </w:tc>
        <w:tc>
          <w:tcPr>
            <w:tcW w:w="940" w:type="dxa"/>
          </w:tcPr>
          <w:p w14:paraId="4D3B5436" w14:textId="77777777" w:rsidR="003F09F1" w:rsidRPr="00A662B3" w:rsidRDefault="003F09F1" w:rsidP="00C21A81">
            <w:pPr>
              <w:rPr>
                <w:rFonts w:cs="Times New Roman"/>
                <w:sz w:val="19"/>
                <w:szCs w:val="19"/>
              </w:rPr>
            </w:pPr>
          </w:p>
        </w:tc>
        <w:tc>
          <w:tcPr>
            <w:tcW w:w="1225" w:type="dxa"/>
          </w:tcPr>
          <w:p w14:paraId="781A802B" w14:textId="77777777" w:rsidR="003F09F1" w:rsidRPr="00A662B3" w:rsidRDefault="003F09F1" w:rsidP="00C21A81">
            <w:pPr>
              <w:rPr>
                <w:rFonts w:cs="Times New Roman"/>
                <w:sz w:val="19"/>
                <w:szCs w:val="19"/>
              </w:rPr>
            </w:pPr>
          </w:p>
        </w:tc>
        <w:tc>
          <w:tcPr>
            <w:tcW w:w="1225" w:type="dxa"/>
          </w:tcPr>
          <w:p w14:paraId="2BB3E8AF" w14:textId="77777777" w:rsidR="003F09F1" w:rsidRPr="00A662B3" w:rsidRDefault="003F09F1" w:rsidP="00C21A81">
            <w:pPr>
              <w:rPr>
                <w:rFonts w:cs="Times New Roman"/>
                <w:sz w:val="19"/>
                <w:szCs w:val="19"/>
              </w:rPr>
            </w:pPr>
          </w:p>
        </w:tc>
        <w:tc>
          <w:tcPr>
            <w:tcW w:w="1339" w:type="dxa"/>
          </w:tcPr>
          <w:p w14:paraId="2FF24D2E" w14:textId="77777777" w:rsidR="003F09F1" w:rsidRPr="00A662B3" w:rsidRDefault="003F09F1" w:rsidP="00C21A81">
            <w:pPr>
              <w:rPr>
                <w:rFonts w:cs="Times New Roman"/>
                <w:sz w:val="19"/>
                <w:szCs w:val="19"/>
              </w:rPr>
            </w:pPr>
          </w:p>
        </w:tc>
      </w:tr>
      <w:tr w:rsidR="003F09F1" w:rsidRPr="00A662B3" w14:paraId="6E737231" w14:textId="77777777" w:rsidTr="00C21A81">
        <w:trPr>
          <w:trHeight w:val="250"/>
          <w:tblCellSpacing w:w="28" w:type="dxa"/>
        </w:trPr>
        <w:tc>
          <w:tcPr>
            <w:tcW w:w="2290" w:type="dxa"/>
          </w:tcPr>
          <w:p w14:paraId="566EFDE0" w14:textId="77777777" w:rsidR="003F09F1" w:rsidRPr="00A662B3" w:rsidRDefault="003F09F1" w:rsidP="00C21A81">
            <w:pPr>
              <w:rPr>
                <w:rFonts w:cs="Times New Roman"/>
                <w:sz w:val="19"/>
                <w:szCs w:val="19"/>
              </w:rPr>
            </w:pPr>
            <w:r w:rsidRPr="00A662B3">
              <w:rPr>
                <w:rFonts w:cs="Times New Roman"/>
                <w:sz w:val="19"/>
                <w:szCs w:val="19"/>
              </w:rPr>
              <w:t>Release date old (c1)</w:t>
            </w:r>
          </w:p>
        </w:tc>
        <w:tc>
          <w:tcPr>
            <w:tcW w:w="1129" w:type="dxa"/>
          </w:tcPr>
          <w:p w14:paraId="7B0E4E37" w14:textId="77777777" w:rsidR="003F09F1" w:rsidRPr="00A662B3" w:rsidRDefault="003F09F1" w:rsidP="00C21A81">
            <w:pPr>
              <w:rPr>
                <w:rFonts w:cs="Times New Roman"/>
                <w:sz w:val="19"/>
                <w:szCs w:val="19"/>
              </w:rPr>
            </w:pPr>
            <w:r w:rsidRPr="00A662B3">
              <w:rPr>
                <w:rFonts w:cs="Times New Roman"/>
                <w:sz w:val="19"/>
                <w:szCs w:val="19"/>
              </w:rPr>
              <w:t>1203</w:t>
            </w:r>
          </w:p>
        </w:tc>
        <w:tc>
          <w:tcPr>
            <w:tcW w:w="798" w:type="dxa"/>
          </w:tcPr>
          <w:p w14:paraId="6EDB9DFF" w14:textId="77777777" w:rsidR="003F09F1" w:rsidRPr="00A662B3" w:rsidRDefault="003F09F1" w:rsidP="00C21A81">
            <w:pPr>
              <w:rPr>
                <w:rFonts w:cs="Times New Roman"/>
                <w:sz w:val="19"/>
                <w:szCs w:val="19"/>
              </w:rPr>
            </w:pPr>
            <w:r w:rsidRPr="00A662B3">
              <w:rPr>
                <w:rFonts w:cs="Times New Roman"/>
                <w:sz w:val="19"/>
                <w:szCs w:val="19"/>
              </w:rPr>
              <w:t>986</w:t>
            </w:r>
          </w:p>
        </w:tc>
        <w:tc>
          <w:tcPr>
            <w:tcW w:w="940" w:type="dxa"/>
          </w:tcPr>
          <w:p w14:paraId="7A492FF3" w14:textId="77777777" w:rsidR="003F09F1" w:rsidRPr="00A662B3" w:rsidRDefault="003F09F1" w:rsidP="00C21A81">
            <w:pPr>
              <w:rPr>
                <w:rFonts w:cs="Times New Roman"/>
                <w:sz w:val="19"/>
                <w:szCs w:val="19"/>
              </w:rPr>
            </w:pPr>
            <w:r w:rsidRPr="00A662B3">
              <w:rPr>
                <w:rFonts w:cs="Times New Roman"/>
                <w:sz w:val="19"/>
                <w:szCs w:val="19"/>
              </w:rPr>
              <w:t>217</w:t>
            </w:r>
          </w:p>
        </w:tc>
        <w:tc>
          <w:tcPr>
            <w:tcW w:w="940" w:type="dxa"/>
          </w:tcPr>
          <w:p w14:paraId="64C18844" w14:textId="77777777" w:rsidR="003F09F1" w:rsidRPr="00A662B3" w:rsidRDefault="003F09F1" w:rsidP="00C21A81">
            <w:pPr>
              <w:rPr>
                <w:rFonts w:cs="Times New Roman"/>
                <w:sz w:val="19"/>
                <w:szCs w:val="19"/>
              </w:rPr>
            </w:pPr>
            <w:r w:rsidRPr="00A662B3">
              <w:rPr>
                <w:rFonts w:cs="Times New Roman"/>
                <w:sz w:val="19"/>
                <w:szCs w:val="19"/>
              </w:rPr>
              <w:t>0</w:t>
            </w:r>
          </w:p>
        </w:tc>
        <w:tc>
          <w:tcPr>
            <w:tcW w:w="1225" w:type="dxa"/>
          </w:tcPr>
          <w:p w14:paraId="6F9596CE" w14:textId="77777777" w:rsidR="003F09F1" w:rsidRPr="00A662B3" w:rsidRDefault="003F09F1" w:rsidP="00C21A81">
            <w:pPr>
              <w:rPr>
                <w:rFonts w:cs="Times New Roman"/>
                <w:sz w:val="19"/>
                <w:szCs w:val="19"/>
              </w:rPr>
            </w:pPr>
            <w:r w:rsidRPr="00A662B3">
              <w:rPr>
                <w:rFonts w:cs="Times New Roman"/>
                <w:sz w:val="19"/>
                <w:szCs w:val="19"/>
              </w:rPr>
              <w:t>1</w:t>
            </w:r>
          </w:p>
        </w:tc>
        <w:tc>
          <w:tcPr>
            <w:tcW w:w="1225" w:type="dxa"/>
          </w:tcPr>
          <w:p w14:paraId="58C75193" w14:textId="77777777" w:rsidR="003F09F1" w:rsidRPr="00A662B3" w:rsidRDefault="003F09F1" w:rsidP="00C21A81">
            <w:pPr>
              <w:rPr>
                <w:rFonts w:cs="Times New Roman"/>
                <w:sz w:val="19"/>
                <w:szCs w:val="19"/>
              </w:rPr>
            </w:pPr>
            <w:r>
              <w:rPr>
                <w:rFonts w:cs="Times New Roman"/>
                <w:sz w:val="19"/>
                <w:szCs w:val="19"/>
              </w:rPr>
              <w:t>0.180</w:t>
            </w:r>
          </w:p>
        </w:tc>
        <w:tc>
          <w:tcPr>
            <w:tcW w:w="1339" w:type="dxa"/>
          </w:tcPr>
          <w:p w14:paraId="71914E3D" w14:textId="77777777" w:rsidR="003F09F1" w:rsidRPr="00A662B3" w:rsidRDefault="003F09F1" w:rsidP="00C21A81">
            <w:pPr>
              <w:rPr>
                <w:rFonts w:cs="Times New Roman"/>
                <w:sz w:val="19"/>
                <w:szCs w:val="19"/>
              </w:rPr>
            </w:pPr>
            <w:r>
              <w:rPr>
                <w:rFonts w:cs="Times New Roman"/>
                <w:sz w:val="19"/>
                <w:szCs w:val="19"/>
              </w:rPr>
              <w:t>0.385</w:t>
            </w:r>
          </w:p>
        </w:tc>
      </w:tr>
      <w:tr w:rsidR="003F09F1" w:rsidRPr="00A662B3" w14:paraId="202DBB92" w14:textId="77777777" w:rsidTr="00C21A81">
        <w:trPr>
          <w:trHeight w:val="250"/>
          <w:tblCellSpacing w:w="28" w:type="dxa"/>
        </w:trPr>
        <w:tc>
          <w:tcPr>
            <w:tcW w:w="2290" w:type="dxa"/>
          </w:tcPr>
          <w:p w14:paraId="5DF0C1B4" w14:textId="77777777" w:rsidR="003F09F1" w:rsidRPr="00A662B3" w:rsidRDefault="003F09F1" w:rsidP="00C21A81">
            <w:pPr>
              <w:rPr>
                <w:rFonts w:cs="Times New Roman"/>
                <w:sz w:val="19"/>
                <w:szCs w:val="19"/>
              </w:rPr>
            </w:pPr>
            <w:r w:rsidRPr="00A662B3">
              <w:rPr>
                <w:rFonts w:cs="Times New Roman"/>
                <w:sz w:val="19"/>
                <w:szCs w:val="19"/>
              </w:rPr>
              <w:t>Release date mid (c2)</w:t>
            </w:r>
          </w:p>
        </w:tc>
        <w:tc>
          <w:tcPr>
            <w:tcW w:w="1129" w:type="dxa"/>
          </w:tcPr>
          <w:p w14:paraId="7843F2A0" w14:textId="77777777" w:rsidR="003F09F1" w:rsidRPr="00A662B3" w:rsidRDefault="003F09F1" w:rsidP="00C21A81">
            <w:pPr>
              <w:rPr>
                <w:rFonts w:cs="Times New Roman"/>
                <w:sz w:val="19"/>
                <w:szCs w:val="19"/>
              </w:rPr>
            </w:pPr>
            <w:r w:rsidRPr="00A662B3">
              <w:rPr>
                <w:rFonts w:cs="Times New Roman"/>
                <w:sz w:val="19"/>
                <w:szCs w:val="19"/>
              </w:rPr>
              <w:t>1203</w:t>
            </w:r>
          </w:p>
        </w:tc>
        <w:tc>
          <w:tcPr>
            <w:tcW w:w="798" w:type="dxa"/>
          </w:tcPr>
          <w:p w14:paraId="61BFD4F7" w14:textId="77777777" w:rsidR="003F09F1" w:rsidRPr="00A662B3" w:rsidRDefault="003F09F1" w:rsidP="00C21A81">
            <w:pPr>
              <w:rPr>
                <w:rFonts w:cs="Times New Roman"/>
                <w:sz w:val="19"/>
                <w:szCs w:val="19"/>
              </w:rPr>
            </w:pPr>
            <w:r w:rsidRPr="00A662B3">
              <w:rPr>
                <w:rFonts w:cs="Times New Roman"/>
                <w:sz w:val="19"/>
                <w:szCs w:val="19"/>
              </w:rPr>
              <w:t>468</w:t>
            </w:r>
          </w:p>
        </w:tc>
        <w:tc>
          <w:tcPr>
            <w:tcW w:w="940" w:type="dxa"/>
          </w:tcPr>
          <w:p w14:paraId="1759F6DA" w14:textId="77777777" w:rsidR="003F09F1" w:rsidRPr="00A662B3" w:rsidRDefault="003F09F1" w:rsidP="00C21A81">
            <w:pPr>
              <w:rPr>
                <w:rFonts w:cs="Times New Roman"/>
                <w:sz w:val="19"/>
                <w:szCs w:val="19"/>
              </w:rPr>
            </w:pPr>
            <w:r w:rsidRPr="00A662B3">
              <w:rPr>
                <w:rFonts w:cs="Times New Roman"/>
                <w:sz w:val="19"/>
                <w:szCs w:val="19"/>
              </w:rPr>
              <w:t>735</w:t>
            </w:r>
          </w:p>
        </w:tc>
        <w:tc>
          <w:tcPr>
            <w:tcW w:w="940" w:type="dxa"/>
          </w:tcPr>
          <w:p w14:paraId="715FCAFB" w14:textId="77777777" w:rsidR="003F09F1" w:rsidRPr="00A662B3" w:rsidRDefault="003F09F1" w:rsidP="00C21A81">
            <w:pPr>
              <w:rPr>
                <w:rFonts w:cs="Times New Roman"/>
                <w:sz w:val="19"/>
                <w:szCs w:val="19"/>
              </w:rPr>
            </w:pPr>
            <w:r w:rsidRPr="00A662B3">
              <w:rPr>
                <w:rFonts w:cs="Times New Roman"/>
                <w:sz w:val="19"/>
                <w:szCs w:val="19"/>
              </w:rPr>
              <w:t>0</w:t>
            </w:r>
          </w:p>
        </w:tc>
        <w:tc>
          <w:tcPr>
            <w:tcW w:w="1225" w:type="dxa"/>
          </w:tcPr>
          <w:p w14:paraId="02FAEB76" w14:textId="77777777" w:rsidR="003F09F1" w:rsidRPr="00A662B3" w:rsidRDefault="003F09F1" w:rsidP="00C21A81">
            <w:pPr>
              <w:rPr>
                <w:rFonts w:cs="Times New Roman"/>
                <w:sz w:val="19"/>
                <w:szCs w:val="19"/>
              </w:rPr>
            </w:pPr>
            <w:r w:rsidRPr="00A662B3">
              <w:rPr>
                <w:rFonts w:cs="Times New Roman"/>
                <w:sz w:val="19"/>
                <w:szCs w:val="19"/>
              </w:rPr>
              <w:t>1</w:t>
            </w:r>
          </w:p>
        </w:tc>
        <w:tc>
          <w:tcPr>
            <w:tcW w:w="1225" w:type="dxa"/>
          </w:tcPr>
          <w:p w14:paraId="6F27AD1C" w14:textId="77777777" w:rsidR="003F09F1" w:rsidRPr="00A662B3" w:rsidRDefault="003F09F1" w:rsidP="00C21A81">
            <w:pPr>
              <w:rPr>
                <w:rFonts w:cs="Times New Roman"/>
                <w:sz w:val="19"/>
                <w:szCs w:val="19"/>
              </w:rPr>
            </w:pPr>
            <w:r>
              <w:rPr>
                <w:rFonts w:cs="Times New Roman"/>
                <w:sz w:val="19"/>
                <w:szCs w:val="19"/>
              </w:rPr>
              <w:t>0.611</w:t>
            </w:r>
          </w:p>
        </w:tc>
        <w:tc>
          <w:tcPr>
            <w:tcW w:w="1339" w:type="dxa"/>
          </w:tcPr>
          <w:p w14:paraId="6029018F" w14:textId="77777777" w:rsidR="003F09F1" w:rsidRPr="00A662B3" w:rsidRDefault="003F09F1" w:rsidP="00C21A81">
            <w:pPr>
              <w:rPr>
                <w:rFonts w:cs="Times New Roman"/>
                <w:sz w:val="19"/>
                <w:szCs w:val="19"/>
              </w:rPr>
            </w:pPr>
            <w:r>
              <w:rPr>
                <w:rFonts w:cs="Times New Roman"/>
                <w:sz w:val="19"/>
                <w:szCs w:val="19"/>
              </w:rPr>
              <w:t>0.488</w:t>
            </w:r>
          </w:p>
        </w:tc>
      </w:tr>
      <w:tr w:rsidR="003F09F1" w:rsidRPr="00A662B3" w14:paraId="27B6F5BA" w14:textId="77777777" w:rsidTr="00C21A81">
        <w:trPr>
          <w:trHeight w:val="269"/>
          <w:tblCellSpacing w:w="28" w:type="dxa"/>
        </w:trPr>
        <w:tc>
          <w:tcPr>
            <w:tcW w:w="2290" w:type="dxa"/>
            <w:tcBorders>
              <w:bottom w:val="single" w:sz="4" w:space="0" w:color="auto"/>
            </w:tcBorders>
          </w:tcPr>
          <w:p w14:paraId="158183BE" w14:textId="77777777" w:rsidR="003F09F1" w:rsidRPr="00A662B3" w:rsidRDefault="003F09F1" w:rsidP="00C21A81">
            <w:pPr>
              <w:rPr>
                <w:rFonts w:cs="Times New Roman"/>
                <w:sz w:val="19"/>
                <w:szCs w:val="19"/>
              </w:rPr>
            </w:pPr>
            <w:r w:rsidRPr="00A662B3">
              <w:rPr>
                <w:rFonts w:cs="Times New Roman"/>
                <w:sz w:val="19"/>
                <w:szCs w:val="19"/>
              </w:rPr>
              <w:t>Price (c</w:t>
            </w:r>
            <w:r>
              <w:rPr>
                <w:rFonts w:cs="Times New Roman"/>
                <w:sz w:val="19"/>
                <w:szCs w:val="19"/>
              </w:rPr>
              <w:t>3</w:t>
            </w:r>
            <w:r w:rsidRPr="00A662B3">
              <w:rPr>
                <w:rFonts w:cs="Times New Roman"/>
                <w:sz w:val="19"/>
                <w:szCs w:val="19"/>
              </w:rPr>
              <w:t>)</w:t>
            </w:r>
          </w:p>
        </w:tc>
        <w:tc>
          <w:tcPr>
            <w:tcW w:w="1129" w:type="dxa"/>
            <w:tcBorders>
              <w:bottom w:val="single" w:sz="4" w:space="0" w:color="auto"/>
            </w:tcBorders>
          </w:tcPr>
          <w:p w14:paraId="24A7D03D" w14:textId="77777777" w:rsidR="003F09F1" w:rsidRPr="00A662B3" w:rsidRDefault="003F09F1" w:rsidP="00C21A81">
            <w:pPr>
              <w:rPr>
                <w:rFonts w:cs="Times New Roman"/>
                <w:sz w:val="19"/>
                <w:szCs w:val="19"/>
              </w:rPr>
            </w:pPr>
            <w:r w:rsidRPr="00A662B3">
              <w:rPr>
                <w:rFonts w:cs="Times New Roman"/>
                <w:sz w:val="19"/>
                <w:szCs w:val="19"/>
              </w:rPr>
              <w:t>1203</w:t>
            </w:r>
          </w:p>
        </w:tc>
        <w:tc>
          <w:tcPr>
            <w:tcW w:w="798" w:type="dxa"/>
            <w:tcBorders>
              <w:bottom w:val="single" w:sz="4" w:space="0" w:color="auto"/>
            </w:tcBorders>
          </w:tcPr>
          <w:p w14:paraId="54EC812F" w14:textId="77777777" w:rsidR="003F09F1" w:rsidRPr="00A662B3" w:rsidRDefault="003F09F1" w:rsidP="00C21A81">
            <w:pPr>
              <w:rPr>
                <w:rFonts w:cs="Times New Roman"/>
                <w:sz w:val="19"/>
                <w:szCs w:val="19"/>
              </w:rPr>
            </w:pPr>
            <w:r w:rsidRPr="00A662B3">
              <w:rPr>
                <w:rFonts w:cs="Times New Roman"/>
                <w:sz w:val="19"/>
                <w:szCs w:val="19"/>
              </w:rPr>
              <w:t>1120</w:t>
            </w:r>
          </w:p>
        </w:tc>
        <w:tc>
          <w:tcPr>
            <w:tcW w:w="940" w:type="dxa"/>
            <w:tcBorders>
              <w:bottom w:val="single" w:sz="4" w:space="0" w:color="auto"/>
            </w:tcBorders>
          </w:tcPr>
          <w:p w14:paraId="1024DDCA" w14:textId="77777777" w:rsidR="003F09F1" w:rsidRPr="00A662B3" w:rsidRDefault="003F09F1" w:rsidP="00C21A81">
            <w:pPr>
              <w:rPr>
                <w:rFonts w:cs="Times New Roman"/>
                <w:sz w:val="19"/>
                <w:szCs w:val="19"/>
              </w:rPr>
            </w:pPr>
            <w:r w:rsidRPr="00A662B3">
              <w:rPr>
                <w:rFonts w:cs="Times New Roman"/>
                <w:sz w:val="19"/>
                <w:szCs w:val="19"/>
              </w:rPr>
              <w:t>83</w:t>
            </w:r>
          </w:p>
        </w:tc>
        <w:tc>
          <w:tcPr>
            <w:tcW w:w="940" w:type="dxa"/>
            <w:tcBorders>
              <w:bottom w:val="single" w:sz="4" w:space="0" w:color="auto"/>
            </w:tcBorders>
          </w:tcPr>
          <w:p w14:paraId="715D4F91" w14:textId="77777777" w:rsidR="003F09F1" w:rsidRPr="00A662B3" w:rsidRDefault="003F09F1" w:rsidP="00C21A81">
            <w:pPr>
              <w:rPr>
                <w:rFonts w:cs="Times New Roman"/>
                <w:sz w:val="19"/>
                <w:szCs w:val="19"/>
              </w:rPr>
            </w:pPr>
            <w:r w:rsidRPr="00A662B3">
              <w:rPr>
                <w:rFonts w:cs="Times New Roman"/>
                <w:sz w:val="19"/>
                <w:szCs w:val="19"/>
              </w:rPr>
              <w:t>0</w:t>
            </w:r>
          </w:p>
        </w:tc>
        <w:tc>
          <w:tcPr>
            <w:tcW w:w="1225" w:type="dxa"/>
            <w:tcBorders>
              <w:bottom w:val="single" w:sz="4" w:space="0" w:color="auto"/>
            </w:tcBorders>
          </w:tcPr>
          <w:p w14:paraId="23C26EEE" w14:textId="77777777" w:rsidR="003F09F1" w:rsidRPr="00A662B3" w:rsidRDefault="003F09F1" w:rsidP="00C21A81">
            <w:pPr>
              <w:rPr>
                <w:rFonts w:cs="Times New Roman"/>
                <w:sz w:val="19"/>
                <w:szCs w:val="19"/>
              </w:rPr>
            </w:pPr>
            <w:r w:rsidRPr="00A662B3">
              <w:rPr>
                <w:rFonts w:cs="Times New Roman"/>
                <w:sz w:val="19"/>
                <w:szCs w:val="19"/>
              </w:rPr>
              <w:t>1</w:t>
            </w:r>
          </w:p>
        </w:tc>
        <w:tc>
          <w:tcPr>
            <w:tcW w:w="1225" w:type="dxa"/>
            <w:tcBorders>
              <w:bottom w:val="single" w:sz="4" w:space="0" w:color="auto"/>
            </w:tcBorders>
          </w:tcPr>
          <w:p w14:paraId="752660AC" w14:textId="77777777" w:rsidR="003F09F1" w:rsidRPr="00A662B3" w:rsidRDefault="003F09F1" w:rsidP="00C21A81">
            <w:pPr>
              <w:rPr>
                <w:rFonts w:cs="Times New Roman"/>
                <w:sz w:val="19"/>
                <w:szCs w:val="19"/>
              </w:rPr>
            </w:pPr>
            <w:r>
              <w:rPr>
                <w:rFonts w:cs="Times New Roman"/>
                <w:sz w:val="19"/>
                <w:szCs w:val="19"/>
              </w:rPr>
              <w:t>0.069</w:t>
            </w:r>
          </w:p>
        </w:tc>
        <w:tc>
          <w:tcPr>
            <w:tcW w:w="1339" w:type="dxa"/>
            <w:tcBorders>
              <w:bottom w:val="single" w:sz="4" w:space="0" w:color="auto"/>
            </w:tcBorders>
          </w:tcPr>
          <w:p w14:paraId="5C5799DF" w14:textId="77777777" w:rsidR="003F09F1" w:rsidRPr="00A662B3" w:rsidRDefault="003F09F1" w:rsidP="00C21A81">
            <w:pPr>
              <w:rPr>
                <w:rFonts w:cs="Times New Roman"/>
                <w:sz w:val="19"/>
                <w:szCs w:val="19"/>
              </w:rPr>
            </w:pPr>
            <w:r>
              <w:rPr>
                <w:rFonts w:cs="Times New Roman"/>
                <w:sz w:val="19"/>
                <w:szCs w:val="19"/>
              </w:rPr>
              <w:t>0.254</w:t>
            </w:r>
          </w:p>
        </w:tc>
      </w:tr>
    </w:tbl>
    <w:p w14:paraId="41F44280" w14:textId="2DE23880" w:rsidR="003F09F1" w:rsidRDefault="00A662B3" w:rsidP="00276DD5">
      <w:pPr>
        <w:spacing w:line="360" w:lineRule="auto"/>
        <w:ind w:firstLine="720"/>
        <w:contextualSpacing/>
        <w:jc w:val="left"/>
        <w:rPr>
          <w:rFonts w:cs="Times New Roman"/>
        </w:rPr>
      </w:pPr>
      <w:r w:rsidRPr="00A662B3">
        <w:rPr>
          <w:rFonts w:cs="Times New Roman"/>
        </w:rPr>
        <w:t xml:space="preserve">After the data is processed, the final dataset consists of 1,203 video game titles. When observing the descriptive statistics in Table 3, the data suggests that the mean of both expert- and user reviews are high. Past research has found similar patterns in review ratings for video games on Xbox and PS2 </w:t>
      </w:r>
      <w:r w:rsidRPr="00A662B3">
        <w:rPr>
          <w:rFonts w:cs="Times New Roman"/>
        </w:rPr>
        <w:fldChar w:fldCharType="begin" w:fldLock="1"/>
      </w:r>
      <w:r w:rsidRPr="00A662B3">
        <w:rPr>
          <w:rFonts w:cs="Times New Roman"/>
        </w:rPr>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sidRPr="00A662B3">
        <w:rPr>
          <w:rFonts w:cs="Times New Roman"/>
        </w:rPr>
        <w:fldChar w:fldCharType="separate"/>
      </w:r>
      <w:r w:rsidRPr="00A662B3">
        <w:rPr>
          <w:rFonts w:cs="Times New Roman"/>
          <w:noProof/>
        </w:rPr>
        <w:t>(Zhu &amp; Zhang, 2010)</w:t>
      </w:r>
      <w:r w:rsidRPr="00A662B3">
        <w:rPr>
          <w:rFonts w:cs="Times New Roman"/>
        </w:rPr>
        <w:fldChar w:fldCharType="end"/>
      </w:r>
      <w:r w:rsidRPr="00A662B3">
        <w:rPr>
          <w:rFonts w:cs="Times New Roman"/>
        </w:rPr>
        <w:t xml:space="preserve"> and book reviews on Amazon.com </w:t>
      </w:r>
      <w:r w:rsidRPr="00A662B3">
        <w:rPr>
          <w:rFonts w:cs="Times New Roman"/>
        </w:rPr>
        <w:fldChar w:fldCharType="begin" w:fldLock="1"/>
      </w:r>
      <w:r w:rsidRPr="00A662B3">
        <w:rPr>
          <w:rFonts w:cs="Times New Roman"/>
        </w:rPr>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Pr="00A662B3">
        <w:rPr>
          <w:rFonts w:cs="Times New Roman"/>
        </w:rPr>
        <w:fldChar w:fldCharType="separate"/>
      </w:r>
      <w:r w:rsidRPr="00A662B3">
        <w:rPr>
          <w:rFonts w:cs="Times New Roman"/>
          <w:noProof/>
        </w:rPr>
        <w:t>(Chevalier &amp; Mayzlin, 2006)</w:t>
      </w:r>
      <w:r w:rsidRPr="00A662B3">
        <w:rPr>
          <w:rFonts w:cs="Times New Roman"/>
        </w:rPr>
        <w:fldChar w:fldCharType="end"/>
      </w:r>
      <w:r w:rsidRPr="00A662B3">
        <w:rPr>
          <w:rFonts w:cs="Times New Roman"/>
        </w:rPr>
        <w:t>.</w:t>
      </w:r>
      <w:r w:rsidR="00DC0641">
        <w:rPr>
          <w:rFonts w:cs="Times New Roman"/>
        </w:rPr>
        <w:t xml:space="preserve"> </w:t>
      </w:r>
      <w:r w:rsidR="00DC0641" w:rsidRPr="00A662B3">
        <w:rPr>
          <w:rFonts w:cs="Times New Roman"/>
        </w:rPr>
        <w:t>In terms of the moderators, there is a significantly higher amount of</w:t>
      </w:r>
    </w:p>
    <w:p w14:paraId="2E181A6F" w14:textId="3521EC05" w:rsidR="003F09F1" w:rsidRPr="003F09F1" w:rsidRDefault="003F09F1" w:rsidP="003F09F1">
      <w:pPr>
        <w:jc w:val="center"/>
        <w:rPr>
          <w:b/>
          <w:bCs/>
          <w:szCs w:val="24"/>
        </w:rPr>
      </w:pPr>
      <w:r>
        <w:rPr>
          <w:b/>
          <w:bCs/>
          <w:szCs w:val="24"/>
        </w:rPr>
        <w:t>Table 3: Descriptive Statistics</w:t>
      </w:r>
    </w:p>
    <w:p w14:paraId="26150D6F" w14:textId="5A9E4391" w:rsidR="00493EB7" w:rsidRPr="003F09F1" w:rsidRDefault="003F09F1" w:rsidP="00DC0641">
      <w:pPr>
        <w:spacing w:line="360" w:lineRule="auto"/>
        <w:contextualSpacing/>
        <w:jc w:val="left"/>
        <w:rPr>
          <w:rFonts w:cs="Times New Roman"/>
        </w:rPr>
      </w:pPr>
      <w:r w:rsidRPr="00A662B3">
        <w:rPr>
          <w:rFonts w:cs="Times New Roman"/>
        </w:rPr>
        <w:lastRenderedPageBreak/>
        <w:t xml:space="preserve">single-player games present in the dataset than multi-player games. Furthermore, there is a </w:t>
      </w:r>
      <w:r w:rsidR="00A662B3" w:rsidRPr="00A662B3">
        <w:rPr>
          <w:rFonts w:cs="Times New Roman"/>
        </w:rPr>
        <w:t>higher amount of minor publishers in the dataset than major publishers.</w:t>
      </w:r>
      <w:r w:rsidR="00276DD5">
        <w:rPr>
          <w:rFonts w:cs="Times New Roman"/>
        </w:rPr>
        <w:t xml:space="preserve"> </w:t>
      </w:r>
      <w:r w:rsidR="00276DD5">
        <w:t>When taking a closer look at the descriptive statistics for game mode presented in Table 4, it is notable that the mean user review rating for single-player games is significantly higher than multi-player games. In addition, single-player games have a lower mean when it comes to downloads in comparison to multi-player games. The summary statistics of publisher also present notable insights. The data suggests that minor publishers receive a significantly higher mean user review rating than major publishers. However, major publishers receive significantly higher mean expert review ratings than minor publishers. Intuitively, this may be explained by the origin of the games.</w:t>
      </w:r>
      <w:r w:rsidR="00456F84">
        <w:t xml:space="preserve"> </w:t>
      </w:r>
      <w:r w:rsidR="00662711">
        <w:t>Minor publishers may release niche, indie games w</w:t>
      </w:r>
      <w:r w:rsidR="006960EE">
        <w:t xml:space="preserve">ith </w:t>
      </w:r>
      <w:r w:rsidR="00662711">
        <w:t>a lower production value that are enjoyed by a relatively small audience and thus receive most of their attention from users (gamers). On the contrary, there are many eyeballs aimed at the production of games that stem from major publishers. These publishers have a large amount of resources</w:t>
      </w:r>
      <w:r w:rsidR="00AE2C4E">
        <w:t>.</w:t>
      </w:r>
      <w:r w:rsidR="00662711">
        <w:t xml:space="preserve"> </w:t>
      </w:r>
      <w:r w:rsidR="00AE2C4E">
        <w:t>Therefore,</w:t>
      </w:r>
      <w:r w:rsidR="00662711">
        <w:t xml:space="preserve"> </w:t>
      </w:r>
      <w:r w:rsidR="00C07CC4">
        <w:t>their games would</w:t>
      </w:r>
      <w:r w:rsidR="00662711">
        <w:t xml:space="preserve"> have a high</w:t>
      </w:r>
      <w:r w:rsidR="00C07CC4">
        <w:t>er</w:t>
      </w:r>
      <w:r w:rsidR="00662711">
        <w:t xml:space="preserve"> production value</w:t>
      </w:r>
      <w:r w:rsidR="00D35B8A">
        <w:t xml:space="preserve"> resulting</w:t>
      </w:r>
      <w:r w:rsidR="006021EF">
        <w:t xml:space="preserve"> in an increased probability that a game is of high quality</w:t>
      </w:r>
      <w:r w:rsidR="00F56907">
        <w:t>.</w:t>
      </w:r>
    </w:p>
    <w:tbl>
      <w:tblPr>
        <w:tblStyle w:val="Sources"/>
        <w:tblpPr w:leftFromText="180" w:rightFromText="180" w:vertAnchor="page" w:horzAnchor="margin" w:tblpY="8206"/>
        <w:tblW w:w="0" w:type="auto"/>
        <w:tblCellSpacing w:w="28" w:type="dxa"/>
        <w:tblLayout w:type="fixed"/>
        <w:tblLook w:val="04A0" w:firstRow="1" w:lastRow="0" w:firstColumn="1" w:lastColumn="0" w:noHBand="0" w:noVBand="1"/>
      </w:tblPr>
      <w:tblGrid>
        <w:gridCol w:w="2673"/>
        <w:gridCol w:w="2082"/>
        <w:gridCol w:w="4105"/>
      </w:tblGrid>
      <w:tr w:rsidR="00534CD7" w:rsidRPr="00B93876" w14:paraId="53830691" w14:textId="77777777" w:rsidTr="00853E37">
        <w:trPr>
          <w:cnfStyle w:val="100000000000" w:firstRow="1" w:lastRow="0" w:firstColumn="0" w:lastColumn="0" w:oddVBand="0" w:evenVBand="0" w:oddHBand="0" w:evenHBand="0" w:firstRowFirstColumn="0" w:firstRowLastColumn="0" w:lastRowFirstColumn="0" w:lastRowLastColumn="0"/>
          <w:trHeight w:val="250"/>
          <w:tblCellSpacing w:w="28" w:type="dxa"/>
        </w:trPr>
        <w:tc>
          <w:tcPr>
            <w:tcW w:w="8748" w:type="dxa"/>
            <w:gridSpan w:val="3"/>
            <w:tcBorders>
              <w:top w:val="single" w:sz="4" w:space="0" w:color="auto"/>
            </w:tcBorders>
          </w:tcPr>
          <w:p w14:paraId="6A016B6C" w14:textId="77777777" w:rsidR="00534CD7" w:rsidRPr="008939B1" w:rsidRDefault="00534CD7" w:rsidP="00853E37">
            <w:pPr>
              <w:rPr>
                <w:b/>
                <w:bCs/>
                <w:sz w:val="19"/>
                <w:szCs w:val="19"/>
              </w:rPr>
            </w:pPr>
            <w:r>
              <w:rPr>
                <w:b/>
                <w:bCs/>
                <w:sz w:val="19"/>
                <w:szCs w:val="19"/>
              </w:rPr>
              <w:t>A: Summary Statistics for dummy variable game mode</w:t>
            </w:r>
          </w:p>
        </w:tc>
      </w:tr>
      <w:tr w:rsidR="00534CD7" w:rsidRPr="00B93876" w14:paraId="5729D264" w14:textId="77777777" w:rsidTr="00853E37">
        <w:trPr>
          <w:trHeight w:val="232"/>
          <w:tblCellSpacing w:w="28" w:type="dxa"/>
        </w:trPr>
        <w:tc>
          <w:tcPr>
            <w:tcW w:w="2589" w:type="dxa"/>
            <w:tcBorders>
              <w:top w:val="single" w:sz="4" w:space="0" w:color="auto"/>
              <w:bottom w:val="single" w:sz="4" w:space="0" w:color="auto"/>
            </w:tcBorders>
          </w:tcPr>
          <w:p w14:paraId="649FDDF0" w14:textId="77777777" w:rsidR="00534CD7" w:rsidRPr="008939B1" w:rsidRDefault="00534CD7" w:rsidP="00853E37">
            <w:pPr>
              <w:rPr>
                <w:b/>
                <w:bCs/>
                <w:sz w:val="19"/>
                <w:szCs w:val="19"/>
              </w:rPr>
            </w:pPr>
            <w:r>
              <w:rPr>
                <w:b/>
                <w:bCs/>
                <w:sz w:val="19"/>
                <w:szCs w:val="19"/>
              </w:rPr>
              <w:t>Variable</w:t>
            </w:r>
          </w:p>
        </w:tc>
        <w:tc>
          <w:tcPr>
            <w:tcW w:w="2026" w:type="dxa"/>
            <w:tcBorders>
              <w:top w:val="single" w:sz="4" w:space="0" w:color="auto"/>
              <w:bottom w:val="single" w:sz="4" w:space="0" w:color="auto"/>
            </w:tcBorders>
          </w:tcPr>
          <w:p w14:paraId="6412244A" w14:textId="77777777" w:rsidR="00534CD7" w:rsidRPr="008939B1" w:rsidRDefault="00534CD7" w:rsidP="00853E37">
            <w:pPr>
              <w:rPr>
                <w:rFonts w:cs="Times New Roman"/>
                <w:b/>
                <w:bCs/>
                <w:sz w:val="19"/>
                <w:szCs w:val="19"/>
              </w:rPr>
            </w:pPr>
            <w:r>
              <w:rPr>
                <w:rFonts w:cs="Times New Roman"/>
                <w:b/>
                <w:bCs/>
                <w:sz w:val="19"/>
                <w:szCs w:val="19"/>
              </w:rPr>
              <w:t>Multi-player (0)</w:t>
            </w:r>
          </w:p>
        </w:tc>
        <w:tc>
          <w:tcPr>
            <w:tcW w:w="4021" w:type="dxa"/>
            <w:tcBorders>
              <w:top w:val="single" w:sz="4" w:space="0" w:color="auto"/>
              <w:bottom w:val="single" w:sz="4" w:space="0" w:color="auto"/>
            </w:tcBorders>
          </w:tcPr>
          <w:p w14:paraId="27071E80" w14:textId="77777777" w:rsidR="00534CD7" w:rsidRPr="008939B1" w:rsidRDefault="00534CD7" w:rsidP="00853E37">
            <w:pPr>
              <w:rPr>
                <w:b/>
                <w:bCs/>
                <w:sz w:val="19"/>
                <w:szCs w:val="19"/>
              </w:rPr>
            </w:pPr>
            <w:r>
              <w:rPr>
                <w:b/>
                <w:bCs/>
                <w:sz w:val="19"/>
                <w:szCs w:val="19"/>
              </w:rPr>
              <w:t>Single-player (1)</w:t>
            </w:r>
          </w:p>
        </w:tc>
      </w:tr>
      <w:tr w:rsidR="00534CD7" w:rsidRPr="00B93876" w14:paraId="1E7B1818" w14:textId="77777777" w:rsidTr="00853E37">
        <w:trPr>
          <w:trHeight w:val="194"/>
          <w:tblCellSpacing w:w="28" w:type="dxa"/>
        </w:trPr>
        <w:tc>
          <w:tcPr>
            <w:tcW w:w="2589" w:type="dxa"/>
          </w:tcPr>
          <w:p w14:paraId="7A792183" w14:textId="77777777" w:rsidR="00534CD7" w:rsidRPr="008B09A9" w:rsidRDefault="00534CD7" w:rsidP="00853E37">
            <w:pPr>
              <w:rPr>
                <w:b/>
                <w:bCs/>
                <w:sz w:val="19"/>
                <w:szCs w:val="19"/>
              </w:rPr>
            </w:pPr>
            <w:r w:rsidRPr="008B09A9">
              <w:rPr>
                <w:b/>
                <w:bCs/>
                <w:sz w:val="19"/>
                <w:szCs w:val="19"/>
              </w:rPr>
              <w:t># Downloads on Steam (y)</w:t>
            </w:r>
          </w:p>
        </w:tc>
        <w:tc>
          <w:tcPr>
            <w:tcW w:w="2026" w:type="dxa"/>
          </w:tcPr>
          <w:p w14:paraId="1407A0F8" w14:textId="77777777" w:rsidR="00534CD7" w:rsidRPr="00B93876" w:rsidRDefault="00534CD7" w:rsidP="00853E37">
            <w:pPr>
              <w:rPr>
                <w:rFonts w:cs="Times New Roman"/>
                <w:sz w:val="19"/>
                <w:szCs w:val="19"/>
              </w:rPr>
            </w:pPr>
          </w:p>
        </w:tc>
        <w:tc>
          <w:tcPr>
            <w:tcW w:w="4021" w:type="dxa"/>
          </w:tcPr>
          <w:p w14:paraId="03B6FFAC" w14:textId="77777777" w:rsidR="00534CD7" w:rsidRPr="00B93876" w:rsidRDefault="00534CD7" w:rsidP="00853E37">
            <w:pPr>
              <w:rPr>
                <w:sz w:val="19"/>
                <w:szCs w:val="19"/>
              </w:rPr>
            </w:pPr>
          </w:p>
        </w:tc>
      </w:tr>
      <w:tr w:rsidR="00534CD7" w:rsidRPr="00B93876" w14:paraId="06673E8E" w14:textId="77777777" w:rsidTr="00853E37">
        <w:trPr>
          <w:trHeight w:val="194"/>
          <w:tblCellSpacing w:w="28" w:type="dxa"/>
        </w:trPr>
        <w:tc>
          <w:tcPr>
            <w:tcW w:w="2589" w:type="dxa"/>
          </w:tcPr>
          <w:p w14:paraId="73580371" w14:textId="77777777" w:rsidR="00534CD7" w:rsidRDefault="00534CD7" w:rsidP="00853E37">
            <w:pPr>
              <w:rPr>
                <w:sz w:val="19"/>
                <w:szCs w:val="19"/>
              </w:rPr>
            </w:pPr>
            <w:r>
              <w:rPr>
                <w:sz w:val="19"/>
                <w:szCs w:val="19"/>
              </w:rPr>
              <w:t>Mean (SD)</w:t>
            </w:r>
          </w:p>
        </w:tc>
        <w:tc>
          <w:tcPr>
            <w:tcW w:w="2026" w:type="dxa"/>
          </w:tcPr>
          <w:p w14:paraId="12890522" w14:textId="77777777" w:rsidR="00534CD7" w:rsidRPr="00B93876" w:rsidRDefault="00534CD7" w:rsidP="00853E37">
            <w:pPr>
              <w:rPr>
                <w:rFonts w:cs="Times New Roman"/>
                <w:sz w:val="19"/>
                <w:szCs w:val="19"/>
              </w:rPr>
            </w:pPr>
            <w:r>
              <w:rPr>
                <w:rFonts w:cs="Times New Roman"/>
                <w:sz w:val="19"/>
                <w:szCs w:val="19"/>
              </w:rPr>
              <w:t>359000 (5560000)</w:t>
            </w:r>
          </w:p>
        </w:tc>
        <w:tc>
          <w:tcPr>
            <w:tcW w:w="4021" w:type="dxa"/>
          </w:tcPr>
          <w:p w14:paraId="2D969F3A" w14:textId="77777777" w:rsidR="00534CD7" w:rsidRPr="00B93876" w:rsidRDefault="00534CD7" w:rsidP="00853E37">
            <w:pPr>
              <w:rPr>
                <w:sz w:val="19"/>
                <w:szCs w:val="19"/>
              </w:rPr>
            </w:pPr>
            <w:r>
              <w:rPr>
                <w:sz w:val="19"/>
                <w:szCs w:val="19"/>
              </w:rPr>
              <w:t>2620000 (2190000)</w:t>
            </w:r>
          </w:p>
        </w:tc>
      </w:tr>
      <w:tr w:rsidR="00534CD7" w:rsidRPr="00B93876" w14:paraId="25D73248" w14:textId="77777777" w:rsidTr="00853E37">
        <w:trPr>
          <w:trHeight w:val="187"/>
          <w:tblCellSpacing w:w="28" w:type="dxa"/>
        </w:trPr>
        <w:tc>
          <w:tcPr>
            <w:tcW w:w="2589" w:type="dxa"/>
          </w:tcPr>
          <w:p w14:paraId="41D76FD4" w14:textId="77777777" w:rsidR="00534CD7" w:rsidRPr="008B09A9" w:rsidRDefault="00534CD7" w:rsidP="00853E37">
            <w:pPr>
              <w:rPr>
                <w:b/>
                <w:bCs/>
                <w:sz w:val="19"/>
                <w:szCs w:val="19"/>
              </w:rPr>
            </w:pPr>
            <w:r w:rsidRPr="008B09A9">
              <w:rPr>
                <w:b/>
                <w:bCs/>
                <w:sz w:val="19"/>
                <w:szCs w:val="19"/>
              </w:rPr>
              <w:t>Expert review (x1)</w:t>
            </w:r>
          </w:p>
        </w:tc>
        <w:tc>
          <w:tcPr>
            <w:tcW w:w="2026" w:type="dxa"/>
          </w:tcPr>
          <w:p w14:paraId="00E9F23C" w14:textId="77777777" w:rsidR="00534CD7" w:rsidRDefault="00534CD7" w:rsidP="00853E37">
            <w:pPr>
              <w:rPr>
                <w:sz w:val="19"/>
                <w:szCs w:val="19"/>
              </w:rPr>
            </w:pPr>
          </w:p>
        </w:tc>
        <w:tc>
          <w:tcPr>
            <w:tcW w:w="4021" w:type="dxa"/>
          </w:tcPr>
          <w:p w14:paraId="29FE8F96" w14:textId="77777777" w:rsidR="00534CD7" w:rsidRPr="00B93876" w:rsidRDefault="00534CD7" w:rsidP="00853E37">
            <w:pPr>
              <w:rPr>
                <w:sz w:val="19"/>
                <w:szCs w:val="19"/>
              </w:rPr>
            </w:pPr>
          </w:p>
        </w:tc>
      </w:tr>
      <w:tr w:rsidR="00534CD7" w:rsidRPr="00B93876" w14:paraId="239CFE99" w14:textId="77777777" w:rsidTr="00853E37">
        <w:trPr>
          <w:trHeight w:val="187"/>
          <w:tblCellSpacing w:w="28" w:type="dxa"/>
        </w:trPr>
        <w:tc>
          <w:tcPr>
            <w:tcW w:w="2589" w:type="dxa"/>
          </w:tcPr>
          <w:p w14:paraId="4BB0A964" w14:textId="77777777" w:rsidR="00534CD7" w:rsidRPr="008B09A9" w:rsidRDefault="00534CD7" w:rsidP="00853E37">
            <w:pPr>
              <w:rPr>
                <w:sz w:val="19"/>
                <w:szCs w:val="19"/>
              </w:rPr>
            </w:pPr>
            <w:r>
              <w:rPr>
                <w:sz w:val="19"/>
                <w:szCs w:val="19"/>
              </w:rPr>
              <w:t>Mean (SD)</w:t>
            </w:r>
          </w:p>
        </w:tc>
        <w:tc>
          <w:tcPr>
            <w:tcW w:w="2026" w:type="dxa"/>
          </w:tcPr>
          <w:p w14:paraId="535F507C" w14:textId="77777777" w:rsidR="00534CD7" w:rsidRDefault="00534CD7" w:rsidP="00853E37">
            <w:pPr>
              <w:rPr>
                <w:sz w:val="19"/>
                <w:szCs w:val="19"/>
              </w:rPr>
            </w:pPr>
            <w:r>
              <w:rPr>
                <w:sz w:val="19"/>
                <w:szCs w:val="19"/>
              </w:rPr>
              <w:t>0.762 (0.0981)</w:t>
            </w:r>
          </w:p>
        </w:tc>
        <w:tc>
          <w:tcPr>
            <w:tcW w:w="4021" w:type="dxa"/>
          </w:tcPr>
          <w:p w14:paraId="0A9F7D77" w14:textId="77777777" w:rsidR="00534CD7" w:rsidRPr="00B93876" w:rsidRDefault="00534CD7" w:rsidP="00853E37">
            <w:pPr>
              <w:rPr>
                <w:sz w:val="19"/>
                <w:szCs w:val="19"/>
              </w:rPr>
            </w:pPr>
            <w:r>
              <w:rPr>
                <w:sz w:val="19"/>
                <w:szCs w:val="19"/>
              </w:rPr>
              <w:t>0.762 (0.0957)</w:t>
            </w:r>
          </w:p>
        </w:tc>
      </w:tr>
      <w:tr w:rsidR="00534CD7" w:rsidRPr="00B93876" w14:paraId="55E629EF" w14:textId="77777777" w:rsidTr="00853E37">
        <w:trPr>
          <w:trHeight w:val="232"/>
          <w:tblCellSpacing w:w="28" w:type="dxa"/>
        </w:trPr>
        <w:tc>
          <w:tcPr>
            <w:tcW w:w="2589" w:type="dxa"/>
          </w:tcPr>
          <w:p w14:paraId="58DFE82E" w14:textId="77777777" w:rsidR="00534CD7" w:rsidRPr="008B09A9" w:rsidRDefault="00534CD7" w:rsidP="00853E37">
            <w:pPr>
              <w:rPr>
                <w:b/>
                <w:bCs/>
                <w:sz w:val="19"/>
                <w:szCs w:val="19"/>
              </w:rPr>
            </w:pPr>
            <w:r w:rsidRPr="008B09A9">
              <w:rPr>
                <w:b/>
                <w:bCs/>
                <w:sz w:val="19"/>
                <w:szCs w:val="19"/>
              </w:rPr>
              <w:t>User review (x2)</w:t>
            </w:r>
          </w:p>
        </w:tc>
        <w:tc>
          <w:tcPr>
            <w:tcW w:w="2026" w:type="dxa"/>
          </w:tcPr>
          <w:p w14:paraId="20DB1A2F" w14:textId="77777777" w:rsidR="00534CD7" w:rsidRPr="00B93876" w:rsidRDefault="00534CD7" w:rsidP="00853E37">
            <w:pPr>
              <w:rPr>
                <w:sz w:val="19"/>
                <w:szCs w:val="19"/>
              </w:rPr>
            </w:pPr>
          </w:p>
        </w:tc>
        <w:tc>
          <w:tcPr>
            <w:tcW w:w="4021" w:type="dxa"/>
          </w:tcPr>
          <w:p w14:paraId="10883F04" w14:textId="77777777" w:rsidR="00534CD7" w:rsidRPr="00B93876" w:rsidRDefault="00534CD7" w:rsidP="00853E37">
            <w:pPr>
              <w:rPr>
                <w:sz w:val="19"/>
                <w:szCs w:val="19"/>
              </w:rPr>
            </w:pPr>
          </w:p>
        </w:tc>
      </w:tr>
      <w:tr w:rsidR="00534CD7" w:rsidRPr="00B93876" w14:paraId="1109C45B" w14:textId="77777777" w:rsidTr="00853E37">
        <w:trPr>
          <w:trHeight w:val="232"/>
          <w:tblCellSpacing w:w="28" w:type="dxa"/>
        </w:trPr>
        <w:tc>
          <w:tcPr>
            <w:tcW w:w="2589" w:type="dxa"/>
          </w:tcPr>
          <w:p w14:paraId="79E3997A" w14:textId="77777777" w:rsidR="00534CD7" w:rsidRPr="008B09A9" w:rsidRDefault="00534CD7" w:rsidP="00853E37">
            <w:pPr>
              <w:rPr>
                <w:sz w:val="19"/>
                <w:szCs w:val="19"/>
              </w:rPr>
            </w:pPr>
            <w:r>
              <w:rPr>
                <w:sz w:val="19"/>
                <w:szCs w:val="19"/>
              </w:rPr>
              <w:t>Mean (SD)</w:t>
            </w:r>
          </w:p>
        </w:tc>
        <w:tc>
          <w:tcPr>
            <w:tcW w:w="2026" w:type="dxa"/>
          </w:tcPr>
          <w:p w14:paraId="2B83CD7D" w14:textId="77777777" w:rsidR="00534CD7" w:rsidRDefault="00534CD7" w:rsidP="00853E37">
            <w:pPr>
              <w:rPr>
                <w:sz w:val="19"/>
                <w:szCs w:val="19"/>
              </w:rPr>
            </w:pPr>
            <w:r>
              <w:rPr>
                <w:sz w:val="19"/>
                <w:szCs w:val="19"/>
              </w:rPr>
              <w:t>0.797 (0.141)</w:t>
            </w:r>
          </w:p>
        </w:tc>
        <w:tc>
          <w:tcPr>
            <w:tcW w:w="4021" w:type="dxa"/>
          </w:tcPr>
          <w:p w14:paraId="7A6F0B19" w14:textId="77777777" w:rsidR="00534CD7" w:rsidRPr="00B93876" w:rsidRDefault="00534CD7" w:rsidP="00853E37">
            <w:pPr>
              <w:rPr>
                <w:sz w:val="19"/>
                <w:szCs w:val="19"/>
              </w:rPr>
            </w:pPr>
            <w:r>
              <w:rPr>
                <w:sz w:val="19"/>
                <w:szCs w:val="19"/>
              </w:rPr>
              <w:t>0.852 (0.110)</w:t>
            </w:r>
          </w:p>
        </w:tc>
      </w:tr>
      <w:tr w:rsidR="00534CD7" w:rsidRPr="00B93876" w14:paraId="31B55A56" w14:textId="77777777" w:rsidTr="00853E37">
        <w:trPr>
          <w:trHeight w:val="224"/>
          <w:tblCellSpacing w:w="28" w:type="dxa"/>
        </w:trPr>
        <w:tc>
          <w:tcPr>
            <w:tcW w:w="8748" w:type="dxa"/>
            <w:gridSpan w:val="3"/>
            <w:tcBorders>
              <w:top w:val="single" w:sz="4" w:space="0" w:color="auto"/>
            </w:tcBorders>
          </w:tcPr>
          <w:p w14:paraId="3EBE9DB7" w14:textId="77777777" w:rsidR="00534CD7" w:rsidRPr="008939B1" w:rsidRDefault="00534CD7" w:rsidP="00853E37">
            <w:pPr>
              <w:rPr>
                <w:b/>
                <w:bCs/>
                <w:sz w:val="19"/>
                <w:szCs w:val="19"/>
              </w:rPr>
            </w:pPr>
            <w:r>
              <w:rPr>
                <w:b/>
                <w:bCs/>
                <w:sz w:val="19"/>
                <w:szCs w:val="19"/>
              </w:rPr>
              <w:t>B: Summary statistics for dummy variable publisher</w:t>
            </w:r>
          </w:p>
        </w:tc>
      </w:tr>
      <w:tr w:rsidR="00534CD7" w:rsidRPr="00B93876" w14:paraId="39DFB9E3" w14:textId="77777777" w:rsidTr="00853E37">
        <w:trPr>
          <w:trHeight w:val="250"/>
          <w:tblCellSpacing w:w="28" w:type="dxa"/>
        </w:trPr>
        <w:tc>
          <w:tcPr>
            <w:tcW w:w="2589" w:type="dxa"/>
            <w:tcBorders>
              <w:top w:val="single" w:sz="4" w:space="0" w:color="auto"/>
              <w:bottom w:val="single" w:sz="4" w:space="0" w:color="auto"/>
            </w:tcBorders>
          </w:tcPr>
          <w:p w14:paraId="15575B74" w14:textId="77777777" w:rsidR="00534CD7" w:rsidRPr="008939B1" w:rsidRDefault="00534CD7" w:rsidP="00853E37">
            <w:pPr>
              <w:rPr>
                <w:b/>
                <w:bCs/>
                <w:sz w:val="19"/>
                <w:szCs w:val="19"/>
              </w:rPr>
            </w:pPr>
            <w:r>
              <w:rPr>
                <w:b/>
                <w:bCs/>
                <w:sz w:val="19"/>
                <w:szCs w:val="19"/>
              </w:rPr>
              <w:t>Variable</w:t>
            </w:r>
          </w:p>
        </w:tc>
        <w:tc>
          <w:tcPr>
            <w:tcW w:w="2026" w:type="dxa"/>
            <w:tcBorders>
              <w:top w:val="single" w:sz="4" w:space="0" w:color="auto"/>
              <w:bottom w:val="single" w:sz="4" w:space="0" w:color="auto"/>
            </w:tcBorders>
          </w:tcPr>
          <w:p w14:paraId="535C2C2F" w14:textId="77777777" w:rsidR="00534CD7" w:rsidRPr="008B09A9" w:rsidRDefault="00534CD7" w:rsidP="00853E37">
            <w:pPr>
              <w:rPr>
                <w:b/>
                <w:bCs/>
                <w:sz w:val="19"/>
                <w:szCs w:val="19"/>
              </w:rPr>
            </w:pPr>
            <w:r>
              <w:rPr>
                <w:b/>
                <w:bCs/>
                <w:sz w:val="19"/>
                <w:szCs w:val="19"/>
              </w:rPr>
              <w:t>Minor publisher (0)</w:t>
            </w:r>
          </w:p>
        </w:tc>
        <w:tc>
          <w:tcPr>
            <w:tcW w:w="4021" w:type="dxa"/>
            <w:tcBorders>
              <w:top w:val="single" w:sz="4" w:space="0" w:color="auto"/>
              <w:bottom w:val="single" w:sz="4" w:space="0" w:color="auto"/>
            </w:tcBorders>
          </w:tcPr>
          <w:p w14:paraId="1217E603" w14:textId="77777777" w:rsidR="00534CD7" w:rsidRPr="008B09A9" w:rsidRDefault="00534CD7" w:rsidP="00853E37">
            <w:pPr>
              <w:rPr>
                <w:b/>
                <w:bCs/>
                <w:sz w:val="19"/>
                <w:szCs w:val="19"/>
              </w:rPr>
            </w:pPr>
            <w:r>
              <w:rPr>
                <w:b/>
                <w:bCs/>
                <w:sz w:val="19"/>
                <w:szCs w:val="19"/>
              </w:rPr>
              <w:t>Major publisher (1)</w:t>
            </w:r>
          </w:p>
        </w:tc>
      </w:tr>
      <w:tr w:rsidR="00534CD7" w:rsidRPr="00B93876" w14:paraId="2AD8CB47" w14:textId="77777777" w:rsidTr="00853E37">
        <w:trPr>
          <w:trHeight w:val="165"/>
          <w:tblCellSpacing w:w="28" w:type="dxa"/>
        </w:trPr>
        <w:tc>
          <w:tcPr>
            <w:tcW w:w="2589" w:type="dxa"/>
          </w:tcPr>
          <w:p w14:paraId="56EB072A" w14:textId="77777777" w:rsidR="00534CD7" w:rsidRPr="008B09A9" w:rsidRDefault="00534CD7" w:rsidP="00853E37">
            <w:pPr>
              <w:rPr>
                <w:b/>
                <w:bCs/>
                <w:sz w:val="19"/>
                <w:szCs w:val="19"/>
              </w:rPr>
            </w:pPr>
            <w:r w:rsidRPr="008B09A9">
              <w:rPr>
                <w:b/>
                <w:bCs/>
                <w:sz w:val="19"/>
                <w:szCs w:val="19"/>
              </w:rPr>
              <w:t># Downloads on Steam (y)</w:t>
            </w:r>
          </w:p>
        </w:tc>
        <w:tc>
          <w:tcPr>
            <w:tcW w:w="2026" w:type="dxa"/>
          </w:tcPr>
          <w:p w14:paraId="117EBDF6" w14:textId="77777777" w:rsidR="00534CD7" w:rsidRPr="00B93876" w:rsidRDefault="00534CD7" w:rsidP="00853E37">
            <w:pPr>
              <w:rPr>
                <w:sz w:val="19"/>
                <w:szCs w:val="19"/>
              </w:rPr>
            </w:pPr>
          </w:p>
        </w:tc>
        <w:tc>
          <w:tcPr>
            <w:tcW w:w="4021" w:type="dxa"/>
          </w:tcPr>
          <w:p w14:paraId="464A48D4" w14:textId="77777777" w:rsidR="00534CD7" w:rsidRPr="00B93876" w:rsidRDefault="00534CD7" w:rsidP="00853E37">
            <w:pPr>
              <w:rPr>
                <w:sz w:val="19"/>
                <w:szCs w:val="19"/>
              </w:rPr>
            </w:pPr>
          </w:p>
        </w:tc>
      </w:tr>
      <w:tr w:rsidR="00534CD7" w:rsidRPr="00B93876" w14:paraId="2B426743" w14:textId="77777777" w:rsidTr="00853E37">
        <w:trPr>
          <w:trHeight w:val="165"/>
          <w:tblCellSpacing w:w="28" w:type="dxa"/>
        </w:trPr>
        <w:tc>
          <w:tcPr>
            <w:tcW w:w="2589" w:type="dxa"/>
          </w:tcPr>
          <w:p w14:paraId="59FB2999" w14:textId="77777777" w:rsidR="00534CD7" w:rsidRPr="000323D4" w:rsidRDefault="00534CD7" w:rsidP="00853E37">
            <w:pPr>
              <w:rPr>
                <w:sz w:val="19"/>
                <w:szCs w:val="19"/>
              </w:rPr>
            </w:pPr>
            <w:r>
              <w:rPr>
                <w:sz w:val="19"/>
                <w:szCs w:val="19"/>
              </w:rPr>
              <w:t>Mean (SD)</w:t>
            </w:r>
          </w:p>
        </w:tc>
        <w:tc>
          <w:tcPr>
            <w:tcW w:w="2026" w:type="dxa"/>
          </w:tcPr>
          <w:p w14:paraId="1377C560" w14:textId="77777777" w:rsidR="00534CD7" w:rsidRDefault="00534CD7" w:rsidP="00853E37">
            <w:pPr>
              <w:rPr>
                <w:sz w:val="19"/>
                <w:szCs w:val="19"/>
              </w:rPr>
            </w:pPr>
            <w:r>
              <w:rPr>
                <w:sz w:val="19"/>
                <w:szCs w:val="19"/>
              </w:rPr>
              <w:t>2580000 (2300000)</w:t>
            </w:r>
          </w:p>
        </w:tc>
        <w:tc>
          <w:tcPr>
            <w:tcW w:w="4021" w:type="dxa"/>
          </w:tcPr>
          <w:p w14:paraId="74DBB1D6" w14:textId="77777777" w:rsidR="00534CD7" w:rsidRDefault="00534CD7" w:rsidP="00853E37">
            <w:pPr>
              <w:rPr>
                <w:sz w:val="19"/>
                <w:szCs w:val="19"/>
              </w:rPr>
            </w:pPr>
            <w:r>
              <w:rPr>
                <w:sz w:val="19"/>
                <w:szCs w:val="19"/>
              </w:rPr>
              <w:t>3650000 (5480000)</w:t>
            </w:r>
          </w:p>
        </w:tc>
      </w:tr>
      <w:tr w:rsidR="00534CD7" w:rsidRPr="00B93876" w14:paraId="134D32A3" w14:textId="77777777" w:rsidTr="00853E37">
        <w:trPr>
          <w:trHeight w:val="221"/>
          <w:tblCellSpacing w:w="28" w:type="dxa"/>
        </w:trPr>
        <w:tc>
          <w:tcPr>
            <w:tcW w:w="2589" w:type="dxa"/>
          </w:tcPr>
          <w:p w14:paraId="2D804D62" w14:textId="77777777" w:rsidR="00534CD7" w:rsidRPr="008B09A9" w:rsidRDefault="00534CD7" w:rsidP="00853E37">
            <w:pPr>
              <w:rPr>
                <w:b/>
                <w:bCs/>
                <w:sz w:val="19"/>
                <w:szCs w:val="19"/>
              </w:rPr>
            </w:pPr>
            <w:r w:rsidRPr="008B09A9">
              <w:rPr>
                <w:b/>
                <w:bCs/>
                <w:sz w:val="19"/>
                <w:szCs w:val="19"/>
              </w:rPr>
              <w:t>Expert review (x1)</w:t>
            </w:r>
          </w:p>
        </w:tc>
        <w:tc>
          <w:tcPr>
            <w:tcW w:w="2026" w:type="dxa"/>
          </w:tcPr>
          <w:p w14:paraId="2E256C7D" w14:textId="77777777" w:rsidR="00534CD7" w:rsidRPr="00B93876" w:rsidRDefault="00534CD7" w:rsidP="00853E37">
            <w:pPr>
              <w:rPr>
                <w:sz w:val="19"/>
                <w:szCs w:val="19"/>
              </w:rPr>
            </w:pPr>
          </w:p>
        </w:tc>
        <w:tc>
          <w:tcPr>
            <w:tcW w:w="4021" w:type="dxa"/>
          </w:tcPr>
          <w:p w14:paraId="6CBFC09D" w14:textId="77777777" w:rsidR="00534CD7" w:rsidRPr="00B93876" w:rsidRDefault="00534CD7" w:rsidP="00853E37">
            <w:pPr>
              <w:rPr>
                <w:sz w:val="19"/>
                <w:szCs w:val="19"/>
              </w:rPr>
            </w:pPr>
          </w:p>
        </w:tc>
      </w:tr>
      <w:tr w:rsidR="00534CD7" w:rsidRPr="00B93876" w14:paraId="196DA81A" w14:textId="77777777" w:rsidTr="00853E37">
        <w:trPr>
          <w:trHeight w:val="221"/>
          <w:tblCellSpacing w:w="28" w:type="dxa"/>
        </w:trPr>
        <w:tc>
          <w:tcPr>
            <w:tcW w:w="2589" w:type="dxa"/>
          </w:tcPr>
          <w:p w14:paraId="139C4466" w14:textId="77777777" w:rsidR="00534CD7" w:rsidRPr="000323D4" w:rsidRDefault="00534CD7" w:rsidP="00853E37">
            <w:pPr>
              <w:rPr>
                <w:sz w:val="19"/>
                <w:szCs w:val="19"/>
              </w:rPr>
            </w:pPr>
            <w:r>
              <w:rPr>
                <w:sz w:val="19"/>
                <w:szCs w:val="19"/>
              </w:rPr>
              <w:t>Mean (SD)</w:t>
            </w:r>
          </w:p>
        </w:tc>
        <w:tc>
          <w:tcPr>
            <w:tcW w:w="2026" w:type="dxa"/>
          </w:tcPr>
          <w:p w14:paraId="6CF8C4D5" w14:textId="77777777" w:rsidR="00534CD7" w:rsidRDefault="00534CD7" w:rsidP="00853E37">
            <w:pPr>
              <w:rPr>
                <w:sz w:val="19"/>
                <w:szCs w:val="19"/>
              </w:rPr>
            </w:pPr>
            <w:r>
              <w:rPr>
                <w:sz w:val="19"/>
                <w:szCs w:val="19"/>
              </w:rPr>
              <w:t>0.748 (0.0967)</w:t>
            </w:r>
          </w:p>
        </w:tc>
        <w:tc>
          <w:tcPr>
            <w:tcW w:w="4021" w:type="dxa"/>
          </w:tcPr>
          <w:p w14:paraId="1EA42008" w14:textId="77777777" w:rsidR="00534CD7" w:rsidRDefault="00534CD7" w:rsidP="00853E37">
            <w:pPr>
              <w:rPr>
                <w:sz w:val="19"/>
                <w:szCs w:val="19"/>
              </w:rPr>
            </w:pPr>
            <w:r>
              <w:rPr>
                <w:sz w:val="19"/>
                <w:szCs w:val="19"/>
              </w:rPr>
              <w:t>0.781 (0.0933)</w:t>
            </w:r>
          </w:p>
        </w:tc>
      </w:tr>
      <w:tr w:rsidR="00534CD7" w:rsidRPr="00B93876" w14:paraId="47CB06C1" w14:textId="77777777" w:rsidTr="00853E37">
        <w:trPr>
          <w:trHeight w:val="232"/>
          <w:tblCellSpacing w:w="28" w:type="dxa"/>
        </w:trPr>
        <w:tc>
          <w:tcPr>
            <w:tcW w:w="2589" w:type="dxa"/>
          </w:tcPr>
          <w:p w14:paraId="1ED6B514" w14:textId="77777777" w:rsidR="00534CD7" w:rsidRPr="008B09A9" w:rsidRDefault="00534CD7" w:rsidP="00853E37">
            <w:pPr>
              <w:rPr>
                <w:b/>
                <w:bCs/>
                <w:sz w:val="19"/>
                <w:szCs w:val="19"/>
              </w:rPr>
            </w:pPr>
            <w:r w:rsidRPr="008B09A9">
              <w:rPr>
                <w:b/>
                <w:bCs/>
                <w:sz w:val="19"/>
                <w:szCs w:val="19"/>
              </w:rPr>
              <w:t>User review (x2)</w:t>
            </w:r>
          </w:p>
        </w:tc>
        <w:tc>
          <w:tcPr>
            <w:tcW w:w="2026" w:type="dxa"/>
          </w:tcPr>
          <w:p w14:paraId="2DED8C9E" w14:textId="77777777" w:rsidR="00534CD7" w:rsidRDefault="00534CD7" w:rsidP="00853E37">
            <w:pPr>
              <w:rPr>
                <w:sz w:val="19"/>
                <w:szCs w:val="19"/>
              </w:rPr>
            </w:pPr>
          </w:p>
        </w:tc>
        <w:tc>
          <w:tcPr>
            <w:tcW w:w="4021" w:type="dxa"/>
          </w:tcPr>
          <w:p w14:paraId="0D3866C3" w14:textId="77777777" w:rsidR="00534CD7" w:rsidRPr="00B93876" w:rsidRDefault="00534CD7" w:rsidP="00853E37">
            <w:pPr>
              <w:rPr>
                <w:sz w:val="19"/>
                <w:szCs w:val="19"/>
              </w:rPr>
            </w:pPr>
          </w:p>
        </w:tc>
      </w:tr>
      <w:tr w:rsidR="00534CD7" w:rsidRPr="00B93876" w14:paraId="3EACE915" w14:textId="77777777" w:rsidTr="00853E37">
        <w:trPr>
          <w:trHeight w:val="232"/>
          <w:tblCellSpacing w:w="28" w:type="dxa"/>
        </w:trPr>
        <w:tc>
          <w:tcPr>
            <w:tcW w:w="2589" w:type="dxa"/>
            <w:tcBorders>
              <w:bottom w:val="single" w:sz="4" w:space="0" w:color="auto"/>
            </w:tcBorders>
          </w:tcPr>
          <w:p w14:paraId="52CEF1A1" w14:textId="77777777" w:rsidR="00534CD7" w:rsidRPr="000323D4" w:rsidRDefault="00534CD7" w:rsidP="00853E37">
            <w:pPr>
              <w:rPr>
                <w:sz w:val="19"/>
                <w:szCs w:val="19"/>
              </w:rPr>
            </w:pPr>
            <w:r>
              <w:rPr>
                <w:sz w:val="19"/>
                <w:szCs w:val="19"/>
              </w:rPr>
              <w:t>Mean (SD)</w:t>
            </w:r>
          </w:p>
        </w:tc>
        <w:tc>
          <w:tcPr>
            <w:tcW w:w="2026" w:type="dxa"/>
            <w:tcBorders>
              <w:bottom w:val="single" w:sz="4" w:space="0" w:color="auto"/>
            </w:tcBorders>
          </w:tcPr>
          <w:p w14:paraId="68188D52" w14:textId="77777777" w:rsidR="00534CD7" w:rsidRDefault="00534CD7" w:rsidP="00853E37">
            <w:pPr>
              <w:rPr>
                <w:sz w:val="19"/>
                <w:szCs w:val="19"/>
              </w:rPr>
            </w:pPr>
            <w:r>
              <w:rPr>
                <w:sz w:val="19"/>
                <w:szCs w:val="19"/>
              </w:rPr>
              <w:t>0.843 (0.119)</w:t>
            </w:r>
          </w:p>
        </w:tc>
        <w:tc>
          <w:tcPr>
            <w:tcW w:w="4021" w:type="dxa"/>
            <w:tcBorders>
              <w:bottom w:val="single" w:sz="4" w:space="0" w:color="auto"/>
            </w:tcBorders>
          </w:tcPr>
          <w:p w14:paraId="10F268D8" w14:textId="77777777" w:rsidR="00534CD7" w:rsidRPr="00B93876" w:rsidRDefault="00534CD7" w:rsidP="00853E37">
            <w:pPr>
              <w:rPr>
                <w:sz w:val="19"/>
                <w:szCs w:val="19"/>
              </w:rPr>
            </w:pPr>
            <w:r>
              <w:rPr>
                <w:sz w:val="19"/>
                <w:szCs w:val="19"/>
              </w:rPr>
              <w:t>0.810 (0.134)</w:t>
            </w:r>
          </w:p>
        </w:tc>
      </w:tr>
    </w:tbl>
    <w:p w14:paraId="106E3A64" w14:textId="0A769077" w:rsidR="00D35B8A" w:rsidRDefault="00534CD7" w:rsidP="00850936">
      <w:pPr>
        <w:jc w:val="center"/>
        <w:rPr>
          <w:b/>
          <w:bCs/>
          <w:szCs w:val="24"/>
        </w:rPr>
      </w:pPr>
      <w:r>
        <w:rPr>
          <w:b/>
          <w:bCs/>
          <w:szCs w:val="24"/>
        </w:rPr>
        <w:t xml:space="preserve"> </w:t>
      </w:r>
      <w:r w:rsidR="00D35B8A">
        <w:rPr>
          <w:b/>
          <w:bCs/>
          <w:szCs w:val="24"/>
        </w:rPr>
        <w:t>Table 4: Descriptive Statistics Dummy Variables</w:t>
      </w:r>
    </w:p>
    <w:p w14:paraId="4E43600B" w14:textId="77777777" w:rsidR="0002594D" w:rsidRPr="00662711" w:rsidRDefault="0002594D" w:rsidP="005010FC"/>
    <w:p w14:paraId="55A8018D" w14:textId="77777777" w:rsidR="006861E8" w:rsidRPr="00E8742E" w:rsidRDefault="006861E8" w:rsidP="006861E8">
      <w:pPr>
        <w:pStyle w:val="Heading2"/>
      </w:pPr>
      <w:bookmarkStart w:id="33" w:name="_Toc92112193"/>
      <w:r w:rsidRPr="00E8742E">
        <w:t>3.4 Model</w:t>
      </w:r>
      <w:bookmarkEnd w:id="33"/>
    </w:p>
    <w:p w14:paraId="40CDBD85" w14:textId="6241FBFF" w:rsidR="00B45CA3" w:rsidRDefault="0058408D" w:rsidP="00AF50F8">
      <w:pPr>
        <w:spacing w:line="360" w:lineRule="auto"/>
        <w:ind w:firstLine="720"/>
        <w:contextualSpacing/>
        <w:jc w:val="left"/>
      </w:pPr>
      <w:r>
        <w:t>The statistic</w:t>
      </w:r>
      <w:r w:rsidR="00D5580D">
        <w:t>al</w:t>
      </w:r>
      <w:r>
        <w:t xml:space="preserve"> analysis that will be performed in this research is</w:t>
      </w:r>
      <w:r w:rsidR="00D5580D">
        <w:t xml:space="preserve"> a</w:t>
      </w:r>
      <w:r w:rsidR="00E40D7F">
        <w:t xml:space="preserve">n </w:t>
      </w:r>
      <w:r>
        <w:t xml:space="preserve">OLS regression. </w:t>
      </w:r>
      <w:r w:rsidR="00E6657B">
        <w:t xml:space="preserve">The regression analysis includes a number of variables that could theoretically explain variation in the number of downloads on Steam. </w:t>
      </w:r>
      <w:r w:rsidR="00916D65">
        <w:t>This is due to the fact that these variable</w:t>
      </w:r>
      <w:r w:rsidR="00D35B8A">
        <w:t>s</w:t>
      </w:r>
      <w:r w:rsidR="00AF50F8">
        <w:t xml:space="preserve"> </w:t>
      </w:r>
      <w:r w:rsidR="00916D65">
        <w:t>are largely consistent or comparable with variables included in the analysis of</w:t>
      </w:r>
      <w:r w:rsidR="009E1424">
        <w:t>,</w:t>
      </w:r>
      <w:r w:rsidR="00916D65">
        <w:t xml:space="preserve"> for instance</w:t>
      </w:r>
      <w:r w:rsidR="009E1424">
        <w:t>,</w:t>
      </w:r>
      <w:r w:rsidR="00916D65">
        <w:t xml:space="preserve"> the </w:t>
      </w:r>
      <w:r w:rsidR="00916D65">
        <w:lastRenderedPageBreak/>
        <w:t xml:space="preserve">sale of console video games in the US </w:t>
      </w:r>
      <w:r w:rsidR="00916D65">
        <w:fldChar w:fldCharType="begin" w:fldLock="1"/>
      </w:r>
      <w:r w:rsidR="00916D65">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rsidR="00916D65">
        <w:fldChar w:fldCharType="separate"/>
      </w:r>
      <w:r w:rsidR="00916D65" w:rsidRPr="00916D65">
        <w:rPr>
          <w:noProof/>
        </w:rPr>
        <w:t>(Cox, 2014)</w:t>
      </w:r>
      <w:r w:rsidR="00916D65">
        <w:fldChar w:fldCharType="end"/>
      </w:r>
      <w:r w:rsidR="00916D65">
        <w:t>, and the impact of reviews on movie revenues</w:t>
      </w:r>
      <w:r w:rsidR="00550E36">
        <w:t xml:space="preserve"> </w:t>
      </w:r>
      <w:r w:rsidR="00550E36">
        <w:fldChar w:fldCharType="begin" w:fldLock="1"/>
      </w:r>
      <w:r w:rsidR="00C40DD1">
        <w:instrText>ADDIN CSL_CITATION {"citationItems":[{"id":"ITEM-1","itemData":{"DOI":"10.1007/s10824-019-09350-7","ISBN":"0123456789","ISSN":"15736997","abstract":"This study is the first attempt to examine the effect of electronic word of mouth (user reviews) relative to expert reviews on moviegoing decisions. For the first time, we use time-varying data on expert reviews. We find that expert ratings matter much more for moviegoing decisions than user ratings and volume. Our data also show that experts tend to be more critical but more consistent in their reviews than users. We find that experts, but not eWOM, affect wide release moviegoing, contrary to industry thinking. Finally, we show that experts’ reviews matter most when consumers and critics are in closer agreement about the quality of the film. The study uses OLS as well as instrumental variables analysis to account for possible endogeneity.","author":[{"dropping-particle":"","family":"Basuroy","given":"Suman","non-dropping-particle":"","parse-names":false,"suffix":""},{"dropping-particle":"","family":"Abraham Ravid","given":"S.","non-dropping-particle":"","parse-names":false,"suffix":""},{"dropping-particle":"","family":"Gretz","given":"Richard T.","non-dropping-particle":"","parse-names":false,"suffix":""},{"dropping-particle":"","family":"Allen","given":"B. J.","non-dropping-particle":"","parse-names":false,"suffix":""}],"container-title":"Journal of Cultural Economics","id":"ITEM-1","issue":"1","issued":{"date-parts":[["2020"]]},"page":"57-96","publisher":"Springer US","title":"Is everybody an expert? An investigation into the impact of professional versus user reviews on movie revenues","type":"article-journal","volume":"44"},"uris":["http://www.mendeley.com/documents/?uuid=79157f53-1d19-4f39-8060-3c28f2d89561"]},{"id":"ITEM-2","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2","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Basuroy et al., 2020; Chintagunta et al., 2010)","plainTextFormattedCitation":"(Basuroy et al., 2020; Chintagunta et al., 2010)","previouslyFormattedCitation":"(Basuroy et al., 2020; Chintagunta et al., 2010)"},"properties":{"noteIndex":0},"schema":"https://github.com/citation-style-language/schema/raw/master/csl-citation.json"}</w:instrText>
      </w:r>
      <w:r w:rsidR="00550E36">
        <w:fldChar w:fldCharType="separate"/>
      </w:r>
      <w:r w:rsidR="00550E36" w:rsidRPr="00550E36">
        <w:rPr>
          <w:noProof/>
        </w:rPr>
        <w:t>(Basuroy et al., 2020; Chintagunta et al., 2010)</w:t>
      </w:r>
      <w:r w:rsidR="00550E36">
        <w:fldChar w:fldCharType="end"/>
      </w:r>
      <w:r w:rsidR="00916D65">
        <w:t xml:space="preserve">. However, the main difference </w:t>
      </w:r>
      <w:r w:rsidR="00CA14E1">
        <w:t>is that the</w:t>
      </w:r>
      <w:r w:rsidR="00916D65">
        <w:t xml:space="preserve"> beforementioned studies </w:t>
      </w:r>
      <w:r w:rsidR="00CA14E1">
        <w:t>account for time (longitudinal data) whilst this study does not (cross-sectional data)</w:t>
      </w:r>
      <w:r w:rsidR="00916D65">
        <w:t>.</w:t>
      </w:r>
      <w:r w:rsidR="00CA14E1">
        <w:t xml:space="preserve"> </w:t>
      </w:r>
      <w:r w:rsidR="0083775D">
        <w:t>Since the</w:t>
      </w:r>
      <w:r w:rsidR="00743E9B">
        <w:t xml:space="preserve"> main</w:t>
      </w:r>
      <w:r w:rsidR="00D43C9F">
        <w:t xml:space="preserve"> aim of this study is to explain the variation of the y-variable</w:t>
      </w:r>
      <w:r w:rsidR="00743E9B">
        <w:t xml:space="preserve"> as robustly as possible</w:t>
      </w:r>
      <w:r w:rsidR="00D43C9F">
        <w:t xml:space="preserve"> with the variation of the x-variables, only one model will be developed</w:t>
      </w:r>
      <w:r w:rsidR="00743E9B">
        <w:t xml:space="preserve"> in order to capture as much variation as possible</w:t>
      </w:r>
      <w:r w:rsidR="00D43C9F">
        <w:t>.</w:t>
      </w:r>
      <w:r w:rsidR="00D66D7C">
        <w:t xml:space="preserve"> In </w:t>
      </w:r>
      <w:r w:rsidR="004712B4">
        <w:t>this model</w:t>
      </w:r>
      <w:r w:rsidR="00D66D7C">
        <w:t xml:space="preserve">, the dependent variable will be taken as a logarithm in order to respond to skewness </w:t>
      </w:r>
      <w:r w:rsidR="00C607C6">
        <w:t>caused by</w:t>
      </w:r>
      <w:r w:rsidR="00D66D7C">
        <w:t xml:space="preserve"> the large</w:t>
      </w:r>
      <w:r w:rsidR="004712B4">
        <w:t xml:space="preserve"> size</w:t>
      </w:r>
      <w:r w:rsidR="00D66D7C">
        <w:t xml:space="preserve"> </w:t>
      </w:r>
      <w:r w:rsidR="00C607C6">
        <w:t xml:space="preserve">of </w:t>
      </w:r>
      <w:r w:rsidR="00D66D7C">
        <w:t xml:space="preserve"> the dependent variable.</w:t>
      </w:r>
      <w:r w:rsidR="00780DDB">
        <w:t xml:space="preserve"> In addition, the independent variables are mean-centered in order to improve interpretation</w:t>
      </w:r>
      <w:r w:rsidR="00F25DCF">
        <w:t>. By mean-centering</w:t>
      </w:r>
      <w:r w:rsidR="0023570F">
        <w:t>,</w:t>
      </w:r>
      <w:r w:rsidR="00F25DCF">
        <w:t xml:space="preserve"> the main effects in the model can be interpreted distinctively from the moderating effects</w:t>
      </w:r>
      <w:r w:rsidR="00780DDB">
        <w:t xml:space="preserve">. </w:t>
      </w:r>
      <w:r w:rsidR="00F25DCF">
        <w:t>However, m</w:t>
      </w:r>
      <w:r w:rsidR="00185FF8">
        <w:t>ean</w:t>
      </w:r>
      <w:r w:rsidR="00780DDB">
        <w:t xml:space="preserve">-centering does not change the </w:t>
      </w:r>
      <w:r w:rsidR="00C40DD1">
        <w:t xml:space="preserve">computational accuracy, sampling accuracy of main effects, moderating effects, nor the R2 </w:t>
      </w:r>
      <w:r w:rsidR="00C40DD1">
        <w:fldChar w:fldCharType="begin" w:fldLock="1"/>
      </w:r>
      <w:r w:rsidR="00BB536B">
        <w:instrText>ADDIN CSL_CITATION {"citationItems":[{"id":"ITEM-1","itemData":{"DOI":"10.1287/mksc.1060.0263","author":[{"dropping-particle":"","family":"Echambadi","given":"Raj","non-dropping-particle":"","parse-names":false,"suffix":""},{"dropping-particle":"","family":"Hess","given":"James","non-dropping-particle":"","parse-names":false,"suffix":""}],"container-title":"Marketing Science","id":"ITEM-1","issue":"3","issued":{"date-parts":[["2007"]]},"page":"438-445","title":"Mean-Centering Does Not Alleviate Collinearity Problems in Moderated Multiple Regression Models","type":"article-journal","volume":"26"},"uris":["http://www.mendeley.com/documents/?uuid=daab7327-588a-4bf0-9c0e-37d7f24891fb"]}],"mendeley":{"formattedCitation":"(Echambadi &amp; Hess, 2007)","plainTextFormattedCitation":"(Echambadi &amp; Hess, 2007)","previouslyFormattedCitation":"(Echambadi &amp; Hess, 2007)"},"properties":{"noteIndex":0},"schema":"https://github.com/citation-style-language/schema/raw/master/csl-citation.json"}</w:instrText>
      </w:r>
      <w:r w:rsidR="00C40DD1">
        <w:fldChar w:fldCharType="separate"/>
      </w:r>
      <w:r w:rsidR="00C40DD1" w:rsidRPr="00C40DD1">
        <w:rPr>
          <w:noProof/>
        </w:rPr>
        <w:t>(Echambadi &amp; Hess, 2007)</w:t>
      </w:r>
      <w:r w:rsidR="00C40DD1">
        <w:fldChar w:fldCharType="end"/>
      </w:r>
      <w:r w:rsidR="00780DDB">
        <w:t>.</w:t>
      </w:r>
      <w:r w:rsidR="00C40DD1">
        <w:t xml:space="preserve"> </w:t>
      </w:r>
      <w:r w:rsidR="00D43C9F">
        <w:t>T</w:t>
      </w:r>
      <w:r w:rsidR="004D6EE9">
        <w:t>he functional form of the model</w:t>
      </w:r>
      <w:r w:rsidR="00C24171">
        <w:t xml:space="preserve"> developed for this study</w:t>
      </w:r>
      <w:r w:rsidR="004D6EE9">
        <w:t xml:space="preserve"> is as follows:</w:t>
      </w:r>
    </w:p>
    <w:p w14:paraId="2236F66D" w14:textId="7775EA30" w:rsidR="00B45CA3" w:rsidRPr="00743E9B" w:rsidRDefault="002978E4" w:rsidP="00743E9B">
      <w:pPr>
        <w:spacing w:line="480" w:lineRule="auto"/>
        <w:ind w:firstLine="680"/>
        <w:rPr>
          <w:rFonts w:eastAsiaTheme="minorEastAsia"/>
        </w:rPr>
      </w:pPr>
      <m:oMathPara>
        <m:oMath>
          <m:r>
            <w:rPr>
              <w:rFonts w:ascii="Cambria Math" w:hAnsi="Cambria Math"/>
            </w:rPr>
            <m:t>Log(NrDownloadsStea</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Expe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Us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Expert*1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User*1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Expert*1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User*1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7</m:t>
              </m:r>
            </m:sub>
          </m:sSub>
          <m:r>
            <w:rPr>
              <w:rFonts w:ascii="Cambria Math" w:hAnsi="Cambria Math"/>
            </w:rPr>
            <m:t>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8</m:t>
              </m:r>
            </m:sub>
          </m:sSub>
          <m:r>
            <w:rPr>
              <w:rFonts w:ascii="Cambria Math" w:hAnsi="Cambria Math"/>
            </w:rPr>
            <m:t>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9</m:t>
              </m:r>
            </m:sub>
          </m:sSub>
          <m:r>
            <w:rPr>
              <w:rFonts w:ascii="Cambria Math" w:hAnsi="Cambria Math"/>
            </w:rPr>
            <m:t>Releas</m:t>
          </m:r>
          <m:sSub>
            <m:sSubPr>
              <m:ctrlPr>
                <w:rPr>
                  <w:rFonts w:ascii="Cambria Math" w:hAnsi="Cambria Math"/>
                  <w:i/>
                </w:rPr>
              </m:ctrlPr>
            </m:sSubPr>
            <m:e>
              <m:r>
                <w:rPr>
                  <w:rFonts w:ascii="Cambria Math" w:hAnsi="Cambria Math"/>
                </w:rPr>
                <m:t>eOl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0</m:t>
              </m:r>
            </m:sub>
          </m:sSub>
          <m:r>
            <w:rPr>
              <w:rFonts w:ascii="Cambria Math" w:hAnsi="Cambria Math"/>
            </w:rPr>
            <m:t>Releas</m:t>
          </m:r>
          <m:sSub>
            <m:sSubPr>
              <m:ctrlPr>
                <w:rPr>
                  <w:rFonts w:ascii="Cambria Math" w:hAnsi="Cambria Math"/>
                  <w:i/>
                </w:rPr>
              </m:ctrlPr>
            </m:sSubPr>
            <m:e>
              <m:r>
                <w:rPr>
                  <w:rFonts w:ascii="Cambria Math" w:hAnsi="Cambria Math"/>
                </w:rPr>
                <m:t>eMi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δ</m:t>
              </m:r>
            </m:e>
            <m:sub>
              <m:r>
                <w:rPr>
                  <w:rFonts w:ascii="Cambria Math" w:hAnsi="Cambria Math"/>
                </w:rPr>
                <m:t>11</m:t>
              </m:r>
            </m:sub>
          </m:sSub>
          <m:r>
            <w:rPr>
              <w:rFonts w:ascii="Cambria Math" w:hAnsi="Cambria Math"/>
            </w:rPr>
            <m:t>Pric</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4F6D38A0" w14:textId="7268E37E" w:rsidR="00722512" w:rsidRPr="00722512" w:rsidRDefault="004D6EE9" w:rsidP="00A46293">
      <w:pPr>
        <w:spacing w:line="360" w:lineRule="auto"/>
        <w:ind w:firstLine="720"/>
        <w:contextualSpacing/>
        <w:jc w:val="left"/>
        <w:rPr>
          <w:rFonts w:eastAsiaTheme="minorEastAsia"/>
        </w:rPr>
      </w:pPr>
      <w:r>
        <w:t xml:space="preserve">The unit </w:t>
      </w:r>
      <w:r w:rsidR="00C24171">
        <w:t xml:space="preserve">of analysis is a video game (i). The number of downloads on Steam for a video game i in this model is </w:t>
      </w:r>
      <w:r w:rsidR="00A523E8">
        <w:t xml:space="preserve">depicted </w:t>
      </w:r>
      <w:r w:rsidR="0028741B">
        <w:t xml:space="preserve">on the left-side of the equation. All relevant </w:t>
      </w:r>
      <w:r w:rsidR="00C24171">
        <w:t xml:space="preserve">coefficients and variables </w:t>
      </w:r>
      <w:r w:rsidR="0028741B">
        <w:t xml:space="preserve">are depicted </w:t>
      </w:r>
      <w:r w:rsidR="00C24171">
        <w:t xml:space="preserve">on the right side of the equation. </w:t>
      </w:r>
      <w:r w:rsidR="0028741B">
        <w:t>As</w:t>
      </w:r>
      <w:r w:rsidR="00C24171">
        <w:t xml:space="preserve"> discussed earlier in this chapter, there are: two independent variables</w:t>
      </w:r>
      <w:r w:rsidR="0028741B">
        <w:t xml:space="preserve"> </w:t>
      </w:r>
      <m:oMath>
        <m:sSub>
          <m:sSubPr>
            <m:ctrlPr>
              <w:rPr>
                <w:rFonts w:ascii="Cambria Math" w:hAnsi="Cambria Math"/>
                <w:i/>
              </w:rPr>
            </m:ctrlPr>
          </m:sSubPr>
          <m:e>
            <m:r>
              <w:rPr>
                <w:rFonts w:ascii="Cambria Math" w:hAnsi="Cambria Math"/>
              </w:rPr>
              <m:t xml:space="preserve"> (β</m:t>
            </m:r>
          </m:e>
          <m:sub>
            <m:r>
              <w:rPr>
                <w:rFonts w:ascii="Cambria Math" w:hAnsi="Cambria Math"/>
              </w:rPr>
              <m:t>1</m:t>
            </m:r>
          </m:sub>
        </m:sSub>
        <m:r>
          <w:rPr>
            <w:rFonts w:ascii="Cambria Math" w:hAnsi="Cambria Math"/>
          </w:rPr>
          <m:t>Exper</m:t>
        </m:r>
        <m:sSub>
          <m:sSubPr>
            <m:ctrlPr>
              <w:rPr>
                <w:rFonts w:ascii="Cambria Math" w:hAnsi="Cambria Math"/>
                <w:i/>
              </w:rPr>
            </m:ctrlPr>
          </m:sSubPr>
          <m:e>
            <m:r>
              <w:rPr>
                <w:rFonts w:ascii="Cambria Math" w:hAnsi="Cambria Math"/>
              </w:rPr>
              <m:t>t</m:t>
            </m:r>
          </m:e>
          <m:sub>
            <m:r>
              <w:rPr>
                <w:rFonts w:ascii="Cambria Math" w:hAnsi="Cambria Math"/>
              </w:rPr>
              <m:t>i</m:t>
            </m:r>
          </m:sub>
        </m:sSub>
      </m:oMath>
      <w:r w:rsidR="0036195E">
        <w:rPr>
          <w:rFonts w:eastAsiaTheme="minorEastAsia"/>
        </w:rPr>
        <w:t xml:space="preserve"> &amp;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Us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36195E">
        <w:rPr>
          <w:rFonts w:eastAsiaTheme="minorEastAsia"/>
        </w:rPr>
        <w:t>,</w:t>
      </w:r>
      <w:r w:rsidR="00F03472">
        <w:rPr>
          <w:rFonts w:eastAsiaTheme="minorEastAsia"/>
        </w:rPr>
        <w:t xml:space="preserve"> </w:t>
      </w:r>
      <w:r w:rsidR="0036195E">
        <w:rPr>
          <w:rFonts w:eastAsiaTheme="minorEastAsia"/>
        </w:rPr>
        <w:t>two moderators</w:t>
      </w:r>
      <w:r w:rsidR="00F03472">
        <w:rPr>
          <w:rFonts w:eastAsiaTheme="minorEastAsia"/>
        </w:rPr>
        <w:t xml:space="preserve"> which are represented as four variables in the equation due to their interaction with each independent variable</w:t>
      </w:r>
      <w:r w:rsidR="0036195E">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Expert*GameMod</m:t>
        </m:r>
        <m:sSub>
          <m:sSubPr>
            <m:ctrlPr>
              <w:rPr>
                <w:rFonts w:ascii="Cambria Math" w:hAnsi="Cambria Math"/>
                <w:i/>
              </w:rPr>
            </m:ctrlPr>
          </m:sSubPr>
          <m:e>
            <m:r>
              <w:rPr>
                <w:rFonts w:ascii="Cambria Math" w:hAnsi="Cambria Math"/>
              </w:rPr>
              <m:t>e</m:t>
            </m:r>
          </m:e>
          <m:sub>
            <m:r>
              <w:rPr>
                <w:rFonts w:ascii="Cambria Math" w:hAnsi="Cambria Math"/>
              </w:rPr>
              <m:t>i</m:t>
            </m:r>
          </m:sub>
        </m:sSub>
      </m:oMath>
      <w:r w:rsidR="0036195E">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User*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oMath>
      <w:r w:rsidR="0036195E">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Expert*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amp; </m:t>
        </m:r>
      </m:oMath>
      <w:r w:rsidR="0036195E">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User*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36195E">
        <w:rPr>
          <w:rFonts w:eastAsiaTheme="minorEastAsia"/>
        </w:rPr>
        <w:t xml:space="preserve">, and </w:t>
      </w:r>
      <w:r w:rsidR="00F940E3">
        <w:rPr>
          <w:rFonts w:eastAsiaTheme="minorEastAsia"/>
        </w:rPr>
        <w:t>five</w:t>
      </w:r>
      <w:r w:rsidR="0036195E">
        <w:rPr>
          <w:rFonts w:eastAsiaTheme="minorEastAsia"/>
        </w:rPr>
        <w:t xml:space="preserve"> control variables</w:t>
      </w:r>
      <w:r w:rsidR="00AB7011">
        <w:rPr>
          <w:rFonts w:eastAsiaTheme="minorEastAsia"/>
        </w:rPr>
        <w:t xml:space="preserve"> when including the two moderators</w:t>
      </w:r>
      <w:r w:rsidR="00861B66">
        <w:rPr>
          <w:rFonts w:eastAsiaTheme="minorEastAsia"/>
        </w:rPr>
        <w:t xml:space="preserve"> distinctively</w:t>
      </w:r>
      <w:r w:rsidR="00AB7011">
        <w:rPr>
          <w:rFonts w:eastAsiaTheme="minorEastAsia"/>
        </w:rPr>
        <w:t xml:space="preserve"> as additional control variables</w:t>
      </w:r>
      <w:r w:rsidR="0036195E">
        <w:rPr>
          <w:rFonts w:eastAsiaTheme="minorEastAsia"/>
        </w:rPr>
        <w:t xml:space="preserve"> (</w:t>
      </w:r>
      <m:oMath>
        <m:sSub>
          <m:sSubPr>
            <m:ctrlPr>
              <w:rPr>
                <w:rFonts w:ascii="Cambria Math" w:hAnsi="Cambria Math"/>
                <w:i/>
              </w:rPr>
            </m:ctrlPr>
          </m:sSubPr>
          <m:e>
            <m:r>
              <w:rPr>
                <w:rFonts w:ascii="Cambria Math" w:hAnsi="Cambria Math"/>
              </w:rPr>
              <m:t>δ</m:t>
            </m:r>
          </m:e>
          <m:sub>
            <m:r>
              <w:rPr>
                <w:rFonts w:ascii="Cambria Math" w:hAnsi="Cambria Math"/>
              </w:rPr>
              <m:t>7</m:t>
            </m:r>
          </m:sub>
        </m:sSub>
        <m:r>
          <w:rPr>
            <w:rFonts w:ascii="Cambria Math" w:hAnsi="Cambria Math"/>
          </w:rPr>
          <m:t>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8</m:t>
            </m:r>
          </m:sub>
        </m:sSub>
        <m:r>
          <w:rPr>
            <w:rFonts w:ascii="Cambria Math" w:hAnsi="Cambria Math"/>
          </w:rPr>
          <m:t>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9</m:t>
            </m:r>
          </m:sub>
        </m:sSub>
        <m:r>
          <w:rPr>
            <w:rFonts w:ascii="Cambria Math" w:hAnsi="Cambria Math"/>
          </w:rPr>
          <m:t>Releas</m:t>
        </m:r>
        <m:sSub>
          <m:sSubPr>
            <m:ctrlPr>
              <w:rPr>
                <w:rFonts w:ascii="Cambria Math" w:hAnsi="Cambria Math"/>
                <w:i/>
              </w:rPr>
            </m:ctrlPr>
          </m:sSubPr>
          <m:e>
            <m:r>
              <w:rPr>
                <w:rFonts w:ascii="Cambria Math" w:hAnsi="Cambria Math"/>
              </w:rPr>
              <m:t>eOl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10</m:t>
            </m:r>
          </m:sub>
        </m:sSub>
        <m:r>
          <w:rPr>
            <w:rFonts w:ascii="Cambria Math" w:hAnsi="Cambria Math"/>
          </w:rPr>
          <m:t>Releas</m:t>
        </m:r>
        <m:sSub>
          <m:sSubPr>
            <m:ctrlPr>
              <w:rPr>
                <w:rFonts w:ascii="Cambria Math" w:hAnsi="Cambria Math"/>
                <w:i/>
              </w:rPr>
            </m:ctrlPr>
          </m:sSubPr>
          <m:e>
            <m:r>
              <w:rPr>
                <w:rFonts w:ascii="Cambria Math" w:hAnsi="Cambria Math"/>
              </w:rPr>
              <m:t>eMi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11</m:t>
            </m:r>
          </m:sub>
        </m:sSub>
        <m:r>
          <w:rPr>
            <w:rFonts w:ascii="Cambria Math" w:hAnsi="Cambria Math"/>
          </w:rPr>
          <m:t>Pric</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w:r w:rsidR="0036195E">
        <w:rPr>
          <w:rFonts w:eastAsiaTheme="minorEastAsia"/>
        </w:rPr>
        <w:t>.</w:t>
      </w:r>
    </w:p>
    <w:p w14:paraId="63654567" w14:textId="1D2EDD3C" w:rsidR="00195C53" w:rsidRDefault="007E4FBB" w:rsidP="00195C53">
      <w:pPr>
        <w:pStyle w:val="Heading1"/>
      </w:pPr>
      <w:bookmarkStart w:id="34" w:name="_Toc85018810"/>
      <w:bookmarkStart w:id="35" w:name="_Toc92112194"/>
      <w:r w:rsidRPr="0023138C">
        <w:t>4</w:t>
      </w:r>
      <w:r w:rsidR="001C6DB5">
        <w:t>.</w:t>
      </w:r>
      <w:r w:rsidRPr="0023138C">
        <w:t xml:space="preserve"> </w:t>
      </w:r>
      <w:bookmarkEnd w:id="34"/>
      <w:r w:rsidR="00CF311A">
        <w:t>Results</w:t>
      </w:r>
      <w:bookmarkEnd w:id="35"/>
    </w:p>
    <w:p w14:paraId="29EA067D" w14:textId="13BD6C38" w:rsidR="00AB2AEE" w:rsidRPr="00AB2AEE" w:rsidRDefault="00437336" w:rsidP="00AB2AEE">
      <w:pPr>
        <w:spacing w:line="360" w:lineRule="auto"/>
        <w:ind w:firstLine="720"/>
        <w:contextualSpacing/>
        <w:jc w:val="left"/>
      </w:pPr>
      <w:r>
        <w:t xml:space="preserve">In this chapter the results </w:t>
      </w:r>
      <w:r w:rsidR="00BD4B12">
        <w:t>of the</w:t>
      </w:r>
      <w:r>
        <w:t xml:space="preserve"> beforementioned model will be discussed. </w:t>
      </w:r>
      <w:r w:rsidR="001D680A">
        <w:t xml:space="preserve">First, </w:t>
      </w:r>
      <w:r w:rsidR="006E1F28">
        <w:t xml:space="preserve">the model will be tested for heteroskedasticity and multicollinearity, followed by a paragraph concerning the </w:t>
      </w:r>
      <w:r w:rsidR="00A2417D">
        <w:t>model fit</w:t>
      </w:r>
      <w:r w:rsidR="002719CC">
        <w:t>. Second, the main effects and the</w:t>
      </w:r>
      <w:r w:rsidR="005A6E8B">
        <w:t xml:space="preserve"> </w:t>
      </w:r>
      <w:r w:rsidR="002719CC">
        <w:t xml:space="preserve">corresponding hypotheses for </w:t>
      </w:r>
      <w:r w:rsidR="002719CC">
        <w:lastRenderedPageBreak/>
        <w:t xml:space="preserve">these effects will be analysed. </w:t>
      </w:r>
      <w:r w:rsidR="00910F56">
        <w:t>Third</w:t>
      </w:r>
      <w:r w:rsidR="002719CC">
        <w:t>, the moderating effects will be discussed in addition to the</w:t>
      </w:r>
      <w:r w:rsidR="00A2417D">
        <w:t xml:space="preserve">ir </w:t>
      </w:r>
      <w:r w:rsidR="002719CC">
        <w:t>corresponding hypotheses.</w:t>
      </w:r>
    </w:p>
    <w:p w14:paraId="3E1EE544" w14:textId="2D6A2068" w:rsidR="00DF5571" w:rsidRDefault="00DF5571" w:rsidP="00DF5571">
      <w:pPr>
        <w:pStyle w:val="Heading2"/>
      </w:pPr>
      <w:bookmarkStart w:id="36" w:name="_Toc92112195"/>
      <w:r>
        <w:t xml:space="preserve">4.1 </w:t>
      </w:r>
      <w:r w:rsidR="00C9689E">
        <w:t xml:space="preserve">Assumptions of </w:t>
      </w:r>
      <w:r w:rsidR="0001562D">
        <w:t xml:space="preserve">the </w:t>
      </w:r>
      <w:r w:rsidR="00C9689E">
        <w:t>OLS regression and model fit</w:t>
      </w:r>
      <w:bookmarkEnd w:id="36"/>
    </w:p>
    <w:p w14:paraId="62C06F2E" w14:textId="4D9FFF14" w:rsidR="00981954" w:rsidRPr="00981954" w:rsidRDefault="00981954" w:rsidP="00981954">
      <w:pPr>
        <w:pStyle w:val="Heading3"/>
      </w:pPr>
      <w:bookmarkStart w:id="37" w:name="_Toc92112196"/>
      <w:r>
        <w:t>4.1.</w:t>
      </w:r>
      <w:r w:rsidR="001C443C">
        <w:t>1</w:t>
      </w:r>
      <w:r>
        <w:t xml:space="preserve"> Heteroskedasticity</w:t>
      </w:r>
      <w:bookmarkEnd w:id="37"/>
    </w:p>
    <w:p w14:paraId="75AF6568" w14:textId="6F66AC94" w:rsidR="00C46CE0" w:rsidRDefault="00AD3FF5" w:rsidP="001962CB">
      <w:pPr>
        <w:spacing w:line="360" w:lineRule="auto"/>
        <w:ind w:firstLine="720"/>
        <w:contextualSpacing/>
        <w:jc w:val="left"/>
      </w:pPr>
      <w:r>
        <w:t>The statistical analysis used to test the conceptual framework is</w:t>
      </w:r>
      <w:r w:rsidR="000A7EAB">
        <w:t xml:space="preserve"> a</w:t>
      </w:r>
      <w:r w:rsidR="00E40D7F">
        <w:t xml:space="preserve">n </w:t>
      </w:r>
      <w:r>
        <w:t xml:space="preserve">OLS regression. The analysis assumes that the variance of the error term is constant and unrelated to the </w:t>
      </w:r>
      <w:r w:rsidR="00C46CE0">
        <w:t xml:space="preserve">independent variables, also known as homoskedasticity. If the error term is heteroskedastic, the results might have incorrect standard errors. In this analysis, it is expected that the error term might be heteroskedastic due to the high </w:t>
      </w:r>
      <w:r w:rsidR="00BE3F03">
        <w:t xml:space="preserve">variance in errors </w:t>
      </w:r>
      <w:r w:rsidR="00C46CE0">
        <w:t>of expert- and user review ratings</w:t>
      </w:r>
      <w:r w:rsidR="00981954">
        <w:t xml:space="preserve">. </w:t>
      </w:r>
      <w:r w:rsidR="00C46CE0">
        <w:t>This entails that the majority of the ratings will be clustered at one side of the graph</w:t>
      </w:r>
      <w:r w:rsidR="00D35C76">
        <w:t>,</w:t>
      </w:r>
      <w:r w:rsidR="000A7EAB">
        <w:t xml:space="preserve"> which means that</w:t>
      </w:r>
      <w:r w:rsidR="00D35C76">
        <w:t xml:space="preserve"> the variance grows if the review is higher</w:t>
      </w:r>
      <w:r w:rsidR="00C46CE0">
        <w:t>. In order to check</w:t>
      </w:r>
      <w:r w:rsidR="00AD0D86">
        <w:t xml:space="preserve"> for</w:t>
      </w:r>
      <w:r w:rsidR="00C46CE0">
        <w:t xml:space="preserve"> </w:t>
      </w:r>
      <w:r w:rsidR="001962CB">
        <w:t>heteroskedasticity</w:t>
      </w:r>
      <w:r w:rsidR="001C3365">
        <w:t>,</w:t>
      </w:r>
      <w:r w:rsidR="001962CB">
        <w:t xml:space="preserve"> </w:t>
      </w:r>
      <w:r w:rsidR="008009AB">
        <w:t>W</w:t>
      </w:r>
      <w:r w:rsidR="001962CB">
        <w:t xml:space="preserve">hite’s test is performed. </w:t>
      </w:r>
      <w:r w:rsidR="00C46CE0">
        <w:t>As predicted, heteros</w:t>
      </w:r>
      <w:r w:rsidR="00981954">
        <w:t>kedasticity is present in the model</w:t>
      </w:r>
      <w:r w:rsidR="001962CB">
        <w:t xml:space="preserve"> as the p-value of </w:t>
      </w:r>
      <w:r w:rsidR="00693ACA">
        <w:t>W</w:t>
      </w:r>
      <w:r w:rsidR="001962CB">
        <w:t xml:space="preserve">hite’s test falls below </w:t>
      </w:r>
      <w:r w:rsidR="001C3365">
        <w:t xml:space="preserve">the critical value of </w:t>
      </w:r>
      <w:r w:rsidR="001962CB">
        <w:t>0.05</w:t>
      </w:r>
      <w:r w:rsidR="00981954">
        <w:t>. In order to correct this, Huber-White robust standard errors are used. These are standard errors that are heteroskedasticity-</w:t>
      </w:r>
      <w:r w:rsidR="009B385E">
        <w:t>robust</w:t>
      </w:r>
      <w:r w:rsidR="00981954">
        <w:t xml:space="preserve">, and </w:t>
      </w:r>
      <w:r w:rsidR="000C095F">
        <w:t xml:space="preserve">enable </w:t>
      </w:r>
      <w:r w:rsidR="006F6791">
        <w:t>the correct interpretation of the results</w:t>
      </w:r>
      <w:r w:rsidR="00981954">
        <w:t>.</w:t>
      </w:r>
    </w:p>
    <w:p w14:paraId="2B9CFB74" w14:textId="46A4BE17" w:rsidR="00981954" w:rsidRDefault="00981954" w:rsidP="00981954">
      <w:pPr>
        <w:pStyle w:val="Heading3"/>
      </w:pPr>
      <w:bookmarkStart w:id="38" w:name="_Toc92112197"/>
      <w:r>
        <w:t>4.1.</w:t>
      </w:r>
      <w:r w:rsidR="001C443C">
        <w:t>2</w:t>
      </w:r>
      <w:r>
        <w:t xml:space="preserve"> </w:t>
      </w:r>
      <w:r w:rsidR="00DA0D7D">
        <w:t>Multic</w:t>
      </w:r>
      <w:r w:rsidR="009639F9">
        <w:t>ollinearity</w:t>
      </w:r>
      <w:bookmarkEnd w:id="38"/>
    </w:p>
    <w:p w14:paraId="36975005" w14:textId="6BAFB36E" w:rsidR="00A46293" w:rsidRDefault="003A166B" w:rsidP="00666252">
      <w:pPr>
        <w:spacing w:line="360" w:lineRule="auto"/>
        <w:ind w:firstLine="720"/>
        <w:contextualSpacing/>
        <w:jc w:val="left"/>
      </w:pPr>
      <w:r>
        <w:t>Moreover</w:t>
      </w:r>
      <w:r w:rsidR="009D67C9">
        <w:t>, the analysis also assumes that there is no correlation between independent variables in the</w:t>
      </w:r>
      <w:r w:rsidR="005B228A">
        <w:t xml:space="preserve"> </w:t>
      </w:r>
      <w:r w:rsidR="009D67C9">
        <w:t xml:space="preserve">OLS regression model. If there is correlation, the independent variables are not independent which can cause problems for the model fit and interpretation of results. </w:t>
      </w:r>
      <w:r w:rsidR="003E5A5C">
        <w:t>In order to identify if there is multicollinearity present in the model, the variance inflation factor (VIF) is calculated for each variable (See Table 5). All of the variables have a VIF close to 1, which indicates that there is hardly any case of multicollinearity present in this model.</w:t>
      </w:r>
    </w:p>
    <w:p w14:paraId="450BD87A" w14:textId="1451CC2F" w:rsidR="00666252" w:rsidRDefault="00666252" w:rsidP="00666252">
      <w:pPr>
        <w:spacing w:line="360" w:lineRule="auto"/>
        <w:ind w:firstLine="720"/>
        <w:contextualSpacing/>
        <w:jc w:val="center"/>
        <w:rPr>
          <w:b/>
          <w:bCs/>
          <w:szCs w:val="24"/>
        </w:rPr>
      </w:pPr>
      <w:r>
        <w:rPr>
          <w:b/>
          <w:bCs/>
          <w:szCs w:val="24"/>
        </w:rPr>
        <w:t>Table 5: VIF values per variable</w:t>
      </w:r>
    </w:p>
    <w:p w14:paraId="2112DA1A" w14:textId="77777777" w:rsidR="00666252" w:rsidRPr="00666252" w:rsidRDefault="00666252" w:rsidP="00666252">
      <w:pPr>
        <w:spacing w:line="360" w:lineRule="auto"/>
        <w:ind w:firstLine="720"/>
        <w:contextualSpacing/>
        <w:jc w:val="center"/>
        <w:rPr>
          <w:b/>
          <w:bCs/>
          <w:szCs w:val="24"/>
        </w:rPr>
      </w:pPr>
    </w:p>
    <w:tbl>
      <w:tblPr>
        <w:tblStyle w:val="Sources"/>
        <w:tblpPr w:leftFromText="180" w:rightFromText="180" w:vertAnchor="page" w:horzAnchor="margin" w:tblpY="11251"/>
        <w:tblW w:w="5000" w:type="pct"/>
        <w:tblCellSpacing w:w="28" w:type="dxa"/>
        <w:tblLook w:val="04A0" w:firstRow="1" w:lastRow="0" w:firstColumn="1" w:lastColumn="0" w:noHBand="0" w:noVBand="1"/>
      </w:tblPr>
      <w:tblGrid>
        <w:gridCol w:w="5895"/>
        <w:gridCol w:w="3131"/>
      </w:tblGrid>
      <w:tr w:rsidR="00666252" w14:paraId="4DA78018" w14:textId="77777777" w:rsidTr="00666252">
        <w:trPr>
          <w:cnfStyle w:val="100000000000" w:firstRow="1" w:lastRow="0" w:firstColumn="0" w:lastColumn="0" w:oddVBand="0" w:evenVBand="0" w:oddHBand="0" w:evenHBand="0" w:firstRowFirstColumn="0" w:firstRowLastColumn="0" w:lastRowFirstColumn="0" w:lastRowLastColumn="0"/>
          <w:trHeight w:val="302"/>
          <w:tblCellSpacing w:w="28" w:type="dxa"/>
        </w:trPr>
        <w:tc>
          <w:tcPr>
            <w:tcW w:w="3219" w:type="pct"/>
            <w:tcBorders>
              <w:top w:val="single" w:sz="4" w:space="0" w:color="auto"/>
            </w:tcBorders>
          </w:tcPr>
          <w:p w14:paraId="73AA4ED1" w14:textId="77777777" w:rsidR="00666252" w:rsidRPr="00B93876" w:rsidRDefault="00666252" w:rsidP="00666252">
            <w:pPr>
              <w:rPr>
                <w:b/>
                <w:bCs/>
                <w:sz w:val="19"/>
                <w:szCs w:val="19"/>
              </w:rPr>
            </w:pPr>
            <w:r>
              <w:rPr>
                <w:b/>
                <w:bCs/>
                <w:sz w:val="19"/>
                <w:szCs w:val="19"/>
              </w:rPr>
              <w:t>Variable</w:t>
            </w:r>
          </w:p>
        </w:tc>
        <w:tc>
          <w:tcPr>
            <w:tcW w:w="1688" w:type="pct"/>
            <w:tcBorders>
              <w:top w:val="single" w:sz="4" w:space="0" w:color="auto"/>
            </w:tcBorders>
          </w:tcPr>
          <w:p w14:paraId="679EAEDF" w14:textId="77777777" w:rsidR="00666252" w:rsidRDefault="00666252" w:rsidP="00666252">
            <w:pPr>
              <w:rPr>
                <w:b/>
                <w:bCs/>
                <w:sz w:val="19"/>
                <w:szCs w:val="19"/>
              </w:rPr>
            </w:pPr>
            <w:r>
              <w:rPr>
                <w:b/>
                <w:bCs/>
                <w:sz w:val="19"/>
                <w:szCs w:val="19"/>
              </w:rPr>
              <w:t>VIF</w:t>
            </w:r>
          </w:p>
        </w:tc>
      </w:tr>
      <w:tr w:rsidR="00666252" w14:paraId="12F8E00E" w14:textId="77777777" w:rsidTr="00666252">
        <w:trPr>
          <w:trHeight w:val="281"/>
          <w:tblCellSpacing w:w="28" w:type="dxa"/>
        </w:trPr>
        <w:tc>
          <w:tcPr>
            <w:tcW w:w="3219" w:type="pct"/>
            <w:tcBorders>
              <w:top w:val="single" w:sz="4" w:space="0" w:color="auto"/>
            </w:tcBorders>
          </w:tcPr>
          <w:p w14:paraId="2DEA05D1" w14:textId="77777777" w:rsidR="00666252" w:rsidRPr="00B93876" w:rsidRDefault="00666252" w:rsidP="00666252">
            <w:pPr>
              <w:rPr>
                <w:sz w:val="19"/>
                <w:szCs w:val="19"/>
              </w:rPr>
            </w:pPr>
            <w:r>
              <w:rPr>
                <w:sz w:val="19"/>
                <w:szCs w:val="19"/>
              </w:rPr>
              <w:t>Expert review (x1)</w:t>
            </w:r>
          </w:p>
        </w:tc>
        <w:tc>
          <w:tcPr>
            <w:tcW w:w="1688" w:type="pct"/>
            <w:tcBorders>
              <w:top w:val="single" w:sz="4" w:space="0" w:color="auto"/>
            </w:tcBorders>
          </w:tcPr>
          <w:p w14:paraId="05EDE863" w14:textId="77777777" w:rsidR="00666252" w:rsidRDefault="00666252" w:rsidP="00666252">
            <w:pPr>
              <w:rPr>
                <w:sz w:val="19"/>
                <w:szCs w:val="19"/>
              </w:rPr>
            </w:pPr>
            <w:r>
              <w:rPr>
                <w:sz w:val="19"/>
                <w:szCs w:val="19"/>
              </w:rPr>
              <w:t>1.55</w:t>
            </w:r>
          </w:p>
        </w:tc>
      </w:tr>
      <w:tr w:rsidR="00666252" w14:paraId="07EDB25A" w14:textId="77777777" w:rsidTr="00666252">
        <w:trPr>
          <w:trHeight w:val="281"/>
          <w:tblCellSpacing w:w="28" w:type="dxa"/>
        </w:trPr>
        <w:tc>
          <w:tcPr>
            <w:tcW w:w="3219" w:type="pct"/>
          </w:tcPr>
          <w:p w14:paraId="70B83480" w14:textId="77777777" w:rsidR="00666252" w:rsidRPr="00B93876" w:rsidRDefault="00666252" w:rsidP="00666252">
            <w:pPr>
              <w:rPr>
                <w:sz w:val="19"/>
                <w:szCs w:val="19"/>
              </w:rPr>
            </w:pPr>
            <w:r>
              <w:rPr>
                <w:sz w:val="19"/>
                <w:szCs w:val="19"/>
              </w:rPr>
              <w:t>User review (x2)</w:t>
            </w:r>
          </w:p>
        </w:tc>
        <w:tc>
          <w:tcPr>
            <w:tcW w:w="1688" w:type="pct"/>
          </w:tcPr>
          <w:p w14:paraId="65C31446" w14:textId="77777777" w:rsidR="00666252" w:rsidRDefault="00666252" w:rsidP="00666252">
            <w:pPr>
              <w:rPr>
                <w:sz w:val="19"/>
                <w:szCs w:val="19"/>
              </w:rPr>
            </w:pPr>
            <w:r>
              <w:rPr>
                <w:sz w:val="19"/>
                <w:szCs w:val="19"/>
              </w:rPr>
              <w:t>1.59</w:t>
            </w:r>
          </w:p>
        </w:tc>
      </w:tr>
      <w:tr w:rsidR="00666252" w:rsidRPr="00B93876" w14:paraId="4CCEAA66" w14:textId="77777777" w:rsidTr="00666252">
        <w:trPr>
          <w:trHeight w:val="302"/>
          <w:tblCellSpacing w:w="28" w:type="dxa"/>
        </w:trPr>
        <w:tc>
          <w:tcPr>
            <w:tcW w:w="3219" w:type="pct"/>
          </w:tcPr>
          <w:p w14:paraId="44DFCFE8" w14:textId="77777777" w:rsidR="00666252" w:rsidRPr="00B93876" w:rsidRDefault="00666252" w:rsidP="00666252">
            <w:pPr>
              <w:rPr>
                <w:sz w:val="19"/>
                <w:szCs w:val="19"/>
              </w:rPr>
            </w:pPr>
            <w:r>
              <w:rPr>
                <w:sz w:val="19"/>
                <w:szCs w:val="19"/>
              </w:rPr>
              <w:t>Game mode (m1)</w:t>
            </w:r>
          </w:p>
        </w:tc>
        <w:tc>
          <w:tcPr>
            <w:tcW w:w="1688" w:type="pct"/>
          </w:tcPr>
          <w:p w14:paraId="5937CD5F" w14:textId="77777777" w:rsidR="00666252" w:rsidRPr="00B93876" w:rsidRDefault="00666252" w:rsidP="00666252">
            <w:pPr>
              <w:rPr>
                <w:sz w:val="19"/>
                <w:szCs w:val="19"/>
              </w:rPr>
            </w:pPr>
            <w:r>
              <w:rPr>
                <w:sz w:val="19"/>
                <w:szCs w:val="19"/>
              </w:rPr>
              <w:t>1.13</w:t>
            </w:r>
          </w:p>
        </w:tc>
      </w:tr>
      <w:tr w:rsidR="00666252" w:rsidRPr="00B93876" w14:paraId="3BFF718F" w14:textId="77777777" w:rsidTr="00666252">
        <w:trPr>
          <w:trHeight w:val="281"/>
          <w:tblCellSpacing w:w="28" w:type="dxa"/>
        </w:trPr>
        <w:tc>
          <w:tcPr>
            <w:tcW w:w="3219" w:type="pct"/>
          </w:tcPr>
          <w:p w14:paraId="2F6BF2AF" w14:textId="77777777" w:rsidR="00666252" w:rsidRPr="00B93876" w:rsidRDefault="00666252" w:rsidP="00666252">
            <w:pPr>
              <w:rPr>
                <w:sz w:val="19"/>
                <w:szCs w:val="19"/>
              </w:rPr>
            </w:pPr>
            <w:r>
              <w:rPr>
                <w:sz w:val="19"/>
                <w:szCs w:val="19"/>
              </w:rPr>
              <w:t>Publisher (m2)</w:t>
            </w:r>
          </w:p>
        </w:tc>
        <w:tc>
          <w:tcPr>
            <w:tcW w:w="1688" w:type="pct"/>
          </w:tcPr>
          <w:p w14:paraId="5B49DF11" w14:textId="77777777" w:rsidR="00666252" w:rsidRPr="00B93876" w:rsidRDefault="00666252" w:rsidP="00666252">
            <w:pPr>
              <w:rPr>
                <w:sz w:val="19"/>
                <w:szCs w:val="19"/>
              </w:rPr>
            </w:pPr>
            <w:r>
              <w:rPr>
                <w:sz w:val="19"/>
                <w:szCs w:val="19"/>
              </w:rPr>
              <w:t>1.20</w:t>
            </w:r>
          </w:p>
        </w:tc>
      </w:tr>
      <w:tr w:rsidR="00666252" w:rsidRPr="00B93876" w14:paraId="427D1FCB" w14:textId="77777777" w:rsidTr="00666252">
        <w:trPr>
          <w:trHeight w:val="281"/>
          <w:tblCellSpacing w:w="28" w:type="dxa"/>
        </w:trPr>
        <w:tc>
          <w:tcPr>
            <w:tcW w:w="3219" w:type="pct"/>
          </w:tcPr>
          <w:p w14:paraId="51B44162" w14:textId="77777777" w:rsidR="00666252" w:rsidRPr="00B93876" w:rsidRDefault="00666252" w:rsidP="00666252">
            <w:pPr>
              <w:rPr>
                <w:sz w:val="19"/>
                <w:szCs w:val="19"/>
              </w:rPr>
            </w:pPr>
            <w:r>
              <w:rPr>
                <w:sz w:val="19"/>
                <w:szCs w:val="19"/>
              </w:rPr>
              <w:t>Release date old (c1)</w:t>
            </w:r>
          </w:p>
        </w:tc>
        <w:tc>
          <w:tcPr>
            <w:tcW w:w="1688" w:type="pct"/>
          </w:tcPr>
          <w:p w14:paraId="0B3D1C8E" w14:textId="77777777" w:rsidR="00666252" w:rsidRPr="00B93876" w:rsidRDefault="00666252" w:rsidP="00666252">
            <w:pPr>
              <w:rPr>
                <w:sz w:val="19"/>
                <w:szCs w:val="19"/>
              </w:rPr>
            </w:pPr>
            <w:r>
              <w:rPr>
                <w:sz w:val="19"/>
                <w:szCs w:val="19"/>
              </w:rPr>
              <w:t>1.63</w:t>
            </w:r>
          </w:p>
        </w:tc>
      </w:tr>
      <w:tr w:rsidR="00666252" w14:paraId="1B691B3F" w14:textId="77777777" w:rsidTr="00666252">
        <w:trPr>
          <w:trHeight w:val="281"/>
          <w:tblCellSpacing w:w="28" w:type="dxa"/>
        </w:trPr>
        <w:tc>
          <w:tcPr>
            <w:tcW w:w="3219" w:type="pct"/>
          </w:tcPr>
          <w:p w14:paraId="55398F07" w14:textId="77777777" w:rsidR="00666252" w:rsidRDefault="00666252" w:rsidP="00666252">
            <w:pPr>
              <w:rPr>
                <w:sz w:val="19"/>
                <w:szCs w:val="19"/>
              </w:rPr>
            </w:pPr>
            <w:r>
              <w:rPr>
                <w:sz w:val="19"/>
                <w:szCs w:val="19"/>
              </w:rPr>
              <w:t>Release date mid (c2)</w:t>
            </w:r>
          </w:p>
        </w:tc>
        <w:tc>
          <w:tcPr>
            <w:tcW w:w="1688" w:type="pct"/>
          </w:tcPr>
          <w:p w14:paraId="1C30E90B" w14:textId="77777777" w:rsidR="00666252" w:rsidRDefault="00666252" w:rsidP="00666252">
            <w:pPr>
              <w:rPr>
                <w:sz w:val="19"/>
                <w:szCs w:val="19"/>
              </w:rPr>
            </w:pPr>
            <w:r>
              <w:rPr>
                <w:sz w:val="19"/>
                <w:szCs w:val="19"/>
              </w:rPr>
              <w:t>1.56</w:t>
            </w:r>
          </w:p>
        </w:tc>
      </w:tr>
      <w:tr w:rsidR="00666252" w:rsidRPr="00B93876" w14:paraId="423C09D3" w14:textId="77777777" w:rsidTr="00666252">
        <w:trPr>
          <w:trHeight w:val="302"/>
          <w:tblCellSpacing w:w="28" w:type="dxa"/>
        </w:trPr>
        <w:tc>
          <w:tcPr>
            <w:tcW w:w="3219" w:type="pct"/>
            <w:tcBorders>
              <w:bottom w:val="single" w:sz="4" w:space="0" w:color="auto"/>
            </w:tcBorders>
          </w:tcPr>
          <w:p w14:paraId="2A4707F8" w14:textId="77777777" w:rsidR="00666252" w:rsidRPr="00B93876" w:rsidRDefault="00666252" w:rsidP="00666252">
            <w:pPr>
              <w:rPr>
                <w:sz w:val="19"/>
                <w:szCs w:val="19"/>
              </w:rPr>
            </w:pPr>
            <w:r>
              <w:rPr>
                <w:sz w:val="19"/>
                <w:szCs w:val="19"/>
              </w:rPr>
              <w:t>Price (c3)</w:t>
            </w:r>
          </w:p>
        </w:tc>
        <w:tc>
          <w:tcPr>
            <w:tcW w:w="1688" w:type="pct"/>
            <w:tcBorders>
              <w:bottom w:val="single" w:sz="4" w:space="0" w:color="auto"/>
            </w:tcBorders>
          </w:tcPr>
          <w:p w14:paraId="020984E6" w14:textId="77777777" w:rsidR="00666252" w:rsidRPr="00B93876" w:rsidRDefault="00666252" w:rsidP="00666252">
            <w:pPr>
              <w:rPr>
                <w:sz w:val="19"/>
                <w:szCs w:val="19"/>
              </w:rPr>
            </w:pPr>
            <w:r>
              <w:rPr>
                <w:sz w:val="19"/>
                <w:szCs w:val="19"/>
              </w:rPr>
              <w:t>1.07</w:t>
            </w:r>
          </w:p>
        </w:tc>
      </w:tr>
    </w:tbl>
    <w:p w14:paraId="387A6A44" w14:textId="6CD680BF" w:rsidR="001C443C" w:rsidRDefault="001C443C" w:rsidP="001C443C">
      <w:pPr>
        <w:pStyle w:val="Heading3"/>
      </w:pPr>
      <w:bookmarkStart w:id="39" w:name="_Toc92112198"/>
      <w:r>
        <w:lastRenderedPageBreak/>
        <w:t>4.1.3 Model fit</w:t>
      </w:r>
      <w:bookmarkEnd w:id="39"/>
    </w:p>
    <w:tbl>
      <w:tblPr>
        <w:tblStyle w:val="Sources"/>
        <w:tblpPr w:leftFromText="180" w:rightFromText="180" w:vertAnchor="page" w:horzAnchor="margin" w:tblpY="7516"/>
        <w:tblW w:w="5133" w:type="pct"/>
        <w:tblCellSpacing w:w="28" w:type="dxa"/>
        <w:tblLayout w:type="fixed"/>
        <w:tblLook w:val="04A0" w:firstRow="1" w:lastRow="0" w:firstColumn="1" w:lastColumn="0" w:noHBand="0" w:noVBand="1"/>
      </w:tblPr>
      <w:tblGrid>
        <w:gridCol w:w="3691"/>
        <w:gridCol w:w="1142"/>
        <w:gridCol w:w="1709"/>
        <w:gridCol w:w="2724"/>
      </w:tblGrid>
      <w:tr w:rsidR="00BF4746" w14:paraId="1071B5CC" w14:textId="77777777" w:rsidTr="00BF4746">
        <w:trPr>
          <w:cnfStyle w:val="100000000000" w:firstRow="1" w:lastRow="0" w:firstColumn="0" w:lastColumn="0" w:oddVBand="0" w:evenVBand="0" w:oddHBand="0" w:evenHBand="0" w:firstRowFirstColumn="0" w:firstRowLastColumn="0" w:lastRowFirstColumn="0" w:lastRowLastColumn="0"/>
          <w:trHeight w:val="284"/>
          <w:tblCellSpacing w:w="28" w:type="dxa"/>
        </w:trPr>
        <w:tc>
          <w:tcPr>
            <w:tcW w:w="1983" w:type="pct"/>
            <w:tcBorders>
              <w:bottom w:val="single" w:sz="4" w:space="0" w:color="auto"/>
            </w:tcBorders>
          </w:tcPr>
          <w:p w14:paraId="6701C159" w14:textId="77777777" w:rsidR="00CE67F2" w:rsidRPr="00B93876" w:rsidRDefault="00CE67F2" w:rsidP="002A2D3F">
            <w:pPr>
              <w:rPr>
                <w:b/>
                <w:bCs/>
                <w:sz w:val="19"/>
                <w:szCs w:val="19"/>
              </w:rPr>
            </w:pPr>
            <w:r>
              <w:rPr>
                <w:b/>
                <w:bCs/>
                <w:sz w:val="19"/>
                <w:szCs w:val="19"/>
              </w:rPr>
              <w:t>OLS</w:t>
            </w:r>
          </w:p>
        </w:tc>
        <w:tc>
          <w:tcPr>
            <w:tcW w:w="597" w:type="pct"/>
            <w:tcBorders>
              <w:bottom w:val="single" w:sz="4" w:space="0" w:color="auto"/>
            </w:tcBorders>
          </w:tcPr>
          <w:p w14:paraId="4963562A" w14:textId="77777777" w:rsidR="00CE67F2" w:rsidRDefault="00CE67F2" w:rsidP="002A2D3F">
            <w:pPr>
              <w:rPr>
                <w:b/>
                <w:bCs/>
                <w:sz w:val="19"/>
                <w:szCs w:val="19"/>
              </w:rPr>
            </w:pPr>
            <w:r>
              <w:rPr>
                <w:rFonts w:cs="Times New Roman"/>
                <w:b/>
                <w:bCs/>
                <w:sz w:val="19"/>
                <w:szCs w:val="19"/>
              </w:rPr>
              <w:t>β</w:t>
            </w:r>
          </w:p>
        </w:tc>
        <w:tc>
          <w:tcPr>
            <w:tcW w:w="909" w:type="pct"/>
            <w:tcBorders>
              <w:bottom w:val="single" w:sz="4" w:space="0" w:color="auto"/>
            </w:tcBorders>
          </w:tcPr>
          <w:p w14:paraId="02ED5324" w14:textId="77777777" w:rsidR="00CE67F2" w:rsidRDefault="00CE67F2" w:rsidP="002A2D3F">
            <w:pPr>
              <w:rPr>
                <w:b/>
                <w:bCs/>
                <w:sz w:val="19"/>
                <w:szCs w:val="19"/>
              </w:rPr>
            </w:pPr>
            <w:r>
              <w:rPr>
                <w:b/>
                <w:bCs/>
                <w:sz w:val="19"/>
                <w:szCs w:val="19"/>
              </w:rPr>
              <w:t>P</w:t>
            </w:r>
          </w:p>
        </w:tc>
        <w:tc>
          <w:tcPr>
            <w:tcW w:w="1359" w:type="pct"/>
            <w:tcBorders>
              <w:bottom w:val="single" w:sz="4" w:space="0" w:color="auto"/>
            </w:tcBorders>
          </w:tcPr>
          <w:p w14:paraId="659B434C" w14:textId="77777777" w:rsidR="00CE67F2" w:rsidRDefault="00CE67F2" w:rsidP="002A2D3F">
            <w:pPr>
              <w:rPr>
                <w:b/>
                <w:bCs/>
                <w:sz w:val="19"/>
                <w:szCs w:val="19"/>
              </w:rPr>
            </w:pPr>
            <w:r>
              <w:rPr>
                <w:b/>
                <w:bCs/>
                <w:sz w:val="19"/>
                <w:szCs w:val="19"/>
              </w:rPr>
              <w:t>SE</w:t>
            </w:r>
          </w:p>
        </w:tc>
      </w:tr>
      <w:tr w:rsidR="00BF4746" w14:paraId="539BD502" w14:textId="77777777" w:rsidTr="00BF4746">
        <w:trPr>
          <w:trHeight w:val="264"/>
          <w:tblCellSpacing w:w="28" w:type="dxa"/>
        </w:trPr>
        <w:tc>
          <w:tcPr>
            <w:tcW w:w="1983" w:type="pct"/>
          </w:tcPr>
          <w:p w14:paraId="75580EE6" w14:textId="77777777" w:rsidR="00CE67F2" w:rsidRPr="00D953CA" w:rsidRDefault="00CE67F2" w:rsidP="002A2D3F">
            <w:pPr>
              <w:rPr>
                <w:i/>
                <w:iCs/>
                <w:sz w:val="19"/>
                <w:szCs w:val="19"/>
              </w:rPr>
            </w:pPr>
            <w:r>
              <w:rPr>
                <w:i/>
                <w:iCs/>
                <w:sz w:val="19"/>
                <w:szCs w:val="19"/>
              </w:rPr>
              <w:t>Independent variables</w:t>
            </w:r>
          </w:p>
        </w:tc>
        <w:tc>
          <w:tcPr>
            <w:tcW w:w="597" w:type="pct"/>
          </w:tcPr>
          <w:p w14:paraId="4E408BCF" w14:textId="77777777" w:rsidR="00CE67F2" w:rsidRDefault="00CE67F2" w:rsidP="002A2D3F">
            <w:pPr>
              <w:rPr>
                <w:sz w:val="19"/>
                <w:szCs w:val="19"/>
              </w:rPr>
            </w:pPr>
          </w:p>
        </w:tc>
        <w:tc>
          <w:tcPr>
            <w:tcW w:w="909" w:type="pct"/>
          </w:tcPr>
          <w:p w14:paraId="1D406097" w14:textId="77777777" w:rsidR="00CE67F2" w:rsidRDefault="00CE67F2" w:rsidP="002A2D3F">
            <w:pPr>
              <w:rPr>
                <w:sz w:val="19"/>
                <w:szCs w:val="19"/>
              </w:rPr>
            </w:pPr>
          </w:p>
        </w:tc>
        <w:tc>
          <w:tcPr>
            <w:tcW w:w="1359" w:type="pct"/>
          </w:tcPr>
          <w:p w14:paraId="49C632E8" w14:textId="77777777" w:rsidR="00CE67F2" w:rsidRDefault="00CE67F2" w:rsidP="002A2D3F">
            <w:pPr>
              <w:rPr>
                <w:sz w:val="19"/>
                <w:szCs w:val="19"/>
              </w:rPr>
            </w:pPr>
          </w:p>
        </w:tc>
      </w:tr>
      <w:tr w:rsidR="00BF4746" w14:paraId="3451F19D" w14:textId="77777777" w:rsidTr="00BF4746">
        <w:trPr>
          <w:trHeight w:val="264"/>
          <w:tblCellSpacing w:w="28" w:type="dxa"/>
        </w:trPr>
        <w:tc>
          <w:tcPr>
            <w:tcW w:w="1983" w:type="pct"/>
          </w:tcPr>
          <w:p w14:paraId="1C4788B1" w14:textId="77777777" w:rsidR="00CE67F2" w:rsidRPr="00B93876" w:rsidRDefault="00CE67F2" w:rsidP="002A2D3F">
            <w:pPr>
              <w:rPr>
                <w:sz w:val="19"/>
                <w:szCs w:val="19"/>
              </w:rPr>
            </w:pPr>
            <w:r>
              <w:rPr>
                <w:sz w:val="19"/>
                <w:szCs w:val="19"/>
              </w:rPr>
              <w:t>Expert rating</w:t>
            </w:r>
          </w:p>
        </w:tc>
        <w:tc>
          <w:tcPr>
            <w:tcW w:w="597" w:type="pct"/>
          </w:tcPr>
          <w:p w14:paraId="7F53B567" w14:textId="77777777" w:rsidR="00CE67F2" w:rsidRDefault="00CE67F2" w:rsidP="002A2D3F">
            <w:pPr>
              <w:rPr>
                <w:sz w:val="19"/>
                <w:szCs w:val="19"/>
              </w:rPr>
            </w:pPr>
            <w:r>
              <w:rPr>
                <w:sz w:val="19"/>
                <w:szCs w:val="19"/>
              </w:rPr>
              <w:t>0.154***</w:t>
            </w:r>
          </w:p>
        </w:tc>
        <w:tc>
          <w:tcPr>
            <w:tcW w:w="909" w:type="pct"/>
          </w:tcPr>
          <w:p w14:paraId="49633F15" w14:textId="77777777" w:rsidR="00CE67F2" w:rsidRDefault="00CE67F2" w:rsidP="002A2D3F">
            <w:pPr>
              <w:rPr>
                <w:sz w:val="19"/>
                <w:szCs w:val="19"/>
              </w:rPr>
            </w:pPr>
            <w:r>
              <w:rPr>
                <w:sz w:val="19"/>
                <w:szCs w:val="19"/>
              </w:rPr>
              <w:t>(0.000)</w:t>
            </w:r>
          </w:p>
        </w:tc>
        <w:tc>
          <w:tcPr>
            <w:tcW w:w="1359" w:type="pct"/>
          </w:tcPr>
          <w:p w14:paraId="7F77DC78" w14:textId="77777777" w:rsidR="00CE67F2" w:rsidRDefault="00CE67F2" w:rsidP="002A2D3F">
            <w:pPr>
              <w:rPr>
                <w:sz w:val="19"/>
                <w:szCs w:val="19"/>
              </w:rPr>
            </w:pPr>
            <w:r>
              <w:rPr>
                <w:sz w:val="19"/>
                <w:szCs w:val="19"/>
              </w:rPr>
              <w:t>0.026</w:t>
            </w:r>
          </w:p>
        </w:tc>
      </w:tr>
      <w:tr w:rsidR="00BF4746" w:rsidRPr="00B93876" w14:paraId="65A74859" w14:textId="77777777" w:rsidTr="00BF4746">
        <w:trPr>
          <w:trHeight w:val="432"/>
          <w:tblCellSpacing w:w="28" w:type="dxa"/>
        </w:trPr>
        <w:tc>
          <w:tcPr>
            <w:tcW w:w="1983" w:type="pct"/>
          </w:tcPr>
          <w:p w14:paraId="46AEDDFD" w14:textId="77777777" w:rsidR="00CE67F2" w:rsidRPr="00B93876" w:rsidRDefault="00CE67F2" w:rsidP="002A2D3F">
            <w:pPr>
              <w:rPr>
                <w:sz w:val="19"/>
                <w:szCs w:val="19"/>
              </w:rPr>
            </w:pPr>
            <w:r>
              <w:rPr>
                <w:sz w:val="19"/>
                <w:szCs w:val="19"/>
              </w:rPr>
              <w:t>User rating</w:t>
            </w:r>
          </w:p>
        </w:tc>
        <w:tc>
          <w:tcPr>
            <w:tcW w:w="597" w:type="pct"/>
          </w:tcPr>
          <w:p w14:paraId="3D871777" w14:textId="77777777" w:rsidR="00CE67F2" w:rsidRPr="00B93876" w:rsidRDefault="00CE67F2" w:rsidP="002A2D3F">
            <w:pPr>
              <w:rPr>
                <w:sz w:val="19"/>
                <w:szCs w:val="19"/>
              </w:rPr>
            </w:pPr>
            <w:r>
              <w:rPr>
                <w:sz w:val="19"/>
                <w:szCs w:val="19"/>
              </w:rPr>
              <w:t>0.124***</w:t>
            </w:r>
          </w:p>
        </w:tc>
        <w:tc>
          <w:tcPr>
            <w:tcW w:w="909" w:type="pct"/>
          </w:tcPr>
          <w:p w14:paraId="029C00EF" w14:textId="77777777" w:rsidR="00CE67F2" w:rsidRDefault="00CE67F2" w:rsidP="002A2D3F">
            <w:pPr>
              <w:rPr>
                <w:sz w:val="19"/>
                <w:szCs w:val="19"/>
              </w:rPr>
            </w:pPr>
            <w:r>
              <w:rPr>
                <w:sz w:val="19"/>
                <w:szCs w:val="19"/>
              </w:rPr>
              <w:t>(0.000)</w:t>
            </w:r>
          </w:p>
        </w:tc>
        <w:tc>
          <w:tcPr>
            <w:tcW w:w="1359" w:type="pct"/>
          </w:tcPr>
          <w:p w14:paraId="35DC75FD" w14:textId="77777777" w:rsidR="00CE67F2" w:rsidRDefault="00CE67F2" w:rsidP="002A2D3F">
            <w:pPr>
              <w:rPr>
                <w:sz w:val="19"/>
                <w:szCs w:val="19"/>
              </w:rPr>
            </w:pPr>
            <w:r>
              <w:rPr>
                <w:sz w:val="19"/>
                <w:szCs w:val="19"/>
              </w:rPr>
              <w:t>0.030</w:t>
            </w:r>
          </w:p>
        </w:tc>
      </w:tr>
      <w:tr w:rsidR="00BF4746" w:rsidRPr="00B93876" w14:paraId="50426C8B" w14:textId="77777777" w:rsidTr="00BF4746">
        <w:trPr>
          <w:trHeight w:val="264"/>
          <w:tblCellSpacing w:w="28" w:type="dxa"/>
        </w:trPr>
        <w:tc>
          <w:tcPr>
            <w:tcW w:w="1983" w:type="pct"/>
          </w:tcPr>
          <w:p w14:paraId="5D8F5C37" w14:textId="77777777" w:rsidR="00CE67F2" w:rsidRPr="00D953CA" w:rsidRDefault="00CE67F2" w:rsidP="002A2D3F">
            <w:pPr>
              <w:rPr>
                <w:i/>
                <w:iCs/>
                <w:sz w:val="19"/>
                <w:szCs w:val="19"/>
              </w:rPr>
            </w:pPr>
            <w:r>
              <w:rPr>
                <w:i/>
                <w:iCs/>
                <w:sz w:val="19"/>
                <w:szCs w:val="19"/>
              </w:rPr>
              <w:t>Moderating variables</w:t>
            </w:r>
          </w:p>
        </w:tc>
        <w:tc>
          <w:tcPr>
            <w:tcW w:w="597" w:type="pct"/>
          </w:tcPr>
          <w:p w14:paraId="5FD19AAC" w14:textId="77777777" w:rsidR="00CE67F2" w:rsidRDefault="00CE67F2" w:rsidP="002A2D3F">
            <w:pPr>
              <w:rPr>
                <w:sz w:val="19"/>
                <w:szCs w:val="19"/>
              </w:rPr>
            </w:pPr>
          </w:p>
        </w:tc>
        <w:tc>
          <w:tcPr>
            <w:tcW w:w="909" w:type="pct"/>
          </w:tcPr>
          <w:p w14:paraId="07279985" w14:textId="77777777" w:rsidR="00CE67F2" w:rsidRDefault="00CE67F2" w:rsidP="002A2D3F">
            <w:pPr>
              <w:rPr>
                <w:sz w:val="19"/>
                <w:szCs w:val="19"/>
              </w:rPr>
            </w:pPr>
          </w:p>
        </w:tc>
        <w:tc>
          <w:tcPr>
            <w:tcW w:w="1359" w:type="pct"/>
          </w:tcPr>
          <w:p w14:paraId="15393F69" w14:textId="77777777" w:rsidR="00CE67F2" w:rsidRDefault="00CE67F2" w:rsidP="002A2D3F">
            <w:pPr>
              <w:rPr>
                <w:sz w:val="19"/>
                <w:szCs w:val="19"/>
              </w:rPr>
            </w:pPr>
          </w:p>
        </w:tc>
      </w:tr>
      <w:tr w:rsidR="00BF4746" w:rsidRPr="00B93876" w14:paraId="40B7A3D5" w14:textId="77777777" w:rsidTr="00BF4746">
        <w:trPr>
          <w:trHeight w:val="264"/>
          <w:tblCellSpacing w:w="28" w:type="dxa"/>
        </w:trPr>
        <w:tc>
          <w:tcPr>
            <w:tcW w:w="1983" w:type="pct"/>
          </w:tcPr>
          <w:p w14:paraId="1F4B02B0" w14:textId="77777777" w:rsidR="00CE67F2" w:rsidRPr="00B93876" w:rsidRDefault="00CE67F2" w:rsidP="002A2D3F">
            <w:pPr>
              <w:rPr>
                <w:sz w:val="19"/>
                <w:szCs w:val="19"/>
              </w:rPr>
            </w:pPr>
            <w:r>
              <w:rPr>
                <w:sz w:val="19"/>
                <w:szCs w:val="19"/>
              </w:rPr>
              <w:t>User rating x Game mode</w:t>
            </w:r>
          </w:p>
        </w:tc>
        <w:tc>
          <w:tcPr>
            <w:tcW w:w="597" w:type="pct"/>
          </w:tcPr>
          <w:p w14:paraId="1BB2ECE3" w14:textId="77777777" w:rsidR="00CE67F2" w:rsidRPr="00B93876" w:rsidRDefault="00CE67F2" w:rsidP="002A2D3F">
            <w:pPr>
              <w:rPr>
                <w:sz w:val="19"/>
                <w:szCs w:val="19"/>
              </w:rPr>
            </w:pPr>
            <w:r>
              <w:rPr>
                <w:sz w:val="19"/>
                <w:szCs w:val="19"/>
              </w:rPr>
              <w:t>-0.066*</w:t>
            </w:r>
          </w:p>
        </w:tc>
        <w:tc>
          <w:tcPr>
            <w:tcW w:w="909" w:type="pct"/>
          </w:tcPr>
          <w:p w14:paraId="3A3676DD" w14:textId="77777777" w:rsidR="00CE67F2" w:rsidRDefault="00CE67F2" w:rsidP="002A2D3F">
            <w:pPr>
              <w:rPr>
                <w:sz w:val="19"/>
                <w:szCs w:val="19"/>
              </w:rPr>
            </w:pPr>
            <w:r>
              <w:rPr>
                <w:sz w:val="19"/>
                <w:szCs w:val="19"/>
              </w:rPr>
              <w:t>(0.023)</w:t>
            </w:r>
          </w:p>
        </w:tc>
        <w:tc>
          <w:tcPr>
            <w:tcW w:w="1359" w:type="pct"/>
          </w:tcPr>
          <w:p w14:paraId="567AD12E" w14:textId="77777777" w:rsidR="00CE67F2" w:rsidRDefault="00CE67F2" w:rsidP="002A2D3F">
            <w:pPr>
              <w:rPr>
                <w:sz w:val="19"/>
                <w:szCs w:val="19"/>
              </w:rPr>
            </w:pPr>
            <w:r>
              <w:rPr>
                <w:sz w:val="19"/>
                <w:szCs w:val="19"/>
              </w:rPr>
              <w:t>0.029</w:t>
            </w:r>
          </w:p>
        </w:tc>
      </w:tr>
      <w:tr w:rsidR="00BF4746" w:rsidRPr="00B93876" w14:paraId="6F12672D" w14:textId="77777777" w:rsidTr="00BF4746">
        <w:trPr>
          <w:trHeight w:val="264"/>
          <w:tblCellSpacing w:w="28" w:type="dxa"/>
        </w:trPr>
        <w:tc>
          <w:tcPr>
            <w:tcW w:w="1983" w:type="pct"/>
          </w:tcPr>
          <w:p w14:paraId="6014FF37" w14:textId="77777777" w:rsidR="00CE67F2" w:rsidRPr="00B93876" w:rsidRDefault="00CE67F2" w:rsidP="002A2D3F">
            <w:pPr>
              <w:rPr>
                <w:sz w:val="19"/>
                <w:szCs w:val="19"/>
              </w:rPr>
            </w:pPr>
            <w:r>
              <w:rPr>
                <w:sz w:val="19"/>
                <w:szCs w:val="19"/>
              </w:rPr>
              <w:t>Expert rating x Game mode</w:t>
            </w:r>
          </w:p>
        </w:tc>
        <w:tc>
          <w:tcPr>
            <w:tcW w:w="597" w:type="pct"/>
          </w:tcPr>
          <w:p w14:paraId="208FBCD8" w14:textId="77777777" w:rsidR="00CE67F2" w:rsidRPr="00B93876" w:rsidRDefault="00CE67F2" w:rsidP="002A2D3F">
            <w:pPr>
              <w:rPr>
                <w:sz w:val="19"/>
                <w:szCs w:val="19"/>
              </w:rPr>
            </w:pPr>
            <w:r>
              <w:rPr>
                <w:sz w:val="19"/>
                <w:szCs w:val="19"/>
              </w:rPr>
              <w:t>0.034</w:t>
            </w:r>
          </w:p>
        </w:tc>
        <w:tc>
          <w:tcPr>
            <w:tcW w:w="909" w:type="pct"/>
          </w:tcPr>
          <w:p w14:paraId="454C7878" w14:textId="77777777" w:rsidR="00CE67F2" w:rsidRDefault="00CE67F2" w:rsidP="002A2D3F">
            <w:pPr>
              <w:rPr>
                <w:sz w:val="19"/>
                <w:szCs w:val="19"/>
              </w:rPr>
            </w:pPr>
            <w:r>
              <w:rPr>
                <w:sz w:val="19"/>
                <w:szCs w:val="19"/>
              </w:rPr>
              <w:t>(0.169)</w:t>
            </w:r>
          </w:p>
        </w:tc>
        <w:tc>
          <w:tcPr>
            <w:tcW w:w="1359" w:type="pct"/>
          </w:tcPr>
          <w:p w14:paraId="21B670CF" w14:textId="77777777" w:rsidR="00CE67F2" w:rsidRDefault="00CE67F2" w:rsidP="002A2D3F">
            <w:pPr>
              <w:rPr>
                <w:sz w:val="19"/>
                <w:szCs w:val="19"/>
              </w:rPr>
            </w:pPr>
            <w:r>
              <w:rPr>
                <w:sz w:val="19"/>
                <w:szCs w:val="19"/>
              </w:rPr>
              <w:t>0.025</w:t>
            </w:r>
          </w:p>
        </w:tc>
      </w:tr>
      <w:tr w:rsidR="00BF4746" w14:paraId="277D0F2F" w14:textId="77777777" w:rsidTr="00BF4746">
        <w:trPr>
          <w:trHeight w:val="264"/>
          <w:tblCellSpacing w:w="28" w:type="dxa"/>
        </w:trPr>
        <w:tc>
          <w:tcPr>
            <w:tcW w:w="1983" w:type="pct"/>
          </w:tcPr>
          <w:p w14:paraId="300D091B" w14:textId="77777777" w:rsidR="00CE67F2" w:rsidRDefault="00CE67F2" w:rsidP="002A2D3F">
            <w:pPr>
              <w:rPr>
                <w:sz w:val="19"/>
                <w:szCs w:val="19"/>
              </w:rPr>
            </w:pPr>
            <w:r>
              <w:rPr>
                <w:sz w:val="19"/>
                <w:szCs w:val="19"/>
              </w:rPr>
              <w:t>User rating x Publisher</w:t>
            </w:r>
          </w:p>
        </w:tc>
        <w:tc>
          <w:tcPr>
            <w:tcW w:w="597" w:type="pct"/>
          </w:tcPr>
          <w:p w14:paraId="7F23300A" w14:textId="77777777" w:rsidR="00CE67F2" w:rsidRDefault="00CE67F2" w:rsidP="002A2D3F">
            <w:pPr>
              <w:rPr>
                <w:sz w:val="19"/>
                <w:szCs w:val="19"/>
              </w:rPr>
            </w:pPr>
            <w:r>
              <w:rPr>
                <w:sz w:val="19"/>
                <w:szCs w:val="19"/>
              </w:rPr>
              <w:t>0.025</w:t>
            </w:r>
          </w:p>
        </w:tc>
        <w:tc>
          <w:tcPr>
            <w:tcW w:w="909" w:type="pct"/>
          </w:tcPr>
          <w:p w14:paraId="03F6EAAB" w14:textId="77777777" w:rsidR="00CE67F2" w:rsidRDefault="00CE67F2" w:rsidP="002A2D3F">
            <w:pPr>
              <w:rPr>
                <w:sz w:val="19"/>
                <w:szCs w:val="19"/>
              </w:rPr>
            </w:pPr>
            <w:r>
              <w:rPr>
                <w:sz w:val="19"/>
                <w:szCs w:val="19"/>
              </w:rPr>
              <w:t>(0.381)</w:t>
            </w:r>
          </w:p>
        </w:tc>
        <w:tc>
          <w:tcPr>
            <w:tcW w:w="1359" w:type="pct"/>
          </w:tcPr>
          <w:p w14:paraId="32955F7D" w14:textId="77777777" w:rsidR="00CE67F2" w:rsidRDefault="00CE67F2" w:rsidP="002A2D3F">
            <w:pPr>
              <w:rPr>
                <w:sz w:val="19"/>
                <w:szCs w:val="19"/>
              </w:rPr>
            </w:pPr>
            <w:r>
              <w:rPr>
                <w:sz w:val="19"/>
                <w:szCs w:val="19"/>
              </w:rPr>
              <w:t>0.028</w:t>
            </w:r>
          </w:p>
        </w:tc>
      </w:tr>
      <w:tr w:rsidR="00BF4746" w14:paraId="4D24C893" w14:textId="77777777" w:rsidTr="00BF4746">
        <w:trPr>
          <w:trHeight w:val="466"/>
          <w:tblCellSpacing w:w="28" w:type="dxa"/>
        </w:trPr>
        <w:tc>
          <w:tcPr>
            <w:tcW w:w="1983" w:type="pct"/>
          </w:tcPr>
          <w:p w14:paraId="03BC5093" w14:textId="77777777" w:rsidR="00CE67F2" w:rsidRDefault="00CE67F2" w:rsidP="002A2D3F">
            <w:pPr>
              <w:rPr>
                <w:sz w:val="19"/>
                <w:szCs w:val="19"/>
              </w:rPr>
            </w:pPr>
            <w:r>
              <w:rPr>
                <w:sz w:val="19"/>
                <w:szCs w:val="19"/>
              </w:rPr>
              <w:t>Expert rating x Publisher</w:t>
            </w:r>
          </w:p>
        </w:tc>
        <w:tc>
          <w:tcPr>
            <w:tcW w:w="597" w:type="pct"/>
          </w:tcPr>
          <w:p w14:paraId="6A6BCA5A" w14:textId="77777777" w:rsidR="00CE67F2" w:rsidRDefault="00CE67F2" w:rsidP="002A2D3F">
            <w:pPr>
              <w:rPr>
                <w:sz w:val="19"/>
                <w:szCs w:val="19"/>
              </w:rPr>
            </w:pPr>
            <w:r>
              <w:rPr>
                <w:sz w:val="19"/>
                <w:szCs w:val="19"/>
              </w:rPr>
              <w:t>0.070**</w:t>
            </w:r>
          </w:p>
        </w:tc>
        <w:tc>
          <w:tcPr>
            <w:tcW w:w="909" w:type="pct"/>
          </w:tcPr>
          <w:p w14:paraId="443ECC51" w14:textId="77777777" w:rsidR="00CE67F2" w:rsidRDefault="00CE67F2" w:rsidP="002A2D3F">
            <w:pPr>
              <w:rPr>
                <w:sz w:val="19"/>
                <w:szCs w:val="19"/>
              </w:rPr>
            </w:pPr>
            <w:r>
              <w:rPr>
                <w:sz w:val="19"/>
                <w:szCs w:val="19"/>
              </w:rPr>
              <w:t>(0.008)</w:t>
            </w:r>
          </w:p>
        </w:tc>
        <w:tc>
          <w:tcPr>
            <w:tcW w:w="1359" w:type="pct"/>
          </w:tcPr>
          <w:p w14:paraId="38310F4D" w14:textId="77777777" w:rsidR="00CE67F2" w:rsidRDefault="00CE67F2" w:rsidP="002A2D3F">
            <w:pPr>
              <w:rPr>
                <w:sz w:val="19"/>
                <w:szCs w:val="19"/>
              </w:rPr>
            </w:pPr>
            <w:r>
              <w:rPr>
                <w:sz w:val="19"/>
                <w:szCs w:val="19"/>
              </w:rPr>
              <w:t>0.027</w:t>
            </w:r>
          </w:p>
        </w:tc>
      </w:tr>
      <w:tr w:rsidR="00BF4746" w:rsidRPr="00B93876" w14:paraId="6BB1EB6A" w14:textId="77777777" w:rsidTr="00BF4746">
        <w:trPr>
          <w:trHeight w:val="284"/>
          <w:tblCellSpacing w:w="28" w:type="dxa"/>
        </w:trPr>
        <w:tc>
          <w:tcPr>
            <w:tcW w:w="1983" w:type="pct"/>
          </w:tcPr>
          <w:p w14:paraId="172F93CF" w14:textId="77777777" w:rsidR="00CE67F2" w:rsidRPr="00D953CA" w:rsidRDefault="00CE67F2" w:rsidP="002A2D3F">
            <w:pPr>
              <w:rPr>
                <w:i/>
                <w:iCs/>
                <w:sz w:val="19"/>
                <w:szCs w:val="19"/>
              </w:rPr>
            </w:pPr>
            <w:r>
              <w:rPr>
                <w:i/>
                <w:iCs/>
                <w:sz w:val="19"/>
                <w:szCs w:val="19"/>
              </w:rPr>
              <w:t>Control variables</w:t>
            </w:r>
          </w:p>
        </w:tc>
        <w:tc>
          <w:tcPr>
            <w:tcW w:w="597" w:type="pct"/>
          </w:tcPr>
          <w:p w14:paraId="17462EF7" w14:textId="77777777" w:rsidR="00CE67F2" w:rsidRDefault="00CE67F2" w:rsidP="002A2D3F">
            <w:pPr>
              <w:rPr>
                <w:sz w:val="19"/>
                <w:szCs w:val="19"/>
              </w:rPr>
            </w:pPr>
          </w:p>
        </w:tc>
        <w:tc>
          <w:tcPr>
            <w:tcW w:w="909" w:type="pct"/>
          </w:tcPr>
          <w:p w14:paraId="7A846722" w14:textId="77777777" w:rsidR="00CE67F2" w:rsidRDefault="00CE67F2" w:rsidP="002A2D3F">
            <w:pPr>
              <w:rPr>
                <w:sz w:val="19"/>
                <w:szCs w:val="19"/>
              </w:rPr>
            </w:pPr>
          </w:p>
        </w:tc>
        <w:tc>
          <w:tcPr>
            <w:tcW w:w="1359" w:type="pct"/>
          </w:tcPr>
          <w:p w14:paraId="44758667" w14:textId="77777777" w:rsidR="00CE67F2" w:rsidRDefault="00CE67F2" w:rsidP="002A2D3F">
            <w:pPr>
              <w:rPr>
                <w:sz w:val="19"/>
                <w:szCs w:val="19"/>
              </w:rPr>
            </w:pPr>
          </w:p>
        </w:tc>
      </w:tr>
      <w:tr w:rsidR="00BF4746" w:rsidRPr="00B93876" w14:paraId="6476C9A1" w14:textId="77777777" w:rsidTr="00BF4746">
        <w:trPr>
          <w:trHeight w:val="284"/>
          <w:tblCellSpacing w:w="28" w:type="dxa"/>
        </w:trPr>
        <w:tc>
          <w:tcPr>
            <w:tcW w:w="1983" w:type="pct"/>
          </w:tcPr>
          <w:p w14:paraId="23A14515" w14:textId="77777777" w:rsidR="00CE67F2" w:rsidRPr="00B93876" w:rsidRDefault="00CE67F2" w:rsidP="002A2D3F">
            <w:pPr>
              <w:rPr>
                <w:sz w:val="19"/>
                <w:szCs w:val="19"/>
              </w:rPr>
            </w:pPr>
            <w:r>
              <w:rPr>
                <w:sz w:val="19"/>
                <w:szCs w:val="19"/>
              </w:rPr>
              <w:t>Publisher</w:t>
            </w:r>
          </w:p>
        </w:tc>
        <w:tc>
          <w:tcPr>
            <w:tcW w:w="597" w:type="pct"/>
          </w:tcPr>
          <w:p w14:paraId="7CE40EF7" w14:textId="77777777" w:rsidR="00CE67F2" w:rsidRPr="00B93876" w:rsidRDefault="00CE67F2" w:rsidP="002A2D3F">
            <w:pPr>
              <w:rPr>
                <w:sz w:val="19"/>
                <w:szCs w:val="19"/>
              </w:rPr>
            </w:pPr>
            <w:r>
              <w:rPr>
                <w:sz w:val="19"/>
                <w:szCs w:val="19"/>
              </w:rPr>
              <w:t>0.080**</w:t>
            </w:r>
          </w:p>
        </w:tc>
        <w:tc>
          <w:tcPr>
            <w:tcW w:w="909" w:type="pct"/>
          </w:tcPr>
          <w:p w14:paraId="541F1FDA" w14:textId="77777777" w:rsidR="00CE67F2" w:rsidRDefault="00CE67F2" w:rsidP="002A2D3F">
            <w:pPr>
              <w:rPr>
                <w:sz w:val="19"/>
                <w:szCs w:val="19"/>
              </w:rPr>
            </w:pPr>
            <w:r>
              <w:rPr>
                <w:sz w:val="19"/>
                <w:szCs w:val="19"/>
              </w:rPr>
              <w:t>(0.001)</w:t>
            </w:r>
          </w:p>
        </w:tc>
        <w:tc>
          <w:tcPr>
            <w:tcW w:w="1359" w:type="pct"/>
          </w:tcPr>
          <w:p w14:paraId="4915CD6E" w14:textId="77777777" w:rsidR="00CE67F2" w:rsidRDefault="00CE67F2" w:rsidP="002A2D3F">
            <w:pPr>
              <w:rPr>
                <w:sz w:val="19"/>
                <w:szCs w:val="19"/>
              </w:rPr>
            </w:pPr>
            <w:r>
              <w:rPr>
                <w:sz w:val="19"/>
                <w:szCs w:val="19"/>
              </w:rPr>
              <w:t>0.024</w:t>
            </w:r>
          </w:p>
        </w:tc>
      </w:tr>
      <w:tr w:rsidR="00BF4746" w:rsidRPr="00B93876" w14:paraId="37FDF7B6" w14:textId="77777777" w:rsidTr="00BF4746">
        <w:trPr>
          <w:trHeight w:val="284"/>
          <w:tblCellSpacing w:w="28" w:type="dxa"/>
        </w:trPr>
        <w:tc>
          <w:tcPr>
            <w:tcW w:w="1983" w:type="pct"/>
          </w:tcPr>
          <w:p w14:paraId="3C220912" w14:textId="77777777" w:rsidR="00CE67F2" w:rsidRDefault="00CE67F2" w:rsidP="002A2D3F">
            <w:pPr>
              <w:rPr>
                <w:sz w:val="19"/>
                <w:szCs w:val="19"/>
              </w:rPr>
            </w:pPr>
            <w:r>
              <w:rPr>
                <w:sz w:val="19"/>
                <w:szCs w:val="19"/>
              </w:rPr>
              <w:t>Game mode</w:t>
            </w:r>
          </w:p>
        </w:tc>
        <w:tc>
          <w:tcPr>
            <w:tcW w:w="597" w:type="pct"/>
          </w:tcPr>
          <w:p w14:paraId="00C2BA61" w14:textId="77777777" w:rsidR="00CE67F2" w:rsidRDefault="00CE67F2" w:rsidP="002A2D3F">
            <w:pPr>
              <w:rPr>
                <w:sz w:val="19"/>
                <w:szCs w:val="19"/>
              </w:rPr>
            </w:pPr>
            <w:r>
              <w:rPr>
                <w:sz w:val="19"/>
                <w:szCs w:val="19"/>
              </w:rPr>
              <w:t>0.081***</w:t>
            </w:r>
          </w:p>
        </w:tc>
        <w:tc>
          <w:tcPr>
            <w:tcW w:w="909" w:type="pct"/>
          </w:tcPr>
          <w:p w14:paraId="4974CF9D" w14:textId="77777777" w:rsidR="00CE67F2" w:rsidRDefault="00CE67F2" w:rsidP="002A2D3F">
            <w:pPr>
              <w:rPr>
                <w:sz w:val="19"/>
                <w:szCs w:val="19"/>
              </w:rPr>
            </w:pPr>
            <w:r>
              <w:rPr>
                <w:sz w:val="19"/>
                <w:szCs w:val="19"/>
              </w:rPr>
              <w:t>(0.001)</w:t>
            </w:r>
          </w:p>
        </w:tc>
        <w:tc>
          <w:tcPr>
            <w:tcW w:w="1359" w:type="pct"/>
          </w:tcPr>
          <w:p w14:paraId="214D929B" w14:textId="77777777" w:rsidR="00CE67F2" w:rsidRDefault="00CE67F2" w:rsidP="002A2D3F">
            <w:pPr>
              <w:rPr>
                <w:sz w:val="19"/>
                <w:szCs w:val="19"/>
              </w:rPr>
            </w:pPr>
            <w:r>
              <w:rPr>
                <w:sz w:val="19"/>
                <w:szCs w:val="19"/>
              </w:rPr>
              <w:t>0.023</w:t>
            </w:r>
          </w:p>
        </w:tc>
      </w:tr>
      <w:tr w:rsidR="00BF4746" w:rsidRPr="00B93876" w14:paraId="60A9B354" w14:textId="77777777" w:rsidTr="00BF4746">
        <w:trPr>
          <w:trHeight w:val="284"/>
          <w:tblCellSpacing w:w="28" w:type="dxa"/>
        </w:trPr>
        <w:tc>
          <w:tcPr>
            <w:tcW w:w="1983" w:type="pct"/>
          </w:tcPr>
          <w:p w14:paraId="2514CBD3" w14:textId="77777777" w:rsidR="00CE67F2" w:rsidRDefault="00CE67F2" w:rsidP="002A2D3F">
            <w:pPr>
              <w:rPr>
                <w:sz w:val="19"/>
                <w:szCs w:val="19"/>
              </w:rPr>
            </w:pPr>
            <w:r>
              <w:rPr>
                <w:sz w:val="19"/>
                <w:szCs w:val="19"/>
              </w:rPr>
              <w:t>Release old</w:t>
            </w:r>
          </w:p>
        </w:tc>
        <w:tc>
          <w:tcPr>
            <w:tcW w:w="597" w:type="pct"/>
          </w:tcPr>
          <w:p w14:paraId="29DC14CD" w14:textId="77777777" w:rsidR="00CE67F2" w:rsidRDefault="00CE67F2" w:rsidP="002A2D3F">
            <w:pPr>
              <w:rPr>
                <w:sz w:val="19"/>
                <w:szCs w:val="19"/>
              </w:rPr>
            </w:pPr>
            <w:r>
              <w:rPr>
                <w:sz w:val="19"/>
                <w:szCs w:val="19"/>
              </w:rPr>
              <w:t>0.172***</w:t>
            </w:r>
          </w:p>
        </w:tc>
        <w:tc>
          <w:tcPr>
            <w:tcW w:w="909" w:type="pct"/>
          </w:tcPr>
          <w:p w14:paraId="7B16CA52" w14:textId="77777777" w:rsidR="00CE67F2" w:rsidRDefault="00CE67F2" w:rsidP="002A2D3F">
            <w:pPr>
              <w:rPr>
                <w:sz w:val="19"/>
                <w:szCs w:val="19"/>
              </w:rPr>
            </w:pPr>
            <w:r>
              <w:rPr>
                <w:sz w:val="19"/>
                <w:szCs w:val="19"/>
              </w:rPr>
              <w:t>(0.000)</w:t>
            </w:r>
          </w:p>
        </w:tc>
        <w:tc>
          <w:tcPr>
            <w:tcW w:w="1359" w:type="pct"/>
          </w:tcPr>
          <w:p w14:paraId="345CA16D" w14:textId="77777777" w:rsidR="00CE67F2" w:rsidRDefault="00CE67F2" w:rsidP="002A2D3F">
            <w:pPr>
              <w:rPr>
                <w:sz w:val="19"/>
                <w:szCs w:val="19"/>
              </w:rPr>
            </w:pPr>
            <w:r>
              <w:rPr>
                <w:sz w:val="19"/>
                <w:szCs w:val="19"/>
              </w:rPr>
              <w:t>0.027</w:t>
            </w:r>
          </w:p>
        </w:tc>
      </w:tr>
      <w:tr w:rsidR="00BF4746" w:rsidRPr="00B93876" w14:paraId="1DF2E416" w14:textId="77777777" w:rsidTr="00BF4746">
        <w:trPr>
          <w:trHeight w:val="284"/>
          <w:tblCellSpacing w:w="28" w:type="dxa"/>
        </w:trPr>
        <w:tc>
          <w:tcPr>
            <w:tcW w:w="1983" w:type="pct"/>
          </w:tcPr>
          <w:p w14:paraId="69518A76" w14:textId="77777777" w:rsidR="00CE67F2" w:rsidRDefault="00CE67F2" w:rsidP="002A2D3F">
            <w:pPr>
              <w:rPr>
                <w:sz w:val="19"/>
                <w:szCs w:val="19"/>
              </w:rPr>
            </w:pPr>
            <w:r>
              <w:rPr>
                <w:sz w:val="19"/>
                <w:szCs w:val="19"/>
              </w:rPr>
              <w:t>Release mid</w:t>
            </w:r>
          </w:p>
        </w:tc>
        <w:tc>
          <w:tcPr>
            <w:tcW w:w="597" w:type="pct"/>
          </w:tcPr>
          <w:p w14:paraId="7839AEC0" w14:textId="77777777" w:rsidR="00CE67F2" w:rsidRDefault="00CE67F2" w:rsidP="002A2D3F">
            <w:pPr>
              <w:rPr>
                <w:sz w:val="19"/>
                <w:szCs w:val="19"/>
              </w:rPr>
            </w:pPr>
            <w:r>
              <w:rPr>
                <w:sz w:val="19"/>
                <w:szCs w:val="19"/>
              </w:rPr>
              <w:t>0.233***</w:t>
            </w:r>
          </w:p>
        </w:tc>
        <w:tc>
          <w:tcPr>
            <w:tcW w:w="909" w:type="pct"/>
          </w:tcPr>
          <w:p w14:paraId="57F1EC71" w14:textId="77777777" w:rsidR="00CE67F2" w:rsidRDefault="00CE67F2" w:rsidP="002A2D3F">
            <w:pPr>
              <w:rPr>
                <w:sz w:val="19"/>
                <w:szCs w:val="19"/>
              </w:rPr>
            </w:pPr>
            <w:r>
              <w:rPr>
                <w:sz w:val="19"/>
                <w:szCs w:val="19"/>
              </w:rPr>
              <w:t>(0.000)</w:t>
            </w:r>
          </w:p>
        </w:tc>
        <w:tc>
          <w:tcPr>
            <w:tcW w:w="1359" w:type="pct"/>
          </w:tcPr>
          <w:p w14:paraId="77088C14" w14:textId="77777777" w:rsidR="00CE67F2" w:rsidRDefault="00CE67F2" w:rsidP="002A2D3F">
            <w:pPr>
              <w:rPr>
                <w:sz w:val="19"/>
                <w:szCs w:val="19"/>
              </w:rPr>
            </w:pPr>
            <w:r>
              <w:rPr>
                <w:sz w:val="19"/>
                <w:szCs w:val="19"/>
              </w:rPr>
              <w:t>0.029</w:t>
            </w:r>
          </w:p>
        </w:tc>
      </w:tr>
      <w:tr w:rsidR="00BF4746" w:rsidRPr="00B93876" w14:paraId="271F0015" w14:textId="77777777" w:rsidTr="00BF4746">
        <w:trPr>
          <w:trHeight w:val="202"/>
          <w:tblCellSpacing w:w="28" w:type="dxa"/>
        </w:trPr>
        <w:tc>
          <w:tcPr>
            <w:tcW w:w="1983" w:type="pct"/>
          </w:tcPr>
          <w:p w14:paraId="0A24ED8C" w14:textId="77777777" w:rsidR="00CE67F2" w:rsidRDefault="00CE67F2" w:rsidP="002A2D3F">
            <w:pPr>
              <w:rPr>
                <w:sz w:val="19"/>
                <w:szCs w:val="19"/>
              </w:rPr>
            </w:pPr>
            <w:r>
              <w:rPr>
                <w:sz w:val="19"/>
                <w:szCs w:val="19"/>
              </w:rPr>
              <w:t>Price</w:t>
            </w:r>
          </w:p>
        </w:tc>
        <w:tc>
          <w:tcPr>
            <w:tcW w:w="597" w:type="pct"/>
          </w:tcPr>
          <w:p w14:paraId="45B9C743" w14:textId="77777777" w:rsidR="00CE67F2" w:rsidRDefault="00CE67F2" w:rsidP="002A2D3F">
            <w:pPr>
              <w:rPr>
                <w:sz w:val="19"/>
                <w:szCs w:val="19"/>
              </w:rPr>
            </w:pPr>
            <w:r>
              <w:rPr>
                <w:sz w:val="19"/>
                <w:szCs w:val="19"/>
              </w:rPr>
              <w:t>0.095***</w:t>
            </w:r>
          </w:p>
        </w:tc>
        <w:tc>
          <w:tcPr>
            <w:tcW w:w="909" w:type="pct"/>
          </w:tcPr>
          <w:p w14:paraId="031E200C" w14:textId="77777777" w:rsidR="00CE67F2" w:rsidRDefault="00CE67F2" w:rsidP="002A2D3F">
            <w:pPr>
              <w:rPr>
                <w:sz w:val="19"/>
                <w:szCs w:val="19"/>
              </w:rPr>
            </w:pPr>
            <w:r>
              <w:rPr>
                <w:sz w:val="19"/>
                <w:szCs w:val="19"/>
              </w:rPr>
              <w:t>(0.000)</w:t>
            </w:r>
          </w:p>
        </w:tc>
        <w:tc>
          <w:tcPr>
            <w:tcW w:w="1359" w:type="pct"/>
          </w:tcPr>
          <w:p w14:paraId="35C02382" w14:textId="77777777" w:rsidR="00CE67F2" w:rsidRDefault="00CE67F2" w:rsidP="002A2D3F">
            <w:pPr>
              <w:rPr>
                <w:sz w:val="19"/>
                <w:szCs w:val="19"/>
              </w:rPr>
            </w:pPr>
            <w:r>
              <w:rPr>
                <w:sz w:val="19"/>
                <w:szCs w:val="19"/>
              </w:rPr>
              <w:t>0.025</w:t>
            </w:r>
          </w:p>
        </w:tc>
      </w:tr>
      <w:tr w:rsidR="00BF4746" w:rsidRPr="00B93876" w14:paraId="197D11FF" w14:textId="77777777" w:rsidTr="00BF4746">
        <w:trPr>
          <w:trHeight w:val="123"/>
          <w:tblCellSpacing w:w="28" w:type="dxa"/>
        </w:trPr>
        <w:tc>
          <w:tcPr>
            <w:tcW w:w="1983" w:type="pct"/>
          </w:tcPr>
          <w:p w14:paraId="6B52E58A" w14:textId="77777777" w:rsidR="00CE67F2" w:rsidRDefault="00CE67F2" w:rsidP="002A2D3F">
            <w:pPr>
              <w:rPr>
                <w:sz w:val="19"/>
                <w:szCs w:val="19"/>
              </w:rPr>
            </w:pPr>
          </w:p>
        </w:tc>
        <w:tc>
          <w:tcPr>
            <w:tcW w:w="597" w:type="pct"/>
          </w:tcPr>
          <w:p w14:paraId="663CDD03" w14:textId="77777777" w:rsidR="00CE67F2" w:rsidRDefault="00CE67F2" w:rsidP="002A2D3F">
            <w:pPr>
              <w:rPr>
                <w:sz w:val="19"/>
                <w:szCs w:val="19"/>
              </w:rPr>
            </w:pPr>
          </w:p>
        </w:tc>
        <w:tc>
          <w:tcPr>
            <w:tcW w:w="909" w:type="pct"/>
          </w:tcPr>
          <w:p w14:paraId="47F79BEC" w14:textId="77777777" w:rsidR="00CE67F2" w:rsidRDefault="00CE67F2" w:rsidP="002A2D3F">
            <w:pPr>
              <w:rPr>
                <w:sz w:val="19"/>
                <w:szCs w:val="19"/>
              </w:rPr>
            </w:pPr>
          </w:p>
        </w:tc>
        <w:tc>
          <w:tcPr>
            <w:tcW w:w="1359" w:type="pct"/>
          </w:tcPr>
          <w:p w14:paraId="012592CA" w14:textId="77777777" w:rsidR="00CE67F2" w:rsidRDefault="00CE67F2" w:rsidP="002A2D3F">
            <w:pPr>
              <w:rPr>
                <w:sz w:val="19"/>
                <w:szCs w:val="19"/>
              </w:rPr>
            </w:pPr>
          </w:p>
        </w:tc>
      </w:tr>
      <w:tr w:rsidR="00BF4746" w:rsidRPr="00B93876" w14:paraId="1215ABBE" w14:textId="77777777" w:rsidTr="00BF4746">
        <w:trPr>
          <w:trHeight w:val="284"/>
          <w:tblCellSpacing w:w="28" w:type="dxa"/>
        </w:trPr>
        <w:tc>
          <w:tcPr>
            <w:tcW w:w="1983" w:type="pct"/>
          </w:tcPr>
          <w:p w14:paraId="6E282978" w14:textId="77777777" w:rsidR="00CE67F2" w:rsidRDefault="00CE67F2" w:rsidP="002A2D3F">
            <w:pPr>
              <w:rPr>
                <w:sz w:val="19"/>
                <w:szCs w:val="19"/>
              </w:rPr>
            </w:pPr>
            <w:r>
              <w:rPr>
                <w:sz w:val="19"/>
                <w:szCs w:val="19"/>
              </w:rPr>
              <w:t>Num. Obs.</w:t>
            </w:r>
          </w:p>
        </w:tc>
        <w:tc>
          <w:tcPr>
            <w:tcW w:w="597" w:type="pct"/>
          </w:tcPr>
          <w:p w14:paraId="15CBD107" w14:textId="77777777" w:rsidR="00CE67F2" w:rsidRDefault="00CE67F2" w:rsidP="002A2D3F">
            <w:pPr>
              <w:rPr>
                <w:sz w:val="19"/>
                <w:szCs w:val="19"/>
              </w:rPr>
            </w:pPr>
            <w:r>
              <w:rPr>
                <w:sz w:val="19"/>
                <w:szCs w:val="19"/>
              </w:rPr>
              <w:t>1203</w:t>
            </w:r>
          </w:p>
        </w:tc>
        <w:tc>
          <w:tcPr>
            <w:tcW w:w="909" w:type="pct"/>
          </w:tcPr>
          <w:p w14:paraId="471EAF1E" w14:textId="77777777" w:rsidR="00CE67F2" w:rsidRDefault="00CE67F2" w:rsidP="002A2D3F">
            <w:pPr>
              <w:rPr>
                <w:sz w:val="19"/>
                <w:szCs w:val="19"/>
              </w:rPr>
            </w:pPr>
          </w:p>
        </w:tc>
        <w:tc>
          <w:tcPr>
            <w:tcW w:w="1359" w:type="pct"/>
          </w:tcPr>
          <w:p w14:paraId="7F30E6DD" w14:textId="77777777" w:rsidR="00CE67F2" w:rsidRDefault="00CE67F2" w:rsidP="002A2D3F">
            <w:pPr>
              <w:rPr>
                <w:sz w:val="19"/>
                <w:szCs w:val="19"/>
              </w:rPr>
            </w:pPr>
          </w:p>
        </w:tc>
      </w:tr>
      <w:tr w:rsidR="00BF4746" w:rsidRPr="00B93876" w14:paraId="32B0AB2F" w14:textId="77777777" w:rsidTr="00BF4746">
        <w:trPr>
          <w:trHeight w:val="284"/>
          <w:tblCellSpacing w:w="28" w:type="dxa"/>
        </w:trPr>
        <w:tc>
          <w:tcPr>
            <w:tcW w:w="1983" w:type="pct"/>
          </w:tcPr>
          <w:p w14:paraId="646A4A73" w14:textId="77777777" w:rsidR="00CE67F2" w:rsidRDefault="00CE67F2" w:rsidP="002A2D3F">
            <w:pPr>
              <w:rPr>
                <w:sz w:val="19"/>
                <w:szCs w:val="19"/>
              </w:rPr>
            </w:pPr>
            <w:r>
              <w:rPr>
                <w:sz w:val="19"/>
                <w:szCs w:val="19"/>
              </w:rPr>
              <w:t>F-statistic</w:t>
            </w:r>
          </w:p>
        </w:tc>
        <w:tc>
          <w:tcPr>
            <w:tcW w:w="597" w:type="pct"/>
          </w:tcPr>
          <w:p w14:paraId="5CB700FB" w14:textId="77777777" w:rsidR="00CE67F2" w:rsidRDefault="00CE67F2" w:rsidP="002A2D3F">
            <w:pPr>
              <w:rPr>
                <w:sz w:val="19"/>
                <w:szCs w:val="19"/>
              </w:rPr>
            </w:pPr>
            <w:r>
              <w:rPr>
                <w:sz w:val="19"/>
                <w:szCs w:val="19"/>
              </w:rPr>
              <w:t>26.61</w:t>
            </w:r>
          </w:p>
        </w:tc>
        <w:tc>
          <w:tcPr>
            <w:tcW w:w="909" w:type="pct"/>
          </w:tcPr>
          <w:p w14:paraId="73AD89E7" w14:textId="77777777" w:rsidR="00CE67F2" w:rsidRDefault="00CE67F2" w:rsidP="002A2D3F">
            <w:pPr>
              <w:rPr>
                <w:sz w:val="19"/>
                <w:szCs w:val="19"/>
              </w:rPr>
            </w:pPr>
          </w:p>
        </w:tc>
        <w:tc>
          <w:tcPr>
            <w:tcW w:w="1359" w:type="pct"/>
          </w:tcPr>
          <w:p w14:paraId="63905242" w14:textId="77777777" w:rsidR="00CE67F2" w:rsidRDefault="00CE67F2" w:rsidP="002A2D3F">
            <w:pPr>
              <w:rPr>
                <w:sz w:val="19"/>
                <w:szCs w:val="19"/>
              </w:rPr>
            </w:pPr>
          </w:p>
        </w:tc>
      </w:tr>
      <w:tr w:rsidR="00BF4746" w:rsidRPr="00B93876" w14:paraId="4C208955" w14:textId="77777777" w:rsidTr="00BF4746">
        <w:trPr>
          <w:trHeight w:val="284"/>
          <w:tblCellSpacing w:w="28" w:type="dxa"/>
        </w:trPr>
        <w:tc>
          <w:tcPr>
            <w:tcW w:w="1983" w:type="pct"/>
          </w:tcPr>
          <w:p w14:paraId="3EA3F18E" w14:textId="77777777" w:rsidR="00CE67F2" w:rsidRDefault="00CE67F2" w:rsidP="002A2D3F">
            <w:pPr>
              <w:rPr>
                <w:sz w:val="19"/>
                <w:szCs w:val="19"/>
              </w:rPr>
            </w:pPr>
            <w:r>
              <w:rPr>
                <w:sz w:val="19"/>
                <w:szCs w:val="19"/>
              </w:rPr>
              <w:t>R2</w:t>
            </w:r>
          </w:p>
        </w:tc>
        <w:tc>
          <w:tcPr>
            <w:tcW w:w="597" w:type="pct"/>
          </w:tcPr>
          <w:p w14:paraId="3276B95E" w14:textId="77777777" w:rsidR="00CE67F2" w:rsidRDefault="00CE67F2" w:rsidP="002A2D3F">
            <w:pPr>
              <w:rPr>
                <w:sz w:val="19"/>
                <w:szCs w:val="19"/>
              </w:rPr>
            </w:pPr>
            <w:r>
              <w:rPr>
                <w:sz w:val="19"/>
                <w:szCs w:val="19"/>
              </w:rPr>
              <w:t>0.197</w:t>
            </w:r>
          </w:p>
        </w:tc>
        <w:tc>
          <w:tcPr>
            <w:tcW w:w="909" w:type="pct"/>
          </w:tcPr>
          <w:p w14:paraId="0FB20A64" w14:textId="77777777" w:rsidR="00CE67F2" w:rsidRDefault="00CE67F2" w:rsidP="002A2D3F">
            <w:pPr>
              <w:rPr>
                <w:sz w:val="19"/>
                <w:szCs w:val="19"/>
              </w:rPr>
            </w:pPr>
          </w:p>
        </w:tc>
        <w:tc>
          <w:tcPr>
            <w:tcW w:w="1359" w:type="pct"/>
          </w:tcPr>
          <w:p w14:paraId="3C455D7E" w14:textId="77777777" w:rsidR="00CE67F2" w:rsidRDefault="00CE67F2" w:rsidP="002A2D3F">
            <w:pPr>
              <w:rPr>
                <w:sz w:val="19"/>
                <w:szCs w:val="19"/>
              </w:rPr>
            </w:pPr>
          </w:p>
        </w:tc>
      </w:tr>
      <w:tr w:rsidR="00BF4746" w:rsidRPr="00B93876" w14:paraId="09BA7D76" w14:textId="77777777" w:rsidTr="00BF4746">
        <w:trPr>
          <w:trHeight w:val="284"/>
          <w:tblCellSpacing w:w="28" w:type="dxa"/>
        </w:trPr>
        <w:tc>
          <w:tcPr>
            <w:tcW w:w="1983" w:type="pct"/>
          </w:tcPr>
          <w:p w14:paraId="17416490" w14:textId="77777777" w:rsidR="00CE67F2" w:rsidRDefault="00CE67F2" w:rsidP="002A2D3F">
            <w:pPr>
              <w:rPr>
                <w:sz w:val="19"/>
                <w:szCs w:val="19"/>
              </w:rPr>
            </w:pPr>
            <w:r>
              <w:rPr>
                <w:sz w:val="19"/>
                <w:szCs w:val="19"/>
              </w:rPr>
              <w:t>R2 Adj.</w:t>
            </w:r>
          </w:p>
        </w:tc>
        <w:tc>
          <w:tcPr>
            <w:tcW w:w="597" w:type="pct"/>
          </w:tcPr>
          <w:p w14:paraId="42BBA441" w14:textId="77777777" w:rsidR="00CE67F2" w:rsidRDefault="00CE67F2" w:rsidP="002A2D3F">
            <w:pPr>
              <w:rPr>
                <w:sz w:val="19"/>
                <w:szCs w:val="19"/>
              </w:rPr>
            </w:pPr>
            <w:r>
              <w:rPr>
                <w:sz w:val="19"/>
                <w:szCs w:val="19"/>
              </w:rPr>
              <w:t>0.190</w:t>
            </w:r>
          </w:p>
        </w:tc>
        <w:tc>
          <w:tcPr>
            <w:tcW w:w="909" w:type="pct"/>
          </w:tcPr>
          <w:p w14:paraId="33993771" w14:textId="77777777" w:rsidR="00CE67F2" w:rsidRDefault="00CE67F2" w:rsidP="002A2D3F">
            <w:pPr>
              <w:rPr>
                <w:sz w:val="19"/>
                <w:szCs w:val="19"/>
              </w:rPr>
            </w:pPr>
          </w:p>
        </w:tc>
        <w:tc>
          <w:tcPr>
            <w:tcW w:w="1359" w:type="pct"/>
          </w:tcPr>
          <w:p w14:paraId="17F0BE20" w14:textId="77777777" w:rsidR="00CE67F2" w:rsidRDefault="00CE67F2" w:rsidP="002A2D3F">
            <w:pPr>
              <w:rPr>
                <w:sz w:val="19"/>
                <w:szCs w:val="19"/>
              </w:rPr>
            </w:pPr>
          </w:p>
        </w:tc>
      </w:tr>
      <w:tr w:rsidR="00BF4746" w:rsidRPr="00B93876" w14:paraId="5AD4306D" w14:textId="77777777" w:rsidTr="00BF4746">
        <w:trPr>
          <w:trHeight w:val="284"/>
          <w:tblCellSpacing w:w="28" w:type="dxa"/>
        </w:trPr>
        <w:tc>
          <w:tcPr>
            <w:tcW w:w="1983" w:type="pct"/>
            <w:tcBorders>
              <w:bottom w:val="single" w:sz="4" w:space="0" w:color="auto"/>
            </w:tcBorders>
          </w:tcPr>
          <w:p w14:paraId="526BD54F" w14:textId="77777777" w:rsidR="00CE67F2" w:rsidRDefault="00CE67F2" w:rsidP="002A2D3F">
            <w:pPr>
              <w:rPr>
                <w:sz w:val="19"/>
                <w:szCs w:val="19"/>
              </w:rPr>
            </w:pPr>
            <w:r>
              <w:rPr>
                <w:sz w:val="19"/>
                <w:szCs w:val="19"/>
              </w:rPr>
              <w:t>Std. Errors.</w:t>
            </w:r>
          </w:p>
        </w:tc>
        <w:tc>
          <w:tcPr>
            <w:tcW w:w="2926" w:type="pct"/>
            <w:gridSpan w:val="3"/>
            <w:tcBorders>
              <w:bottom w:val="single" w:sz="4" w:space="0" w:color="auto"/>
            </w:tcBorders>
          </w:tcPr>
          <w:p w14:paraId="0DE30F72" w14:textId="77777777" w:rsidR="00CE67F2" w:rsidRDefault="00CE67F2" w:rsidP="002A2D3F">
            <w:pPr>
              <w:rPr>
                <w:sz w:val="19"/>
                <w:szCs w:val="19"/>
              </w:rPr>
            </w:pPr>
            <w:r>
              <w:rPr>
                <w:sz w:val="19"/>
                <w:szCs w:val="19"/>
              </w:rPr>
              <w:t>Heteroskedasticity-robust</w:t>
            </w:r>
          </w:p>
        </w:tc>
      </w:tr>
      <w:tr w:rsidR="00CE67F2" w:rsidRPr="00B93876" w14:paraId="7F6C9807" w14:textId="77777777" w:rsidTr="00BF4746">
        <w:trPr>
          <w:trHeight w:val="284"/>
          <w:tblCellSpacing w:w="28" w:type="dxa"/>
        </w:trPr>
        <w:tc>
          <w:tcPr>
            <w:tcW w:w="4940" w:type="pct"/>
            <w:gridSpan w:val="4"/>
          </w:tcPr>
          <w:p w14:paraId="19529F4A" w14:textId="77777777" w:rsidR="00CE67F2" w:rsidRDefault="00CE67F2" w:rsidP="002A2D3F">
            <w:pPr>
              <w:rPr>
                <w:sz w:val="19"/>
                <w:szCs w:val="19"/>
              </w:rPr>
            </w:pPr>
            <w:r>
              <w:rPr>
                <w:sz w:val="19"/>
                <w:szCs w:val="19"/>
              </w:rPr>
              <w:t>+ p &lt; 0.1, * p &lt; 0.05, ** &lt; 0.01, *** p &lt; 0.001</w:t>
            </w:r>
          </w:p>
          <w:p w14:paraId="11B59D9F" w14:textId="77777777" w:rsidR="00CE67F2" w:rsidRDefault="00CE67F2" w:rsidP="002A2D3F">
            <w:pPr>
              <w:rPr>
                <w:sz w:val="19"/>
                <w:szCs w:val="19"/>
              </w:rPr>
            </w:pPr>
          </w:p>
        </w:tc>
      </w:tr>
    </w:tbl>
    <w:p w14:paraId="3F842D1A" w14:textId="5D7C7746" w:rsidR="00540929" w:rsidRDefault="003A166B" w:rsidP="001F3ED2">
      <w:pPr>
        <w:spacing w:line="360" w:lineRule="auto"/>
        <w:ind w:firstLine="720"/>
        <w:contextualSpacing/>
        <w:jc w:val="left"/>
      </w:pPr>
      <w:r>
        <w:t>Two statistics are used to evaluate model fit, namely</w:t>
      </w:r>
      <w:r w:rsidR="00FA28CE">
        <w:t xml:space="preserve"> </w:t>
      </w:r>
      <w:r>
        <w:t>R2 and the F-</w:t>
      </w:r>
      <w:r w:rsidR="0028118C">
        <w:t xml:space="preserve">statistic </w:t>
      </w:r>
      <w:r w:rsidR="00473B19">
        <w:t>(See Table 6)</w:t>
      </w:r>
      <w:r w:rsidR="000005C0">
        <w:t>.</w:t>
      </w:r>
      <w:r w:rsidR="00FA28CE">
        <w:t xml:space="preserve"> There are differing opinions regarding what is an acceptable R2. </w:t>
      </w:r>
      <w:r w:rsidR="00E33F0C">
        <w:t>A study from 1992</w:t>
      </w:r>
      <w:r w:rsidR="00FA28CE">
        <w:t xml:space="preserve"> recommend</w:t>
      </w:r>
      <w:r w:rsidR="00E33F0C">
        <w:t>s</w:t>
      </w:r>
      <w:r w:rsidR="00FA28CE">
        <w:t xml:space="preserve"> that an R2 value should be equal to or greater than 0.10 in order for the variance explained of a particular construct to be deemed adequate</w:t>
      </w:r>
      <w:r w:rsidR="00E33F0C">
        <w:t xml:space="preserve"> </w:t>
      </w:r>
      <w:r w:rsidR="00E33F0C">
        <w:fldChar w:fldCharType="begin" w:fldLock="1"/>
      </w:r>
      <w:r w:rsidR="00E33F0C">
        <w:instrText>ADDIN CSL_CITATION {"citationItems":[{"id":"ITEM-1","itemData":{"ISBN":"0962262846, 9780962262845","abstract":"A practical guide to \"soft modeling\" that relies on a computer application strategy, this book is intended for researchers and students interested in a structural equation modeling approach to path analysis that solves many measurement issues encountered in social science research.","author":[{"dropping-particle":"","family":"Falk","given":"R. Frank","non-dropping-particle":"","parse-names":false,"suffix":""},{"dropping-particle":"","family":"Miller","given":"Nancy B.","non-dropping-particle":"","parse-names":false,"suffix":""}],"container-title":"The University of Akron Press","id":"ITEM-1","issue":"April","issued":{"date-parts":[["1992"]]},"page":"80","title":"A Primer for Soft Modeling","type":"article-journal"},"uris":["http://www.mendeley.com/documents/?uuid=449b9a18-f714-4774-85dd-3142376c15a5"]}],"mendeley":{"formattedCitation":"(Falk &amp; Miller, 1992)","plainTextFormattedCitation":"(Falk &amp; Miller, 1992)","previouslyFormattedCitation":"(Falk &amp; Miller, 1992)"},"properties":{"noteIndex":0},"schema":"https://github.com/citation-style-language/schema/raw/master/csl-citation.json"}</w:instrText>
      </w:r>
      <w:r w:rsidR="00E33F0C">
        <w:fldChar w:fldCharType="separate"/>
      </w:r>
      <w:r w:rsidR="00E33F0C" w:rsidRPr="00E33F0C">
        <w:rPr>
          <w:noProof/>
        </w:rPr>
        <w:t>(Falk &amp; Miller, 1992)</w:t>
      </w:r>
      <w:r w:rsidR="00E33F0C">
        <w:fldChar w:fldCharType="end"/>
      </w:r>
      <w:r w:rsidR="00FA28CE">
        <w:t xml:space="preserve">. </w:t>
      </w:r>
      <w:r w:rsidR="00E33F0C">
        <w:t xml:space="preserve">A study </w:t>
      </w:r>
      <w:r w:rsidR="003A56FA">
        <w:t>from</w:t>
      </w:r>
      <w:r w:rsidR="00E33F0C">
        <w:t xml:space="preserve"> 1998 </w:t>
      </w:r>
      <w:r w:rsidR="00A24686">
        <w:t>recommends a higher R2, a</w:t>
      </w:r>
      <w:r w:rsidR="00B065CB">
        <w:t xml:space="preserve">rguing </w:t>
      </w:r>
      <w:r w:rsidR="00A24686">
        <w:t>that an R2 of 0.19 is the lowest acceptable level</w:t>
      </w:r>
      <w:r w:rsidR="00E33F0C">
        <w:t xml:space="preserve"> </w:t>
      </w:r>
      <w:r w:rsidR="00E33F0C">
        <w:fldChar w:fldCharType="begin" w:fldLock="1"/>
      </w:r>
      <w:r w:rsidR="004A1446">
        <w:instrText>ADDIN CSL_CITATION {"citationItems":[{"id":"ITEM-1","itemData":{"ISBN":"0-8058-2677-7 (Hardcover); 0-8058-3093-6 (Paperback)","abstract":"Provides a nontechnical introduction to the partial least squares (PLS) approach. As a logical base for comparison, the PLS approach for structural path estimation is contrasted to the covariance-based approach. In so doing, a set of considerations are then provided with the goal of helping the reader understand the conditions under which it might be reasonable or even more appropriate to employ this technique. This chapter builds up from various simple 2 latent variable models to a more complex one. The formal PLS model is provided along with a discussion of the properties of its estimates. An empirical example is provided as a basis for highlighting the various analytic considerations when using PLS and the set of tests that one can employ is assessing the validity of a PLS-based model. (PsycINFO Database Record (c) 2012 APA, all rights reserved)","author":[{"dropping-particle":"","family":"Chin","given":"Wynne W","non-dropping-particle":"","parse-names":false,"suffix":""}],"container-title":"Modern methods for business research","id":"ITEM-1","issue":"January 1998","issued":{"date-parts":[["1998"]]},"page":"295-336","title":"The partial least squares approach for structural equation modeling.","type":"article-journal"},"uris":["http://www.mendeley.com/documents/?uuid=ecbce469-0c92-49ea-abdb-3be85f9db1d4"]}],"mendeley":{"formattedCitation":"(Chin, 1998)","plainTextFormattedCitation":"(Chin, 1998)","previouslyFormattedCitation":"(Chin, 1998)"},"properties":{"noteIndex":0},"schema":"https://github.com/citation-style-language/schema/raw/master/csl-citation.json"}</w:instrText>
      </w:r>
      <w:r w:rsidR="00E33F0C">
        <w:fldChar w:fldCharType="separate"/>
      </w:r>
      <w:r w:rsidR="00E33F0C" w:rsidRPr="00E33F0C">
        <w:rPr>
          <w:noProof/>
        </w:rPr>
        <w:t>(Chin, 1998)</w:t>
      </w:r>
      <w:r w:rsidR="00E33F0C">
        <w:fldChar w:fldCharType="end"/>
      </w:r>
      <w:r w:rsidR="00A24686">
        <w:t>. Finally,</w:t>
      </w:r>
      <w:r w:rsidR="00540929">
        <w:t xml:space="preserve"> </w:t>
      </w:r>
      <w:r w:rsidR="004C7CDE">
        <w:t xml:space="preserve">a book on market research states that values between 0.10 and 0.30 are most common </w:t>
      </w:r>
      <w:r w:rsidR="00781B21">
        <w:t xml:space="preserve">in cross-sectional study designs focused on research on marketing </w:t>
      </w:r>
      <w:sdt>
        <w:sdtPr>
          <w:id w:val="1288623096"/>
          <w:citation/>
        </w:sdtPr>
        <w:sdtEndPr/>
        <w:sdtContent>
          <w:r w:rsidR="002C2A79">
            <w:fldChar w:fldCharType="begin"/>
          </w:r>
          <w:r w:rsidR="002C2A79">
            <w:rPr>
              <w:noProof/>
            </w:rPr>
            <w:instrText xml:space="preserve"> CITATION Moo17 \l 2057 </w:instrText>
          </w:r>
          <w:r w:rsidR="002C2A79">
            <w:fldChar w:fldCharType="separate"/>
          </w:r>
          <w:r w:rsidR="001F0254">
            <w:rPr>
              <w:noProof/>
            </w:rPr>
            <w:t>(Mooi, Sarstedt, &amp; Mooi-Reci, 2017)</w:t>
          </w:r>
          <w:r w:rsidR="002C2A79">
            <w:fldChar w:fldCharType="end"/>
          </w:r>
        </w:sdtContent>
      </w:sdt>
      <w:r w:rsidR="004C7CDE">
        <w:t xml:space="preserve">. </w:t>
      </w:r>
      <w:r w:rsidR="00B065CB">
        <w:t>The</w:t>
      </w:r>
      <w:r w:rsidR="002C2A79">
        <w:t xml:space="preserve"> </w:t>
      </w:r>
      <w:r w:rsidR="00B065CB">
        <w:t xml:space="preserve">OLS regression in this study has an R2 of 0.197, which is acceptable according to all three </w:t>
      </w:r>
      <w:r w:rsidR="00CB3A36">
        <w:t>sources</w:t>
      </w:r>
      <w:r w:rsidR="00B065CB">
        <w:t>.</w:t>
      </w:r>
      <w:r w:rsidR="00CB3A36">
        <w:t xml:space="preserve"> </w:t>
      </w:r>
      <w:r w:rsidR="00525886">
        <w:t>Furthermore, if the F-test has a</w:t>
      </w:r>
      <w:r w:rsidR="00755438">
        <w:t>n</w:t>
      </w:r>
      <w:r w:rsidR="00525886">
        <w:t xml:space="preserve"> </w:t>
      </w:r>
      <w:r w:rsidR="00160452">
        <w:t xml:space="preserve">F-statistic </w:t>
      </w:r>
      <w:r w:rsidR="00525886">
        <w:t>of</w:t>
      </w:r>
      <w:r w:rsidR="00160452">
        <w:t xml:space="preserve"> at least 3.95 or higher the model stands </w:t>
      </w:r>
      <w:r w:rsidR="00944EF9">
        <w:t>a</w:t>
      </w:r>
      <w:r w:rsidR="00A81712">
        <w:t xml:space="preserve"> mere</w:t>
      </w:r>
      <w:r w:rsidR="00944EF9">
        <w:t xml:space="preserve"> 1% chance of being wrong</w:t>
      </w:r>
      <w:r w:rsidR="00DB7310">
        <w:t xml:space="preserve"> </w:t>
      </w:r>
      <w:sdt>
        <w:sdtPr>
          <w:id w:val="249621330"/>
          <w:citation/>
        </w:sdtPr>
        <w:sdtEndPr/>
        <w:sdtContent>
          <w:r w:rsidR="00DB7310">
            <w:fldChar w:fldCharType="begin"/>
          </w:r>
          <w:r w:rsidR="00DB7310">
            <w:instrText xml:space="preserve"> CITATION Tho94 \l 2057 </w:instrText>
          </w:r>
          <w:r w:rsidR="00DB7310">
            <w:fldChar w:fldCharType="separate"/>
          </w:r>
          <w:r w:rsidR="001F0254">
            <w:rPr>
              <w:noProof/>
            </w:rPr>
            <w:t>(Archdeacon, 1994)</w:t>
          </w:r>
          <w:r w:rsidR="00DB7310">
            <w:fldChar w:fldCharType="end"/>
          </w:r>
        </w:sdtContent>
      </w:sdt>
      <w:r w:rsidR="00944EF9">
        <w:t>. The OLS regression in this study has a F-statistic of 26.61 which is well over 3.95 and thus acceptable. Therefore, the model in this study can be deemed a well-fitted regression model capable of predicting values close to the observed data values.</w:t>
      </w:r>
      <w:r w:rsidR="00CE67F2">
        <w:t xml:space="preserve"> </w:t>
      </w:r>
    </w:p>
    <w:p w14:paraId="0AF89771" w14:textId="464167E9" w:rsidR="00CE67F2" w:rsidRPr="00652D91" w:rsidRDefault="00CE67F2" w:rsidP="00652D91">
      <w:pPr>
        <w:jc w:val="center"/>
        <w:rPr>
          <w:b/>
          <w:bCs/>
          <w:szCs w:val="24"/>
        </w:rPr>
      </w:pPr>
      <w:r>
        <w:rPr>
          <w:b/>
          <w:bCs/>
          <w:szCs w:val="24"/>
        </w:rPr>
        <w:t>Table 6: OLS regression output</w:t>
      </w:r>
    </w:p>
    <w:p w14:paraId="01CBD0D8" w14:textId="16122FA4" w:rsidR="00EC6E1F" w:rsidRDefault="00EC6E1F" w:rsidP="00070E7F">
      <w:pPr>
        <w:pStyle w:val="Heading2"/>
      </w:pPr>
      <w:bookmarkStart w:id="40" w:name="_Toc92112199"/>
      <w:r>
        <w:lastRenderedPageBreak/>
        <w:t>4.</w:t>
      </w:r>
      <w:r w:rsidR="00DF5571">
        <w:t>2</w:t>
      </w:r>
      <w:r>
        <w:t xml:space="preserve"> </w:t>
      </w:r>
      <w:r w:rsidR="00E55660">
        <w:t>Main effects</w:t>
      </w:r>
      <w:bookmarkEnd w:id="40"/>
    </w:p>
    <w:p w14:paraId="19C27988" w14:textId="37BA2498" w:rsidR="00AF641E" w:rsidRDefault="005878C0" w:rsidP="00FC50DD">
      <w:pPr>
        <w:pStyle w:val="Heading3"/>
      </w:pPr>
      <w:bookmarkStart w:id="41" w:name="_Toc92112200"/>
      <w:r>
        <w:t xml:space="preserve">4.2.1 The main effect of expert </w:t>
      </w:r>
      <w:r w:rsidRPr="00FC50DD">
        <w:t>reviews</w:t>
      </w:r>
      <w:bookmarkEnd w:id="41"/>
    </w:p>
    <w:p w14:paraId="0AB7595F" w14:textId="05641828" w:rsidR="007F2479" w:rsidRDefault="00FF431A" w:rsidP="00C869FA">
      <w:pPr>
        <w:spacing w:line="360" w:lineRule="auto"/>
        <w:contextualSpacing/>
        <w:jc w:val="left"/>
      </w:pPr>
      <w:r>
        <w:t xml:space="preserve">Before </w:t>
      </w:r>
      <w:r w:rsidR="00407954">
        <w:t xml:space="preserve">elaborating on </w:t>
      </w:r>
      <w:r>
        <w:t>the effects, it is important to mention how the coefficients in a</w:t>
      </w:r>
      <w:r w:rsidR="00E40D7F">
        <w:t xml:space="preserve">n </w:t>
      </w:r>
      <w:r>
        <w:t>OLS regression table with a logarithmic dependent variable are interpreted. To illustrate</w:t>
      </w:r>
      <w:r w:rsidR="00FC46DE">
        <w:t>,</w:t>
      </w:r>
      <w:r>
        <w:t xml:space="preserve"> the first main effect will be used as an example. In order to get the percentage change in the dependent variable (number of downloads on Steam), the exponent of </w:t>
      </w:r>
      <w:r w:rsidR="00FC46DE">
        <w:t>the</w:t>
      </w:r>
      <w:r>
        <w:t xml:space="preserve"> </w:t>
      </w:r>
      <w:r>
        <w:rPr>
          <w:rFonts w:cs="Times New Roman"/>
        </w:rPr>
        <w:t>β</w:t>
      </w:r>
      <w:r>
        <w:t xml:space="preserve"> </w:t>
      </w:r>
      <w:r w:rsidR="00FC46DE">
        <w:t xml:space="preserve">of expert rating </w:t>
      </w:r>
      <w:r>
        <w:t>is taken</w:t>
      </w:r>
      <w:r w:rsidR="00FC46DE">
        <w:t>: exp(0.154) = 1.166461. This means that when expert rating increases by one unit</w:t>
      </w:r>
      <w:r w:rsidR="00407954">
        <w:t xml:space="preserve">, </w:t>
      </w:r>
      <w:r w:rsidR="00FC46DE">
        <w:t xml:space="preserve">the number of downloads on Steam increases by 16.65%, ceteris paribus. </w:t>
      </w:r>
      <w:r w:rsidR="0028677E">
        <w:t>In support of</w:t>
      </w:r>
      <w:r w:rsidR="00E11DDD">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28677E">
        <w:t>, th</w:t>
      </w:r>
      <w:r w:rsidR="00FC46DE">
        <w:t>is</w:t>
      </w:r>
      <w:r w:rsidR="0028677E">
        <w:t xml:space="preserve"> </w:t>
      </w:r>
      <w:r w:rsidR="00FC46DE">
        <w:t>shows</w:t>
      </w:r>
      <w:r w:rsidR="0028677E">
        <w:t xml:space="preserve"> that </w:t>
      </w:r>
      <w:r w:rsidR="00BF4ACE">
        <w:t xml:space="preserve">expert ratings </w:t>
      </w:r>
      <w:r w:rsidR="0028677E">
        <w:t>positively</w:t>
      </w:r>
      <w:r w:rsidR="00BF4ACE">
        <w:t xml:space="preserve"> affect the number of downloads on Steam (</w:t>
      </w:r>
      <w:r w:rsidR="00BF4ACE">
        <w:rPr>
          <w:rFonts w:cs="Times New Roman"/>
        </w:rPr>
        <w:t>β</w:t>
      </w:r>
      <w:r w:rsidR="00BF4ACE">
        <w:t xml:space="preserve"> = 0.</w:t>
      </w:r>
      <w:r w:rsidR="00EA2762">
        <w:t>154</w:t>
      </w:r>
      <w:r w:rsidR="00BF4ACE">
        <w:t xml:space="preserve">, p = </w:t>
      </w:r>
      <w:r w:rsidR="00EA1EF7">
        <w:t>0.</w:t>
      </w:r>
      <w:r w:rsidR="00EA2762">
        <w:t>000</w:t>
      </w:r>
      <w:r w:rsidR="00EA1EF7">
        <w:t>).</w:t>
      </w:r>
      <w:r w:rsidR="0028677E">
        <w:t xml:space="preserve"> </w:t>
      </w:r>
      <w:r w:rsidR="00BB536B">
        <w:t>This aligns with literature from the movie</w:t>
      </w:r>
      <w:r w:rsidR="00A549B1">
        <w:t>-</w:t>
      </w:r>
      <w:r w:rsidR="00BB536B">
        <w:t xml:space="preserve"> </w:t>
      </w:r>
      <w:r w:rsidR="00BB536B">
        <w:fldChar w:fldCharType="begin" w:fldLock="1"/>
      </w:r>
      <w:r w:rsidR="00BB536B">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id":"ITEM-2","itemData":{"DOI":"10.1509/jm.09.0034","abstract":"Third-party product reviews (TPRs) have become ubiquitous in many industries. Aided by communication technologies, particularly on the Internet, TPRs are widely available to consumers, managers, and investors. The authors examine whether and how TPRs of new products influence the financial value of firms introducing the products. An event study covering 14 major media and professional reviews of movies released by 21 studios shows that TPRs exert significant impact on stock returns in the direction of their valence. However, the impact comes from the valence of a review that is measured relative to other, previously published reviews and not from the absolute valence of the review itself. The authors further study the dynamics of TPR impact on firm value and find that the impact exists only for prerelease reviews and is the strongest on the product release date, though it disappears when sales information becomes available after product release. These results demonstrate that TPRs play significant roles as the investors update their expectation about new product sales potential. The authors also find that advertising spending increases the positive impact of TPRs on firm value and buffer the negative impact. Therefore, firms could strategically use marketing instruments such as advertising to moderate the impact of TPRs.","author":[{"dropping-particle":"","family":"Chen","given":"Yubo","non-dropping-particle":"","parse-names":false,"suffix":""},{"dropping-particle":"","family":"Liu","given":"Yong","non-dropping-particle":"","parse-names":false,"suffix":""},{"dropping-particle":"","family":"Zhang","given":"Jurui","non-dropping-particle":"","parse-names":false,"suffix":""}],"container-title":"Journal of Marketing","id":"ITEM-2","issue":"September","issued":{"date-parts":[["2011"]]},"page":"116-134","title":"When Do Third-Party Product Reviews Affect Firm Value and What Can Firms Do ? The Case of Media","type":"article-journal","volume":"75"},"uris":["http://www.mendeley.com/documents/?uuid=1adcbbc3-c33b-4a24-b318-013c6e3cc4aa"]}],"mendeley":{"formattedCitation":"(Basuroy et al., 2003; Chen et al., 2011)","plainTextFormattedCitation":"(Basuroy et al., 2003; Chen et al., 2011)","previouslyFormattedCitation":"(Basuroy et al., 2003; Chen et al., 2011)"},"properties":{"noteIndex":0},"schema":"https://github.com/citation-style-language/schema/raw/master/csl-citation.json"}</w:instrText>
      </w:r>
      <w:r w:rsidR="00BB536B">
        <w:fldChar w:fldCharType="separate"/>
      </w:r>
      <w:r w:rsidR="00BB536B" w:rsidRPr="00BB536B">
        <w:rPr>
          <w:noProof/>
        </w:rPr>
        <w:t>(Basuroy et al., 2003; Chen et al., 2011)</w:t>
      </w:r>
      <w:r w:rsidR="00BB536B">
        <w:fldChar w:fldCharType="end"/>
      </w:r>
      <w:r w:rsidR="00BB536B">
        <w:t xml:space="preserve"> and video game industry </w:t>
      </w:r>
      <w:r w:rsidR="00BB536B">
        <w:fldChar w:fldCharType="begin" w:fldLock="1"/>
      </w:r>
      <w:r w:rsidR="00F63880">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id":"ITEM-2","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2","issue":"2","issued":{"date-parts":[["2010"]]},"page":"133-148","title":"Impact of online consumer reviews on Sales: The moderating role of product and consumer characteristics","type":"article-journal","volume":"74"},"uris":["http://www.mendeley.com/documents/?uuid=7c552623-34b3-4fef-9e9b-82cbfcbc9e14"]}],"mendeley":{"formattedCitation":"(Cox, 2014; Zhu &amp; Zhang, 2010)","plainTextFormattedCitation":"(Cox, 2014; Zhu &amp; Zhang, 2010)","previouslyFormattedCitation":"(Cox, 2014; Zhu &amp; Zhang, 2010)"},"properties":{"noteIndex":0},"schema":"https://github.com/citation-style-language/schema/raw/master/csl-citation.json"}</w:instrText>
      </w:r>
      <w:r w:rsidR="00BB536B">
        <w:fldChar w:fldCharType="separate"/>
      </w:r>
      <w:r w:rsidR="00BB536B" w:rsidRPr="00BB536B">
        <w:rPr>
          <w:noProof/>
        </w:rPr>
        <w:t>(Cox, 2014; Zhu &amp; Zhang, 2010)</w:t>
      </w:r>
      <w:r w:rsidR="00BB536B">
        <w:fldChar w:fldCharType="end"/>
      </w:r>
      <w:r w:rsidR="00C50523">
        <w:t>,</w:t>
      </w:r>
      <w:r w:rsidR="00BB536B">
        <w:t xml:space="preserve"> which also found that box office revenues and the sale of video games on console are significantly impacted by expert ratings.</w:t>
      </w:r>
      <w:r w:rsidR="00C869FA">
        <w:t xml:space="preserve"> These findings show that there are similarities between the console and PC gamer audience regarding the effects of expert reviews. There are no clear-cut contradictions of these findings in literature from reputable journals.</w:t>
      </w:r>
    </w:p>
    <w:p w14:paraId="360F1329" w14:textId="73AA9C3B" w:rsidR="00D51003" w:rsidRDefault="00D51003" w:rsidP="005C66C7">
      <w:pPr>
        <w:pStyle w:val="Heading3"/>
      </w:pPr>
      <w:bookmarkStart w:id="42" w:name="_Toc92112201"/>
      <w:r>
        <w:t>4.2.2 The main effect of user reviews</w:t>
      </w:r>
      <w:bookmarkEnd w:id="42"/>
    </w:p>
    <w:p w14:paraId="09C5FF0D" w14:textId="1EEEDB20" w:rsidR="00220FEF" w:rsidRPr="003E632C" w:rsidRDefault="007E288A" w:rsidP="003E632C">
      <w:pPr>
        <w:spacing w:line="360" w:lineRule="auto"/>
        <w:ind w:firstLine="720"/>
        <w:contextualSpacing/>
        <w:jc w:val="left"/>
      </w:pPr>
      <w:r>
        <w:t>In line with</w:t>
      </w:r>
      <w:r w:rsidR="007D4A58">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eastAsiaTheme="minorEastAsia"/>
        </w:rPr>
        <w:t xml:space="preserve">, </w:t>
      </w:r>
      <w:r w:rsidR="001438E9">
        <w:rPr>
          <w:rFonts w:eastAsiaTheme="minorEastAsia"/>
        </w:rPr>
        <w:t xml:space="preserve">the </w:t>
      </w:r>
      <w:r w:rsidR="009D1EC0">
        <w:rPr>
          <w:rFonts w:eastAsiaTheme="minorEastAsia"/>
        </w:rPr>
        <w:t xml:space="preserve">results </w:t>
      </w:r>
      <w:r w:rsidR="008808EC">
        <w:rPr>
          <w:rFonts w:eastAsiaTheme="minorEastAsia"/>
        </w:rPr>
        <w:t>show</w:t>
      </w:r>
      <w:r w:rsidR="001438E9">
        <w:rPr>
          <w:rFonts w:eastAsiaTheme="minorEastAsia"/>
        </w:rPr>
        <w:t xml:space="preserve"> </w:t>
      </w:r>
      <w:r>
        <w:rPr>
          <w:rFonts w:eastAsiaTheme="minorEastAsia"/>
        </w:rPr>
        <w:t xml:space="preserve">that </w:t>
      </w:r>
      <w:r>
        <w:t>u</w:t>
      </w:r>
      <w:r w:rsidR="000A6236">
        <w:t>ser rating positively affects the number of downloads on Steam (</w:t>
      </w:r>
      <w:r w:rsidR="000A6236">
        <w:rPr>
          <w:rFonts w:cs="Times New Roman"/>
        </w:rPr>
        <w:t>β</w:t>
      </w:r>
      <w:r w:rsidR="000A6236">
        <w:t xml:space="preserve"> = </w:t>
      </w:r>
      <w:r w:rsidR="004851B2">
        <w:t>0.124</w:t>
      </w:r>
      <w:r w:rsidR="000A6236">
        <w:t xml:space="preserve">, p = 0.000). </w:t>
      </w:r>
      <w:r w:rsidR="007D36C1">
        <w:t xml:space="preserve">This means that when </w:t>
      </w:r>
      <w:r w:rsidR="0049485F">
        <w:t xml:space="preserve">user rating increases </w:t>
      </w:r>
      <w:r>
        <w:t xml:space="preserve">by </w:t>
      </w:r>
      <w:r w:rsidR="001E2604">
        <w:t>one unit</w:t>
      </w:r>
      <w:r w:rsidR="007D36C1">
        <w:t>,</w:t>
      </w:r>
      <w:r w:rsidR="0049485F">
        <w:t xml:space="preserve"> the number of downloads on Steam </w:t>
      </w:r>
      <w:r>
        <w:t xml:space="preserve">increases by </w:t>
      </w:r>
      <w:r w:rsidR="007D36C1">
        <w:t>13.20</w:t>
      </w:r>
      <w:r>
        <w:t>%</w:t>
      </w:r>
      <w:r w:rsidR="00696735">
        <w:t>, ceteris paribus</w:t>
      </w:r>
      <w:r w:rsidR="0049485F">
        <w:t xml:space="preserve">. </w:t>
      </w:r>
      <w:r w:rsidR="00051E79">
        <w:t xml:space="preserve">This effect confirms </w:t>
      </w:r>
      <w:r w:rsidR="00441CE8">
        <w:t>findings</w:t>
      </w:r>
      <w:r w:rsidR="00051E79">
        <w:t xml:space="preserve"> </w:t>
      </w:r>
      <w:r w:rsidR="007925EA">
        <w:t xml:space="preserve">in </w:t>
      </w:r>
      <w:r w:rsidR="00051E79">
        <w:t>existing literature</w:t>
      </w:r>
      <w:r w:rsidR="00441CE8">
        <w:t xml:space="preserve">, which ascertained that the sale of books </w:t>
      </w:r>
      <w:r w:rsidR="00AE5D2E">
        <w:fldChar w:fldCharType="begin" w:fldLock="1"/>
      </w:r>
      <w:r w:rsidR="00AE5D2E">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AE5D2E">
        <w:fldChar w:fldCharType="separate"/>
      </w:r>
      <w:r w:rsidR="00AE5D2E" w:rsidRPr="00AE5D2E">
        <w:rPr>
          <w:noProof/>
        </w:rPr>
        <w:t>(Chevalier &amp; Mayzlin, 2006)</w:t>
      </w:r>
      <w:r w:rsidR="00AE5D2E">
        <w:fldChar w:fldCharType="end"/>
      </w:r>
      <w:r w:rsidR="00441CE8">
        <w:t>, movies</w:t>
      </w:r>
      <w:r w:rsidR="00AE5D2E">
        <w:t xml:space="preserve"> </w:t>
      </w:r>
      <w:r w:rsidR="00AE5D2E">
        <w:fldChar w:fldCharType="begin" w:fldLock="1"/>
      </w:r>
      <w:r w:rsidR="00CE4FC6">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sidR="00AE5D2E">
        <w:fldChar w:fldCharType="separate"/>
      </w:r>
      <w:r w:rsidR="00AE5D2E" w:rsidRPr="00AE5D2E">
        <w:rPr>
          <w:noProof/>
        </w:rPr>
        <w:t>(Chintagunta et al., 2010)</w:t>
      </w:r>
      <w:r w:rsidR="00AE5D2E">
        <w:fldChar w:fldCharType="end"/>
      </w:r>
      <w:r w:rsidR="00441CE8">
        <w:t xml:space="preserve"> and video games</w:t>
      </w:r>
      <w:r w:rsidR="00AE5D2E">
        <w:t xml:space="preserve"> </w:t>
      </w:r>
      <w:r w:rsidR="00441CE8">
        <w:t>on console</w:t>
      </w:r>
      <w:r w:rsidR="00AE5D2E">
        <w:t xml:space="preserve"> </w:t>
      </w:r>
      <w:sdt>
        <w:sdtPr>
          <w:id w:val="-392049158"/>
          <w:citation/>
        </w:sdtPr>
        <w:sdtEndPr/>
        <w:sdtContent>
          <w:r w:rsidR="00AE5D2E">
            <w:fldChar w:fldCharType="begin"/>
          </w:r>
          <w:r w:rsidR="00AE5D2E">
            <w:instrText xml:space="preserve"> CITATION Zhu06 \l 2057 </w:instrText>
          </w:r>
          <w:r w:rsidR="00AE5D2E">
            <w:fldChar w:fldCharType="separate"/>
          </w:r>
          <w:r w:rsidR="001F0254">
            <w:rPr>
              <w:noProof/>
            </w:rPr>
            <w:t>(Zhu &amp; Zhang, 2006)</w:t>
          </w:r>
          <w:r w:rsidR="00AE5D2E">
            <w:fldChar w:fldCharType="end"/>
          </w:r>
        </w:sdtContent>
      </w:sdt>
      <w:r w:rsidR="00441CE8">
        <w:t xml:space="preserve"> </w:t>
      </w:r>
      <w:r w:rsidR="00F20EAB">
        <w:t>found a significant positive relationship with user reviews.</w:t>
      </w:r>
      <w:r w:rsidR="0078546C">
        <w:t xml:space="preserve"> In similar fashion to the findings for expert ratings, these findings confirm that there is a similarity between the console and PC game audience when regarding the effect of user ratings. </w:t>
      </w:r>
      <w:r w:rsidR="008B315F">
        <w:t xml:space="preserve">Contradicting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8B315F">
        <w:rPr>
          <w:rFonts w:eastAsiaTheme="minorEastAsia"/>
        </w:rPr>
        <w:t xml:space="preserve"> is </w:t>
      </w:r>
      <w:r w:rsidR="000F3FE5">
        <w:t>Liu (2006)</w:t>
      </w:r>
      <w:r w:rsidR="008B315F">
        <w:t>,</w:t>
      </w:r>
      <w:r w:rsidR="000F3FE5">
        <w:t xml:space="preserve"> </w:t>
      </w:r>
      <w:r w:rsidR="00230219">
        <w:t>who found that volume has significant explanatory power for box office revenues whilst valence does not</w:t>
      </w:r>
      <w:r w:rsidR="000F3FE5">
        <w:rPr>
          <w:rFonts w:eastAsiaTheme="minorEastAsia"/>
        </w:rPr>
        <w:t>.</w:t>
      </w:r>
    </w:p>
    <w:p w14:paraId="477DBDCC" w14:textId="2566FA70" w:rsidR="00705E21" w:rsidRDefault="00705E21" w:rsidP="00705E21">
      <w:pPr>
        <w:pStyle w:val="Heading3"/>
      </w:pPr>
      <w:bookmarkStart w:id="43" w:name="_Toc92112202"/>
      <w:r>
        <w:t xml:space="preserve">4.2.3 The difference </w:t>
      </w:r>
      <w:r w:rsidR="00061133">
        <w:t>in effect of</w:t>
      </w:r>
      <w:r>
        <w:t xml:space="preserve"> expert- and user reviews</w:t>
      </w:r>
      <w:bookmarkEnd w:id="43"/>
    </w:p>
    <w:p w14:paraId="0A6831D8" w14:textId="1D79CAE3" w:rsidR="00705E21" w:rsidRPr="00AC45AA" w:rsidRDefault="00B24252" w:rsidP="00F86C0B">
      <w:pPr>
        <w:spacing w:line="360" w:lineRule="auto"/>
        <w:ind w:firstLine="720"/>
        <w:contextualSpacing/>
        <w:jc w:val="left"/>
        <w:rPr>
          <w:rFonts w:eastAsiaTheme="majorEastAsia" w:cstheme="majorBidi"/>
        </w:rPr>
      </w:pPr>
      <w:r>
        <w:rPr>
          <w:rFonts w:eastAsiaTheme="majorEastAsia" w:cstheme="majorBidi"/>
        </w:rPr>
        <w:t xml:space="preserve">In order to determine if </w:t>
      </w:r>
      <w:r w:rsidR="00573CBA">
        <w:rPr>
          <w:rFonts w:eastAsiaTheme="majorEastAsia" w:cstheme="majorBidi"/>
        </w:rPr>
        <w:t>there is a</w:t>
      </w:r>
      <w:r>
        <w:rPr>
          <w:rFonts w:eastAsiaTheme="majorEastAsia" w:cstheme="majorBidi"/>
        </w:rPr>
        <w:t xml:space="preserve"> difference between</w:t>
      </w:r>
      <w:r w:rsidR="0005320F">
        <w:rPr>
          <w:rFonts w:eastAsiaTheme="majorEastAsia" w:cstheme="majorBidi"/>
        </w:rPr>
        <w:t xml:space="preserve"> the effect of</w:t>
      </w:r>
      <w:r>
        <w:rPr>
          <w:rFonts w:eastAsiaTheme="majorEastAsia" w:cstheme="majorBidi"/>
        </w:rPr>
        <w:t xml:space="preserve"> expert- and user, a </w:t>
      </w:r>
      <w:r w:rsidR="00F613B8">
        <w:rPr>
          <w:rFonts w:eastAsiaTheme="majorEastAsia" w:cstheme="majorBidi"/>
        </w:rPr>
        <w:t>t</w:t>
      </w:r>
      <w:r>
        <w:rPr>
          <w:rFonts w:eastAsiaTheme="majorEastAsia" w:cstheme="majorBidi"/>
        </w:rPr>
        <w:t xml:space="preserve">-test </w:t>
      </w:r>
      <w:r w:rsidR="00A36F85">
        <w:rPr>
          <w:rFonts w:eastAsiaTheme="majorEastAsia" w:cstheme="majorBidi"/>
        </w:rPr>
        <w:t xml:space="preserve">is </w:t>
      </w:r>
      <w:r>
        <w:rPr>
          <w:rFonts w:eastAsiaTheme="majorEastAsia" w:cstheme="majorBidi"/>
        </w:rPr>
        <w:t xml:space="preserve">performed. With </w:t>
      </w:r>
      <w:r w:rsidR="00C01A94">
        <w:rPr>
          <w:rFonts w:eastAsiaTheme="majorEastAsia" w:cstheme="majorBidi"/>
        </w:rPr>
        <w:t xml:space="preserve">the </w:t>
      </w:r>
      <w:r w:rsidR="00F613B8">
        <w:rPr>
          <w:rFonts w:eastAsiaTheme="majorEastAsia" w:cstheme="majorBidi"/>
        </w:rPr>
        <w:t>t</w:t>
      </w:r>
      <w:r w:rsidR="00C01A94">
        <w:rPr>
          <w:rFonts w:eastAsiaTheme="majorEastAsia" w:cstheme="majorBidi"/>
        </w:rPr>
        <w:t>-test both variables are tested on whether t</w:t>
      </w:r>
      <w:r w:rsidR="0088691C">
        <w:rPr>
          <w:rFonts w:eastAsiaTheme="majorEastAsia" w:cstheme="majorBidi"/>
        </w:rPr>
        <w:t xml:space="preserve">he </w:t>
      </w:r>
      <w:r w:rsidR="00EA1DAA">
        <w:rPr>
          <w:rFonts w:eastAsiaTheme="majorEastAsia" w:cstheme="majorBidi"/>
        </w:rPr>
        <w:t xml:space="preserve">true difference </w:t>
      </w:r>
      <w:r w:rsidR="00573CBA">
        <w:rPr>
          <w:rFonts w:eastAsiaTheme="majorEastAsia" w:cstheme="majorBidi"/>
        </w:rPr>
        <w:t>between the group</w:t>
      </w:r>
      <w:r w:rsidR="00EA1DAA">
        <w:rPr>
          <w:rFonts w:eastAsiaTheme="majorEastAsia" w:cstheme="majorBidi"/>
        </w:rPr>
        <w:t xml:space="preserve"> mean</w:t>
      </w:r>
      <w:r w:rsidR="00573CBA">
        <w:rPr>
          <w:rFonts w:eastAsiaTheme="majorEastAsia" w:cstheme="majorBidi"/>
        </w:rPr>
        <w:t>s</w:t>
      </w:r>
      <w:r w:rsidR="00EA1DAA">
        <w:rPr>
          <w:rFonts w:eastAsiaTheme="majorEastAsia" w:cstheme="majorBidi"/>
        </w:rPr>
        <w:t xml:space="preserve"> is</w:t>
      </w:r>
      <w:r w:rsidR="000D0AE8">
        <w:rPr>
          <w:rFonts w:eastAsiaTheme="majorEastAsia" w:cstheme="majorBidi"/>
        </w:rPr>
        <w:t>,</w:t>
      </w:r>
      <w:r w:rsidR="00EA1DAA">
        <w:rPr>
          <w:rFonts w:eastAsiaTheme="majorEastAsia" w:cstheme="majorBidi"/>
        </w:rPr>
        <w:t xml:space="preserve"> </w:t>
      </w:r>
      <w:r w:rsidR="000A4C71">
        <w:rPr>
          <w:rFonts w:eastAsiaTheme="majorEastAsia" w:cstheme="majorBidi"/>
        </w:rPr>
        <w:t>or is not</w:t>
      </w:r>
      <w:r w:rsidR="000D0AE8">
        <w:rPr>
          <w:rFonts w:eastAsiaTheme="majorEastAsia" w:cstheme="majorBidi"/>
        </w:rPr>
        <w:t>,</w:t>
      </w:r>
      <w:r w:rsidR="000A4C71">
        <w:rPr>
          <w:rFonts w:eastAsiaTheme="majorEastAsia" w:cstheme="majorBidi"/>
        </w:rPr>
        <w:t xml:space="preserve"> different from 0</w:t>
      </w:r>
      <w:r w:rsidR="00331AE1">
        <w:rPr>
          <w:rFonts w:eastAsiaTheme="majorEastAsia" w:cstheme="majorBidi"/>
        </w:rPr>
        <w:t xml:space="preserve">. </w:t>
      </w:r>
      <w:r w:rsidR="00F86C0B">
        <w:rPr>
          <w:rFonts w:eastAsiaTheme="majorEastAsia" w:cstheme="majorBidi"/>
        </w:rPr>
        <w:t xml:space="preserve">According to the results of the </w:t>
      </w:r>
      <w:r w:rsidR="00EA1DAA">
        <w:rPr>
          <w:rFonts w:eastAsiaTheme="majorEastAsia" w:cstheme="majorBidi"/>
        </w:rPr>
        <w:t>t</w:t>
      </w:r>
      <w:r w:rsidR="00F86C0B">
        <w:rPr>
          <w:rFonts w:eastAsiaTheme="majorEastAsia" w:cstheme="majorBidi"/>
        </w:rPr>
        <w:t xml:space="preserve">-test, the true </w:t>
      </w:r>
      <w:r w:rsidR="00EA1DAA">
        <w:rPr>
          <w:rFonts w:eastAsiaTheme="majorEastAsia" w:cstheme="majorBidi"/>
        </w:rPr>
        <w:t xml:space="preserve">difference </w:t>
      </w:r>
      <w:r w:rsidR="00F86C0B">
        <w:rPr>
          <w:rFonts w:eastAsiaTheme="majorEastAsia" w:cstheme="majorBidi"/>
        </w:rPr>
        <w:t xml:space="preserve">between expert- and user reviews </w:t>
      </w:r>
      <w:r w:rsidR="00EA1DAA">
        <w:rPr>
          <w:rFonts w:eastAsiaTheme="majorEastAsia" w:cstheme="majorBidi"/>
        </w:rPr>
        <w:t>is different from 0</w:t>
      </w:r>
      <w:r w:rsidR="00F86C0B">
        <w:rPr>
          <w:rFonts w:eastAsiaTheme="majorEastAsia" w:cstheme="majorBidi"/>
        </w:rPr>
        <w:t xml:space="preserve"> (p &lt; 0.05). This means that there is a significant difference between the two variables</w:t>
      </w:r>
      <w:r w:rsidR="005169BF">
        <w:rPr>
          <w:rFonts w:eastAsiaTheme="majorEastAsia" w:cstheme="majorBidi"/>
        </w:rPr>
        <w:t>, and that the difference likely did not happen by chance</w:t>
      </w:r>
      <w:r w:rsidR="00C77FB6">
        <w:rPr>
          <w:rFonts w:eastAsiaTheme="majorEastAsia" w:cstheme="majorBidi"/>
        </w:rPr>
        <w:t xml:space="preserve">. </w:t>
      </w:r>
      <w:r w:rsidR="003D22A6">
        <w:rPr>
          <w:rFonts w:eastAsiaTheme="majorEastAsia" w:cstheme="majorBidi"/>
        </w:rPr>
        <w:t xml:space="preserve">Now, </w:t>
      </w:r>
      <w:r w:rsidR="002635B0">
        <w:rPr>
          <w:rFonts w:eastAsiaTheme="majorEastAsia" w:cstheme="majorBidi"/>
        </w:rPr>
        <w:t xml:space="preserve">when interpreting the coefficients from the table it is </w:t>
      </w:r>
      <w:r w:rsidR="002635B0">
        <w:rPr>
          <w:rFonts w:eastAsiaTheme="majorEastAsia" w:cstheme="majorBidi"/>
        </w:rPr>
        <w:lastRenderedPageBreak/>
        <w:t>evident that expert reviews ha</w:t>
      </w:r>
      <w:r w:rsidR="00F86E19">
        <w:rPr>
          <w:rFonts w:eastAsiaTheme="majorEastAsia" w:cstheme="majorBidi"/>
        </w:rPr>
        <w:t>ve</w:t>
      </w:r>
      <w:r w:rsidR="002635B0">
        <w:rPr>
          <w:rFonts w:eastAsiaTheme="majorEastAsia" w:cstheme="majorBidi"/>
        </w:rPr>
        <w:t xml:space="preserve"> a larger</w:t>
      </w:r>
      <w:r w:rsidR="009F2D0F">
        <w:rPr>
          <w:rFonts w:eastAsiaTheme="majorEastAsia" w:cstheme="majorBidi"/>
        </w:rPr>
        <w:t xml:space="preserve"> effect</w:t>
      </w:r>
      <w:r w:rsidR="002635B0">
        <w:rPr>
          <w:rFonts w:eastAsiaTheme="majorEastAsia" w:cstheme="majorBidi"/>
        </w:rPr>
        <w:t xml:space="preserve"> on the number of downloads on Steam than user reviews. These results are</w:t>
      </w:r>
      <w:r w:rsidR="00F86C0B">
        <w:rPr>
          <w:rFonts w:eastAsiaTheme="majorEastAsia" w:cstheme="majorBidi"/>
        </w:rPr>
        <w:t xml:space="preserve"> </w:t>
      </w:r>
      <w:r w:rsidR="0085772D">
        <w:rPr>
          <w:rFonts w:eastAsiaTheme="majorEastAsia" w:cstheme="majorBidi"/>
        </w:rPr>
        <w:t xml:space="preserve">in accordance with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2635B0">
        <w:rPr>
          <w:rFonts w:eastAsiaTheme="majorEastAsia" w:cstheme="majorBidi"/>
        </w:rPr>
        <w:t>, and</w:t>
      </w:r>
      <w:r w:rsidR="00F63880">
        <w:rPr>
          <w:rFonts w:eastAsiaTheme="majorEastAsia" w:cstheme="majorBidi"/>
        </w:rPr>
        <w:t xml:space="preserve"> fall in line with literature from the movie </w:t>
      </w:r>
      <w:r w:rsidR="00F7204F">
        <w:rPr>
          <w:rFonts w:eastAsiaTheme="majorEastAsia" w:cstheme="majorBidi"/>
        </w:rPr>
        <w:t xml:space="preserve">industry </w:t>
      </w:r>
      <w:r w:rsidR="00F63880">
        <w:rPr>
          <w:rFonts w:eastAsiaTheme="majorEastAsia" w:cstheme="majorBidi"/>
        </w:rPr>
        <w:fldChar w:fldCharType="begin" w:fldLock="1"/>
      </w:r>
      <w:r w:rsidR="00F63880">
        <w:rPr>
          <w:rFonts w:eastAsiaTheme="majorEastAsia" w:cstheme="majorBidi"/>
        </w:rPr>
        <w:instrText>ADDIN CSL_CITATION {"citationItems":[{"id":"ITEM-1","itemData":{"DOI":"10.1007/s10824-019-09350-7","ISBN":"0123456789","ISSN":"15736997","abstract":"This study is the first attempt to examine the effect of electronic word of mouth (user reviews) relative to expert reviews on moviegoing decisions. For the first time, we use time-varying data on expert reviews. We find that expert ratings matter much more for moviegoing decisions than user ratings and volume. Our data also show that experts tend to be more critical but more consistent in their reviews than users. We find that experts, but not eWOM, affect wide release moviegoing, contrary to industry thinking. Finally, we show that experts’ reviews matter most when consumers and critics are in closer agreement about the quality of the film. The study uses OLS as well as instrumental variables analysis to account for possible endogeneity.","author":[{"dropping-particle":"","family":"Basuroy","given":"Suman","non-dropping-particle":"","parse-names":false,"suffix":""},{"dropping-particle":"","family":"Abraham Ravid","given":"S.","non-dropping-particle":"","parse-names":false,"suffix":""},{"dropping-particle":"","family":"Gretz","given":"Richard T.","non-dropping-particle":"","parse-names":false,"suffix":""},{"dropping-particle":"","family":"Allen","given":"B. J.","non-dropping-particle":"","parse-names":false,"suffix":""}],"container-title":"Journal of Cultural Economics","id":"ITEM-1","issue":"1","issued":{"date-parts":[["2020"]]},"page":"57-96","publisher":"Springer US","title":"Is everybody an expert? An investigation into the impact of professional versus user reviews on movie revenues","type":"article-journal","volume":"44"},"uris":["http://www.mendeley.com/documents/?uuid=79157f53-1d19-4f39-8060-3c28f2d89561"]},{"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20; Souza et al., 2019)","plainTextFormattedCitation":"(Basuroy et al., 2020; Souza et al., 2019)","previouslyFormattedCitation":"(Basuroy et al., 2020; Souza et al., 2019)"},"properties":{"noteIndex":0},"schema":"https://github.com/citation-style-language/schema/raw/master/csl-citation.json"}</w:instrText>
      </w:r>
      <w:r w:rsidR="00F63880">
        <w:rPr>
          <w:rFonts w:eastAsiaTheme="majorEastAsia" w:cstheme="majorBidi"/>
        </w:rPr>
        <w:fldChar w:fldCharType="separate"/>
      </w:r>
      <w:r w:rsidR="00F63880" w:rsidRPr="00F63880">
        <w:rPr>
          <w:rFonts w:eastAsiaTheme="majorEastAsia" w:cstheme="majorBidi"/>
          <w:noProof/>
        </w:rPr>
        <w:t>(Basuroy et al., 2020; Souza et al., 2019)</w:t>
      </w:r>
      <w:r w:rsidR="00F63880">
        <w:rPr>
          <w:rFonts w:eastAsiaTheme="majorEastAsia" w:cstheme="majorBidi"/>
        </w:rPr>
        <w:fldChar w:fldCharType="end"/>
      </w:r>
      <w:r w:rsidR="002635B0">
        <w:rPr>
          <w:rFonts w:eastAsiaTheme="majorEastAsia" w:cstheme="majorBidi"/>
        </w:rPr>
        <w:t xml:space="preserve"> </w:t>
      </w:r>
      <w:r w:rsidR="00F63880">
        <w:rPr>
          <w:rFonts w:eastAsiaTheme="majorEastAsia" w:cstheme="majorBidi"/>
        </w:rPr>
        <w:t xml:space="preserve">which found that expert ratings were valued more trustworthy in comparison </w:t>
      </w:r>
      <w:r w:rsidR="00C95C61">
        <w:rPr>
          <w:rFonts w:eastAsiaTheme="majorEastAsia" w:cstheme="majorBidi"/>
        </w:rPr>
        <w:t>to</w:t>
      </w:r>
      <w:r w:rsidR="00F63880">
        <w:rPr>
          <w:rFonts w:eastAsiaTheme="majorEastAsia" w:cstheme="majorBidi"/>
        </w:rPr>
        <w:t xml:space="preserve"> user reviews. </w:t>
      </w:r>
      <w:r w:rsidR="0080262E">
        <w:rPr>
          <w:rFonts w:eastAsiaTheme="majorEastAsia" w:cstheme="majorBidi"/>
        </w:rPr>
        <w:t xml:space="preserve">Contradictory literature regarding this hypothesized relationship is present for the hotel </w:t>
      </w:r>
      <w:r w:rsidR="0080262E">
        <w:rPr>
          <w:rFonts w:eastAsiaTheme="majorEastAsia" w:cstheme="majorBidi"/>
        </w:rPr>
        <w:fldChar w:fldCharType="begin" w:fldLock="1"/>
      </w:r>
      <w:r w:rsidR="0080262E">
        <w:rPr>
          <w:rFonts w:eastAsiaTheme="majorEastAsia" w:cstheme="majorBidi"/>
        </w:rPr>
        <w:instrText>ADDIN CSL_CITATION {"citationItems":[{"id":"ITEM-1","itemData":{"DOI":"10.1093/jcr/ucv047","abstract":"This research documents a substantial disconnect between the objective quality information that online user ratings actually convey and the extent to which consumers trust them as indicators of objective quality. Analyses of a data set covering 1272 products across 120 vertically differentiated product categories reveal that average user ratings (1) lack convergence with Consumer Reports scores, the most commonly used measure of objective quality in the consumer behavior literature, (2) are often based on insufficient sample sizes which limits their informativeness, (3) do not predict resale prices in the used-product marketplace, and (4) are higher for more expensive products and premium brands, controlling for Consumer Reports scores. However, when forming quality inferences and purchase intentions, consumers heavily weight the average rating compared to other cues for quality like price and the number of ratings. They also fail to moderate their reliance on the average user rating as a function of sample size sufficiency. Consumers’ trust in the average user rating as a cue for objective quality appears to be based on an “illusion of validity.”","author":[{"dropping-particle":"","family":"Langhe","given":"Bart","non-dropping-particle":"De","parse-names":false,"suffix":""},{"dropping-particle":"","family":"Fernbach","given":"Philip M","non-dropping-particle":"","parse-names":false,"suffix":""},{"dropping-particle":"","family":"Lichtenstein","given":"Donald R","non-dropping-particle":"","parse-names":false,"suffix":""}],"container-title":"Journal of Consumer Research","id":"ITEM-1","issued":{"date-parts":[["2016"]]},"page":"817-833","title":"Navigating by the Stars : Investigating the Actual and Perceived Validity of Online User Ratings","type":"article-journal","volume":"42"},"uris":["http://www.mendeley.com/documents/?uuid=1f24a281-afa8-4d69-9425-3d54311d823a"]},{"id":"ITEM-2","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2","issue":"2","issued":{"date-parts":[["2012"]]},"page":"197-214","title":"The influence of internet customer reviews on the online sales and prices in hotel industry","type":"article-journal","volume":"32"},"uris":["http://www.mendeley.com/documents/?uuid=e0665f7a-cfe8-4e1f-be1e-392150423bd0"]}],"mendeley":{"formattedCitation":"(De Langhe et al., 2016; Öǧüt &amp; Onur Taş, 2012)","plainTextFormattedCitation":"(De Langhe et al., 2016; Öǧüt &amp; Onur Taş, 2012)","previouslyFormattedCitation":"(De Langhe et al., 2016; Öǧüt &amp; Onur Taş, 2012)"},"properties":{"noteIndex":0},"schema":"https://github.com/citation-style-language/schema/raw/master/csl-citation.json"}</w:instrText>
      </w:r>
      <w:r w:rsidR="0080262E">
        <w:rPr>
          <w:rFonts w:eastAsiaTheme="majorEastAsia" w:cstheme="majorBidi"/>
        </w:rPr>
        <w:fldChar w:fldCharType="separate"/>
      </w:r>
      <w:r w:rsidR="0080262E" w:rsidRPr="0080262E">
        <w:rPr>
          <w:rFonts w:eastAsiaTheme="majorEastAsia" w:cstheme="majorBidi"/>
          <w:noProof/>
        </w:rPr>
        <w:t>(De Langhe et al., 2016; Öǧüt &amp; Onur Taş, 2012)</w:t>
      </w:r>
      <w:r w:rsidR="0080262E">
        <w:rPr>
          <w:rFonts w:eastAsiaTheme="majorEastAsia" w:cstheme="majorBidi"/>
        </w:rPr>
        <w:fldChar w:fldCharType="end"/>
      </w:r>
      <w:r w:rsidR="0080262E">
        <w:rPr>
          <w:rFonts w:eastAsiaTheme="majorEastAsia" w:cstheme="majorBidi"/>
        </w:rPr>
        <w:t xml:space="preserve"> and movie industry </w:t>
      </w:r>
      <w:r w:rsidR="0080262E">
        <w:rPr>
          <w:rFonts w:eastAsiaTheme="majorEastAsia" w:cstheme="majorBidi"/>
        </w:rPr>
        <w:fldChar w:fldCharType="begin" w:fldLock="1"/>
      </w:r>
      <w:r w:rsidR="004A6D7D">
        <w:rPr>
          <w:rFonts w:eastAsiaTheme="majorEastAsia" w:cstheme="majorBidi"/>
        </w:rPr>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sidR="0080262E">
        <w:rPr>
          <w:rFonts w:eastAsiaTheme="majorEastAsia" w:cstheme="majorBidi"/>
        </w:rPr>
        <w:fldChar w:fldCharType="separate"/>
      </w:r>
      <w:r w:rsidR="0080262E" w:rsidRPr="0080262E">
        <w:rPr>
          <w:rFonts w:eastAsiaTheme="majorEastAsia" w:cstheme="majorBidi"/>
          <w:noProof/>
        </w:rPr>
        <w:t>(Tsao, 2014)</w:t>
      </w:r>
      <w:r w:rsidR="0080262E">
        <w:rPr>
          <w:rFonts w:eastAsiaTheme="majorEastAsia" w:cstheme="majorBidi"/>
        </w:rPr>
        <w:fldChar w:fldCharType="end"/>
      </w:r>
      <w:r w:rsidR="0080262E">
        <w:rPr>
          <w:rFonts w:eastAsiaTheme="majorEastAsia" w:cstheme="majorBidi"/>
        </w:rPr>
        <w:t xml:space="preserve">, which </w:t>
      </w:r>
      <w:r w:rsidR="00300D44">
        <w:rPr>
          <w:rFonts w:eastAsiaTheme="majorEastAsia" w:cstheme="majorBidi"/>
        </w:rPr>
        <w:t xml:space="preserve">found </w:t>
      </w:r>
      <w:r w:rsidR="0080262E">
        <w:rPr>
          <w:rFonts w:eastAsiaTheme="majorEastAsia" w:cstheme="majorBidi"/>
        </w:rPr>
        <w:t>that consumers relate more to peers than professionals.</w:t>
      </w:r>
      <w:r w:rsidR="00AC45AA">
        <w:rPr>
          <w:rFonts w:eastAsiaTheme="majorEastAsia" w:cstheme="majorBidi"/>
        </w:rPr>
        <w:t xml:space="preserve"> </w:t>
      </w:r>
    </w:p>
    <w:p w14:paraId="4DBF0351" w14:textId="13BD781E" w:rsidR="00AD3350" w:rsidRDefault="00AD3350" w:rsidP="00AD3350">
      <w:pPr>
        <w:pStyle w:val="Heading2"/>
      </w:pPr>
      <w:bookmarkStart w:id="44" w:name="_Toc92112203"/>
      <w:r>
        <w:t>4.</w:t>
      </w:r>
      <w:r w:rsidR="00DF5571">
        <w:t>3</w:t>
      </w:r>
      <w:r>
        <w:t xml:space="preserve"> Moderating effects</w:t>
      </w:r>
      <w:bookmarkEnd w:id="44"/>
    </w:p>
    <w:p w14:paraId="66B5E413" w14:textId="38014DF6" w:rsidR="00795D3C" w:rsidRDefault="00795D3C" w:rsidP="00795D3C">
      <w:pPr>
        <w:pStyle w:val="Heading3"/>
      </w:pPr>
      <w:bookmarkStart w:id="45" w:name="_Toc92112204"/>
      <w:r>
        <w:t>4.3.1 The moderating effect of game mode</w:t>
      </w:r>
      <w:bookmarkEnd w:id="45"/>
    </w:p>
    <w:p w14:paraId="2C1256A6" w14:textId="20FDF06D" w:rsidR="00E13AB5" w:rsidRDefault="006475A6" w:rsidP="00437005">
      <w:pPr>
        <w:spacing w:line="360" w:lineRule="auto"/>
        <w:ind w:firstLine="720"/>
        <w:contextualSpacing/>
        <w:jc w:val="left"/>
        <w:rPr>
          <w:rFonts w:eastAsiaTheme="majorEastAsia" w:cstheme="majorBidi"/>
        </w:rPr>
      </w:pPr>
      <m:oMath>
        <m:sSub>
          <m:sSubPr>
            <m:ctrlPr>
              <w:rPr>
                <w:rFonts w:ascii="Cambria Math" w:hAnsi="Cambria Math"/>
                <w:i/>
              </w:rPr>
            </m:ctrlPr>
          </m:sSubPr>
          <m:e>
            <m:r>
              <w:rPr>
                <w:rFonts w:ascii="Cambria Math" w:hAnsi="Cambria Math"/>
              </w:rPr>
              <m:t>H</m:t>
            </m:r>
          </m:e>
          <m:sub>
            <m:r>
              <w:rPr>
                <w:rFonts w:ascii="Cambria Math" w:hAnsi="Cambria Math"/>
              </w:rPr>
              <m:t>4</m:t>
            </m:r>
          </m:sub>
        </m:sSub>
      </m:oMath>
      <w:r w:rsidR="005B43E5">
        <w:rPr>
          <w:rFonts w:eastAsiaTheme="minorEastAsia"/>
        </w:rPr>
        <w:t xml:space="preserve"> is not supported, as the </w:t>
      </w:r>
      <w:r w:rsidR="003C6DD5">
        <w:rPr>
          <w:rFonts w:eastAsiaTheme="minorEastAsia"/>
        </w:rPr>
        <w:t>moderation of</w:t>
      </w:r>
      <w:r w:rsidR="005B43E5">
        <w:rPr>
          <w:rFonts w:eastAsiaTheme="minorEastAsia"/>
        </w:rPr>
        <w:t xml:space="preserve"> </w:t>
      </w:r>
      <w:r w:rsidR="005B43E5">
        <w:t>game mode on the effect of e</w:t>
      </w:r>
      <w:r w:rsidR="00D053F0">
        <w:t>xpert rating</w:t>
      </w:r>
      <w:r w:rsidR="00C06B82">
        <w:t xml:space="preserve"> </w:t>
      </w:r>
      <w:r w:rsidR="005B43E5">
        <w:t xml:space="preserve">on the number of downloads on Steam is </w:t>
      </w:r>
      <w:r w:rsidR="003C6DD5">
        <w:t>in</w:t>
      </w:r>
      <w:r w:rsidR="005B43E5">
        <w:t xml:space="preserve">significant </w:t>
      </w:r>
      <w:r w:rsidR="00C06B82">
        <w:t>(</w:t>
      </w:r>
      <w:r w:rsidR="00C06B82">
        <w:rPr>
          <w:rFonts w:cs="Times New Roman"/>
        </w:rPr>
        <w:t>β</w:t>
      </w:r>
      <w:r w:rsidR="00C06B82">
        <w:t xml:space="preserve"> = </w:t>
      </w:r>
      <w:r w:rsidR="00183627">
        <w:t>0.034</w:t>
      </w:r>
      <w:r w:rsidR="00C06B82">
        <w:t>, p = 0.169)</w:t>
      </w:r>
      <w:r w:rsidR="005B43E5">
        <w:t>.</w:t>
      </w:r>
      <w:r w:rsidR="00FC09D3">
        <w:t xml:space="preserve"> </w:t>
      </w:r>
      <w:r w:rsidR="00B557AC">
        <w:t xml:space="preserve">The reasoning behind the insignificance </w:t>
      </w:r>
      <w:r w:rsidR="00437005">
        <w:t xml:space="preserve">may </w:t>
      </w:r>
      <w:r w:rsidR="00B557AC">
        <w:t xml:space="preserve">be that the effect of an expert rating does not depend on game mode. For instance, </w:t>
      </w:r>
      <w:r w:rsidR="00437005">
        <w:t xml:space="preserve">as mentioned in the paragraph about </w:t>
      </w:r>
      <m:oMath>
        <m:sSub>
          <m:sSubPr>
            <m:ctrlPr>
              <w:rPr>
                <w:rFonts w:ascii="Cambria Math" w:hAnsi="Cambria Math"/>
                <w:i/>
              </w:rPr>
            </m:ctrlPr>
          </m:sSubPr>
          <m:e>
            <m:r>
              <w:rPr>
                <w:rFonts w:ascii="Cambria Math" w:hAnsi="Cambria Math"/>
              </w:rPr>
              <m:t>H</m:t>
            </m:r>
          </m:e>
          <m:sub>
            <m:r>
              <w:rPr>
                <w:rFonts w:ascii="Cambria Math" w:hAnsi="Cambria Math"/>
              </w:rPr>
              <m:t>5</m:t>
            </m:r>
          </m:sub>
        </m:sSub>
      </m:oMath>
      <w:r w:rsidR="00437005">
        <w:rPr>
          <w:rFonts w:eastAsiaTheme="majorEastAsia" w:cstheme="majorBidi"/>
        </w:rPr>
        <w:t>, a gamer values user rating</w:t>
      </w:r>
      <w:r w:rsidR="002E372C">
        <w:rPr>
          <w:rFonts w:eastAsiaTheme="majorEastAsia" w:cstheme="majorBidi"/>
        </w:rPr>
        <w:t>s</w:t>
      </w:r>
      <w:r w:rsidR="00437005">
        <w:rPr>
          <w:rFonts w:eastAsiaTheme="majorEastAsia" w:cstheme="majorBidi"/>
        </w:rPr>
        <w:t xml:space="preserve"> more for multi-player games than user rating</w:t>
      </w:r>
      <w:r w:rsidR="002E372C">
        <w:rPr>
          <w:rFonts w:eastAsiaTheme="majorEastAsia" w:cstheme="majorBidi"/>
        </w:rPr>
        <w:t>s</w:t>
      </w:r>
      <w:r w:rsidR="00437005">
        <w:rPr>
          <w:rFonts w:eastAsiaTheme="majorEastAsia" w:cstheme="majorBidi"/>
        </w:rPr>
        <w:t xml:space="preserve"> for single-player games </w:t>
      </w:r>
      <w:r w:rsidR="00DD244E">
        <w:rPr>
          <w:rFonts w:eastAsiaTheme="majorEastAsia" w:cstheme="majorBidi"/>
        </w:rPr>
        <w:t>as</w:t>
      </w:r>
      <w:r w:rsidR="00437005">
        <w:rPr>
          <w:rFonts w:eastAsiaTheme="majorEastAsia" w:cstheme="majorBidi"/>
        </w:rPr>
        <w:t xml:space="preserve"> the rating is posted by </w:t>
      </w:r>
      <w:r w:rsidR="002E372C">
        <w:rPr>
          <w:rFonts w:eastAsiaTheme="majorEastAsia" w:cstheme="majorBidi"/>
        </w:rPr>
        <w:t>other gamers</w:t>
      </w:r>
      <w:r w:rsidR="009A2899">
        <w:rPr>
          <w:rFonts w:eastAsiaTheme="majorEastAsia" w:cstheme="majorBidi"/>
        </w:rPr>
        <w:t xml:space="preserve"> from the community that play </w:t>
      </w:r>
      <w:r w:rsidR="002E372C">
        <w:rPr>
          <w:rFonts w:eastAsiaTheme="majorEastAsia" w:cstheme="majorBidi"/>
        </w:rPr>
        <w:t>that specific multi-player game</w:t>
      </w:r>
      <w:r w:rsidR="00437005">
        <w:rPr>
          <w:rFonts w:eastAsiaTheme="majorEastAsia" w:cstheme="majorBidi"/>
        </w:rPr>
        <w:t xml:space="preserve">. However, an expert is playing the game </w:t>
      </w:r>
      <w:r w:rsidR="002E372C">
        <w:rPr>
          <w:rFonts w:eastAsiaTheme="majorEastAsia" w:cstheme="majorBidi"/>
        </w:rPr>
        <w:t xml:space="preserve">in order </w:t>
      </w:r>
      <w:r w:rsidR="00437005">
        <w:rPr>
          <w:rFonts w:eastAsiaTheme="majorEastAsia" w:cstheme="majorBidi"/>
        </w:rPr>
        <w:t>to judge it on certain parameters that they dub as important or essential. Therefore, an expert review might be viewed as a more global rating that does not depend on game mode</w:t>
      </w:r>
      <w:r w:rsidR="009A2899">
        <w:rPr>
          <w:rFonts w:eastAsiaTheme="majorEastAsia" w:cstheme="majorBidi"/>
        </w:rPr>
        <w:t xml:space="preserve"> but more on the experts knowledge and intuition about video game quality.</w:t>
      </w:r>
    </w:p>
    <w:p w14:paraId="48FD54DF" w14:textId="5C01D93A" w:rsidR="005D004A" w:rsidRPr="00EE6739" w:rsidRDefault="006475A6" w:rsidP="005D004A">
      <w:pPr>
        <w:spacing w:line="360" w:lineRule="auto"/>
        <w:ind w:firstLine="720"/>
        <w:contextualSpacing/>
        <w:jc w:val="left"/>
      </w:pPr>
      <m:oMath>
        <m:sSub>
          <m:sSubPr>
            <m:ctrlPr>
              <w:rPr>
                <w:rFonts w:ascii="Cambria Math" w:hAnsi="Cambria Math"/>
                <w:i/>
              </w:rPr>
            </m:ctrlPr>
          </m:sSubPr>
          <m:e>
            <m:r>
              <w:rPr>
                <w:rFonts w:ascii="Cambria Math" w:hAnsi="Cambria Math"/>
              </w:rPr>
              <m:t>H</m:t>
            </m:r>
          </m:e>
          <m:sub>
            <m:r>
              <w:rPr>
                <w:rFonts w:ascii="Cambria Math" w:hAnsi="Cambria Math"/>
              </w:rPr>
              <m:t>5</m:t>
            </m:r>
          </m:sub>
        </m:sSub>
      </m:oMath>
      <w:r w:rsidR="005D004A">
        <w:rPr>
          <w:rFonts w:eastAsiaTheme="majorEastAsia" w:cstheme="majorBidi"/>
        </w:rPr>
        <w:t xml:space="preserve"> is supported, as the positive effect of user rating on the number of downloads on Steam is stronger when a game is multi-player </w:t>
      </w:r>
      <w:r w:rsidR="005D004A">
        <w:t>(</w:t>
      </w:r>
      <w:r w:rsidR="005D004A">
        <w:rPr>
          <w:rFonts w:cs="Times New Roman"/>
        </w:rPr>
        <w:t>β</w:t>
      </w:r>
      <w:r w:rsidR="005D004A">
        <w:t xml:space="preserve"> = -0.066, p = 0.023). The results show that the slope decreases if a game is single-player (dummy = 1) and the user rating increases by one unit, vice versa. The distinct moderating effect shows that when a game is single-player and the user rating increases by one unit, the number of downloads on Steam decreases by 6.39%, ceteris paribus. However, the total effect of the moderator is computed by the summation of the main- and moderating effect </w:t>
      </w:r>
      <w:r w:rsidR="005D004A">
        <w:rPr>
          <w:rFonts w:cs="Times New Roman"/>
        </w:rPr>
        <w:t xml:space="preserve">β. Doing so shows that </w:t>
      </w:r>
      <w:r w:rsidR="005D004A">
        <w:t>the initial 13.20% increase per one unit of user rating, decreases to an increase of 5.97% per one unit if the game is single-player. There is no concrete literature in line with these findings. The main intuition was built upon the assumption that a large community of gamers play multi-player games together, and thus value each others opinions highly.</w:t>
      </w:r>
    </w:p>
    <w:p w14:paraId="5307C1DF" w14:textId="476A1D41" w:rsidR="00795D3C" w:rsidRDefault="00795D3C" w:rsidP="00795D3C">
      <w:pPr>
        <w:pStyle w:val="Heading3"/>
      </w:pPr>
      <w:bookmarkStart w:id="46" w:name="_Toc92112205"/>
      <w:r>
        <w:t>4.3.2 The moderating effect of publisher</w:t>
      </w:r>
      <w:bookmarkEnd w:id="46"/>
    </w:p>
    <w:p w14:paraId="709CC91B" w14:textId="22B73CDC" w:rsidR="007943B5" w:rsidRPr="00CD575C" w:rsidRDefault="007273C7" w:rsidP="00AB3BB4">
      <w:pPr>
        <w:spacing w:line="360" w:lineRule="auto"/>
        <w:ind w:firstLine="720"/>
        <w:contextualSpacing/>
        <w:jc w:val="left"/>
        <w:rPr>
          <w:b/>
          <w:bCs/>
        </w:rPr>
      </w:pPr>
      <w:r>
        <w:rPr>
          <w:rFonts w:eastAsiaTheme="minorEastAsia"/>
        </w:rPr>
        <w:t xml:space="preserve">The results show contradictory findings for </w:t>
      </w:r>
      <m:oMath>
        <m:sSub>
          <m:sSubPr>
            <m:ctrlPr>
              <w:rPr>
                <w:rFonts w:ascii="Cambria Math" w:hAnsi="Cambria Math"/>
                <w:i/>
              </w:rPr>
            </m:ctrlPr>
          </m:sSubPr>
          <m:e>
            <m:r>
              <w:rPr>
                <w:rFonts w:ascii="Cambria Math" w:hAnsi="Cambria Math"/>
              </w:rPr>
              <m:t>H</m:t>
            </m:r>
          </m:e>
          <m:sub>
            <m:r>
              <w:rPr>
                <w:rFonts w:ascii="Cambria Math" w:hAnsi="Cambria Math"/>
              </w:rPr>
              <m:t>6</m:t>
            </m:r>
          </m:sub>
        </m:sSub>
      </m:oMath>
      <w:r>
        <w:rPr>
          <w:rFonts w:eastAsiaTheme="minorEastAsia"/>
        </w:rPr>
        <w:t>. The positive effect of expert r</w:t>
      </w:r>
      <w:r w:rsidR="00E37379">
        <w:rPr>
          <w:rFonts w:eastAsiaTheme="minorEastAsia"/>
        </w:rPr>
        <w:t xml:space="preserve">atings </w:t>
      </w:r>
      <w:r>
        <w:rPr>
          <w:rFonts w:eastAsiaTheme="minorEastAsia"/>
        </w:rPr>
        <w:t xml:space="preserve">on the number of downloads on Steam is stronger when the game is released by a major </w:t>
      </w:r>
      <w:r>
        <w:rPr>
          <w:rFonts w:eastAsiaTheme="minorEastAsia"/>
        </w:rPr>
        <w:lastRenderedPageBreak/>
        <w:t xml:space="preserve">publisher </w:t>
      </w:r>
      <w:r>
        <w:t>(</w:t>
      </w:r>
      <w:r>
        <w:rPr>
          <w:rFonts w:cs="Times New Roman"/>
        </w:rPr>
        <w:t>β</w:t>
      </w:r>
      <w:r>
        <w:t xml:space="preserve"> = 0.070, p = 0.008)</w:t>
      </w:r>
      <w:r>
        <w:rPr>
          <w:rFonts w:eastAsiaTheme="minorEastAsia"/>
        </w:rPr>
        <w:t>.</w:t>
      </w:r>
      <w:r w:rsidR="00E3740D">
        <w:rPr>
          <w:rFonts w:eastAsiaTheme="minorEastAsia"/>
        </w:rPr>
        <w:t xml:space="preserve"> </w:t>
      </w:r>
      <w:r w:rsidR="004A6D7D">
        <w:rPr>
          <w:rFonts w:eastAsiaTheme="minorEastAsia"/>
        </w:rPr>
        <w:t xml:space="preserve">This shows that </w:t>
      </w:r>
      <w:r w:rsidR="00517D68">
        <w:rPr>
          <w:rFonts w:eastAsiaTheme="minorEastAsia"/>
        </w:rPr>
        <w:t xml:space="preserve">the slope increases </w:t>
      </w:r>
      <w:r w:rsidR="00F83B60">
        <w:rPr>
          <w:rFonts w:eastAsiaTheme="minorEastAsia"/>
        </w:rPr>
        <w:t>when</w:t>
      </w:r>
      <w:r w:rsidR="004A6D7D">
        <w:rPr>
          <w:rFonts w:eastAsiaTheme="minorEastAsia"/>
        </w:rPr>
        <w:t xml:space="preserve"> </w:t>
      </w:r>
      <w:r w:rsidR="00F83B60">
        <w:rPr>
          <w:rFonts w:eastAsiaTheme="minorEastAsia"/>
        </w:rPr>
        <w:t>a</w:t>
      </w:r>
      <w:r w:rsidR="004A6D7D">
        <w:rPr>
          <w:rFonts w:eastAsiaTheme="minorEastAsia"/>
        </w:rPr>
        <w:t xml:space="preserve"> game is released by a major publisher (dummy = 1)</w:t>
      </w:r>
      <w:r w:rsidR="00F83B60">
        <w:rPr>
          <w:rFonts w:eastAsiaTheme="minorEastAsia"/>
        </w:rPr>
        <w:t xml:space="preserve"> and the expert rating increases by one unit</w:t>
      </w:r>
      <w:r w:rsidR="004A6D7D">
        <w:rPr>
          <w:rFonts w:eastAsiaTheme="minorEastAsia"/>
        </w:rPr>
        <w:t xml:space="preserve">, vice versa. </w:t>
      </w:r>
      <w:r w:rsidR="00106BBD">
        <w:rPr>
          <w:rFonts w:eastAsiaTheme="minorEastAsia"/>
        </w:rPr>
        <w:t>When observing the distinct moderating effect, it</w:t>
      </w:r>
      <w:r w:rsidR="00CD575C">
        <w:rPr>
          <w:rFonts w:eastAsiaTheme="minorEastAsia"/>
        </w:rPr>
        <w:t xml:space="preserve"> is</w:t>
      </w:r>
      <w:r w:rsidR="00106BBD">
        <w:rPr>
          <w:rFonts w:eastAsiaTheme="minorEastAsia"/>
        </w:rPr>
        <w:t xml:space="preserve"> apparent that when</w:t>
      </w:r>
      <w:r w:rsidR="004A6D7D">
        <w:rPr>
          <w:rFonts w:eastAsiaTheme="minorEastAsia"/>
        </w:rPr>
        <w:t xml:space="preserve"> the expert rating increases by one unit</w:t>
      </w:r>
      <w:r w:rsidR="00106BBD">
        <w:rPr>
          <w:rFonts w:eastAsiaTheme="minorEastAsia"/>
        </w:rPr>
        <w:t xml:space="preserve"> for a game released by a major publisher</w:t>
      </w:r>
      <w:r w:rsidR="004A6D7D">
        <w:rPr>
          <w:rFonts w:eastAsiaTheme="minorEastAsia"/>
        </w:rPr>
        <w:t>, the number of downloads on Steam increases by 7.25%</w:t>
      </w:r>
      <w:r w:rsidR="00D51AE3">
        <w:rPr>
          <w:rFonts w:eastAsiaTheme="minorEastAsia"/>
        </w:rPr>
        <w:t>, ceteris paribus</w:t>
      </w:r>
      <w:r w:rsidR="004A6D7D">
        <w:rPr>
          <w:rFonts w:eastAsiaTheme="minorEastAsia"/>
        </w:rPr>
        <w:t xml:space="preserve">. </w:t>
      </w:r>
      <w:r w:rsidR="00B6345E">
        <w:rPr>
          <w:rFonts w:eastAsiaTheme="minorEastAsia"/>
        </w:rPr>
        <w:t>However</w:t>
      </w:r>
      <w:r w:rsidR="00106BBD">
        <w:rPr>
          <w:rFonts w:eastAsiaTheme="minorEastAsia"/>
        </w:rPr>
        <w:t>, when observing the total effect of the moderator it shows that the</w:t>
      </w:r>
      <w:r w:rsidR="00D162AE">
        <w:rPr>
          <w:rFonts w:eastAsiaTheme="minorEastAsia"/>
        </w:rPr>
        <w:t xml:space="preserve"> initial</w:t>
      </w:r>
      <w:r w:rsidR="00106BBD">
        <w:rPr>
          <w:rFonts w:eastAsiaTheme="minorEastAsia"/>
        </w:rPr>
        <w:t xml:space="preserve"> 16.65% increase per one</w:t>
      </w:r>
      <w:r w:rsidR="00D162AE">
        <w:rPr>
          <w:rFonts w:eastAsiaTheme="minorEastAsia"/>
        </w:rPr>
        <w:t xml:space="preserve"> unit</w:t>
      </w:r>
      <w:r w:rsidR="00106BBD">
        <w:rPr>
          <w:rFonts w:eastAsiaTheme="minorEastAsia"/>
        </w:rPr>
        <w:t xml:space="preserve"> of expert rating increases to 25.11% if the game is released by a major publisher. </w:t>
      </w:r>
      <w:r w:rsidR="004A6D7D">
        <w:rPr>
          <w:rFonts w:eastAsiaTheme="minorEastAsia"/>
        </w:rPr>
        <w:t xml:space="preserve">Literature from the movie industry contradicts these findings, stating that the influence of expert reviews on blockbusters is not significant </w:t>
      </w:r>
      <w:r w:rsidR="004A6D7D">
        <w:rPr>
          <w:rFonts w:eastAsiaTheme="minorEastAsia"/>
        </w:rPr>
        <w:fldChar w:fldCharType="begin" w:fldLock="1"/>
      </w:r>
      <w:r w:rsidR="00630032">
        <w:rPr>
          <w:rFonts w:eastAsiaTheme="minorEastAsia"/>
        </w:rPr>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03; Souza et al., 2019)","plainTextFormattedCitation":"(Basuroy et al., 2003; Souza et al., 2019)","previouslyFormattedCitation":"(Basuroy et al., 2003; Souza et al., 2019)"},"properties":{"noteIndex":0},"schema":"https://github.com/citation-style-language/schema/raw/master/csl-citation.json"}</w:instrText>
      </w:r>
      <w:r w:rsidR="004A6D7D">
        <w:rPr>
          <w:rFonts w:eastAsiaTheme="minorEastAsia"/>
        </w:rPr>
        <w:fldChar w:fldCharType="separate"/>
      </w:r>
      <w:r w:rsidR="004A6D7D" w:rsidRPr="004A6D7D">
        <w:rPr>
          <w:rFonts w:eastAsiaTheme="minorEastAsia"/>
          <w:noProof/>
        </w:rPr>
        <w:t>(Basuroy et al., 2003; Souza et al., 2019)</w:t>
      </w:r>
      <w:r w:rsidR="004A6D7D">
        <w:rPr>
          <w:rFonts w:eastAsiaTheme="minorEastAsia"/>
        </w:rPr>
        <w:fldChar w:fldCharType="end"/>
      </w:r>
      <w:r w:rsidR="004A6D7D">
        <w:rPr>
          <w:rFonts w:eastAsiaTheme="minorEastAsia"/>
        </w:rPr>
        <w:t>.</w:t>
      </w:r>
      <w:r w:rsidR="00710E97">
        <w:rPr>
          <w:rFonts w:eastAsiaTheme="minorEastAsia"/>
        </w:rPr>
        <w:t xml:space="preserve"> This leads to the belief that there is an observable difference between the movie</w:t>
      </w:r>
      <w:r w:rsidR="00D22442">
        <w:rPr>
          <w:rFonts w:eastAsiaTheme="minorEastAsia"/>
        </w:rPr>
        <w:t>-</w:t>
      </w:r>
      <w:r w:rsidR="00710E97">
        <w:rPr>
          <w:rFonts w:eastAsiaTheme="minorEastAsia"/>
        </w:rPr>
        <w:t xml:space="preserve"> and </w:t>
      </w:r>
      <w:r w:rsidR="00A25DCF">
        <w:rPr>
          <w:rFonts w:eastAsiaTheme="minorEastAsia"/>
        </w:rPr>
        <w:t>video game industry</w:t>
      </w:r>
      <w:r w:rsidR="00710E97">
        <w:rPr>
          <w:rFonts w:eastAsiaTheme="minorEastAsia"/>
        </w:rPr>
        <w:t xml:space="preserve"> regarding the release of movies and games</w:t>
      </w:r>
      <w:r w:rsidR="006952D3">
        <w:rPr>
          <w:rFonts w:eastAsiaTheme="minorEastAsia"/>
        </w:rPr>
        <w:t xml:space="preserve"> from producers with well-renowned brands and</w:t>
      </w:r>
      <w:r w:rsidR="00CD575C">
        <w:rPr>
          <w:rFonts w:eastAsiaTheme="minorEastAsia"/>
        </w:rPr>
        <w:t xml:space="preserve"> a</w:t>
      </w:r>
      <w:r w:rsidR="006952D3">
        <w:rPr>
          <w:rFonts w:eastAsiaTheme="minorEastAsia"/>
        </w:rPr>
        <w:t xml:space="preserve"> high production budget</w:t>
      </w:r>
      <w:r w:rsidR="00710E97">
        <w:rPr>
          <w:rFonts w:eastAsiaTheme="minorEastAsia"/>
        </w:rPr>
        <w:t>.</w:t>
      </w:r>
      <w:r w:rsidR="0031366B">
        <w:rPr>
          <w:rFonts w:eastAsiaTheme="minorEastAsia"/>
        </w:rPr>
        <w:t xml:space="preserve"> </w:t>
      </w:r>
      <w:r w:rsidR="006952D3">
        <w:rPr>
          <w:rFonts w:eastAsiaTheme="minorEastAsia"/>
        </w:rPr>
        <w:t>F</w:t>
      </w:r>
      <w:r w:rsidR="00BC33D1">
        <w:rPr>
          <w:rFonts w:eastAsiaTheme="minorEastAsia"/>
        </w:rPr>
        <w:t>urthermore</w:t>
      </w:r>
      <w:r w:rsidR="006952D3">
        <w:rPr>
          <w:rFonts w:eastAsiaTheme="minorEastAsia"/>
        </w:rPr>
        <w:t xml:space="preserve">, this could </w:t>
      </w:r>
      <w:r w:rsidR="00BC33D1">
        <w:rPr>
          <w:rFonts w:eastAsiaTheme="minorEastAsia"/>
        </w:rPr>
        <w:t xml:space="preserve">also be </w:t>
      </w:r>
      <w:r w:rsidR="006952D3">
        <w:rPr>
          <w:rFonts w:eastAsiaTheme="minorEastAsia"/>
        </w:rPr>
        <w:t>a</w:t>
      </w:r>
      <w:r w:rsidR="0031366B">
        <w:rPr>
          <w:rFonts w:eastAsiaTheme="minorEastAsia"/>
        </w:rPr>
        <w:t xml:space="preserve"> reason</w:t>
      </w:r>
      <w:r w:rsidR="00BC33D1">
        <w:rPr>
          <w:rFonts w:eastAsiaTheme="minorEastAsia"/>
        </w:rPr>
        <w:t xml:space="preserve"> why</w:t>
      </w:r>
      <w:r w:rsidR="0031366B">
        <w:rPr>
          <w:rFonts w:eastAsiaTheme="minorEastAsia"/>
        </w:rPr>
        <w:t xml:space="preserve"> a</w:t>
      </w:r>
      <w:r w:rsidR="0000332F">
        <w:rPr>
          <w:rFonts w:eastAsiaTheme="minorEastAsia"/>
        </w:rPr>
        <w:t xml:space="preserve">n expert review would be more favourable when rating a game </w:t>
      </w:r>
      <w:r w:rsidR="006952D3">
        <w:rPr>
          <w:rFonts w:eastAsiaTheme="minorEastAsia"/>
        </w:rPr>
        <w:t xml:space="preserve">released by </w:t>
      </w:r>
      <w:r w:rsidR="0000332F">
        <w:rPr>
          <w:rFonts w:eastAsiaTheme="minorEastAsia"/>
        </w:rPr>
        <w:t>a major publisher</w:t>
      </w:r>
      <w:r w:rsidR="00BC33D1">
        <w:rPr>
          <w:rFonts w:eastAsiaTheme="minorEastAsia"/>
        </w:rPr>
        <w:t xml:space="preserve">, as an expert may have a bias </w:t>
      </w:r>
      <w:r w:rsidR="0000332F">
        <w:rPr>
          <w:rFonts w:eastAsiaTheme="minorEastAsia"/>
        </w:rPr>
        <w:t>towards a high production value.</w:t>
      </w:r>
    </w:p>
    <w:p w14:paraId="0FCC4341" w14:textId="3F8E5B4D" w:rsidR="00BE2615" w:rsidRPr="00CD575C" w:rsidRDefault="00283D3B" w:rsidP="00D33EDC">
      <w:pPr>
        <w:spacing w:line="360" w:lineRule="auto"/>
        <w:ind w:firstLine="720"/>
        <w:contextualSpacing/>
        <w:jc w:val="left"/>
        <w:rPr>
          <w:rFonts w:eastAsiaTheme="minorEastAsia"/>
          <w:b/>
          <w:bCs/>
        </w:rPr>
      </w:pPr>
      <w:r>
        <w:rPr>
          <w:rFonts w:eastAsiaTheme="minorEastAsia"/>
        </w:rPr>
        <w:t xml:space="preserve">The results from the regression analysis do not support </w:t>
      </w:r>
      <m:oMath>
        <m:sSub>
          <m:sSubPr>
            <m:ctrlPr>
              <w:rPr>
                <w:rFonts w:ascii="Cambria Math" w:hAnsi="Cambria Math"/>
                <w:i/>
              </w:rPr>
            </m:ctrlPr>
          </m:sSubPr>
          <m:e>
            <m:r>
              <w:rPr>
                <w:rFonts w:ascii="Cambria Math" w:hAnsi="Cambria Math"/>
              </w:rPr>
              <m:t>H</m:t>
            </m:r>
          </m:e>
          <m:sub>
            <m:r>
              <w:rPr>
                <w:rFonts w:ascii="Cambria Math" w:hAnsi="Cambria Math"/>
              </w:rPr>
              <m:t>7</m:t>
            </m:r>
          </m:sub>
        </m:sSub>
      </m:oMath>
      <w:r>
        <w:rPr>
          <w:rFonts w:eastAsiaTheme="minorEastAsia"/>
        </w:rPr>
        <w:t>. This is due to the fact that the moderati</w:t>
      </w:r>
      <w:r w:rsidR="003C6DD5">
        <w:rPr>
          <w:rFonts w:eastAsiaTheme="minorEastAsia"/>
        </w:rPr>
        <w:t>on</w:t>
      </w:r>
      <w:r>
        <w:rPr>
          <w:rFonts w:eastAsiaTheme="minorEastAsia"/>
        </w:rPr>
        <w:t xml:space="preserve"> of publisher on the relationship between user ratings and the number of downloads on Steam is </w:t>
      </w:r>
      <w:r w:rsidR="003C6DD5">
        <w:rPr>
          <w:rFonts w:eastAsiaTheme="minorEastAsia"/>
        </w:rPr>
        <w:t>in</w:t>
      </w:r>
      <w:r>
        <w:rPr>
          <w:rFonts w:eastAsiaTheme="minorEastAsia"/>
        </w:rPr>
        <w:t>significant</w:t>
      </w:r>
      <w:r w:rsidR="00E70D29">
        <w:rPr>
          <w:rFonts w:eastAsiaTheme="minorEastAsia"/>
        </w:rPr>
        <w:t xml:space="preserve"> </w:t>
      </w:r>
      <w:r w:rsidR="00E70D29">
        <w:t>(</w:t>
      </w:r>
      <w:r w:rsidR="00E70D29">
        <w:rPr>
          <w:rFonts w:cs="Times New Roman"/>
        </w:rPr>
        <w:t>β</w:t>
      </w:r>
      <w:r w:rsidR="00E70D29">
        <w:t xml:space="preserve"> = 0.025, p = 0.381)</w:t>
      </w:r>
      <w:r>
        <w:rPr>
          <w:rFonts w:eastAsiaTheme="minorEastAsia"/>
        </w:rPr>
        <w:t>.</w:t>
      </w:r>
      <w:r w:rsidR="00BF3FAE">
        <w:rPr>
          <w:rFonts w:eastAsiaTheme="minorEastAsia"/>
        </w:rPr>
        <w:t xml:space="preserve"> This may have to do with the fact that gamers (users) do not value a game on the same parameters that experts due. Rather, gamers </w:t>
      </w:r>
      <w:r w:rsidR="00FA58F0">
        <w:rPr>
          <w:rFonts w:eastAsiaTheme="minorEastAsia"/>
        </w:rPr>
        <w:t xml:space="preserve">may </w:t>
      </w:r>
      <w:r w:rsidR="00BF3FAE">
        <w:rPr>
          <w:rFonts w:eastAsiaTheme="minorEastAsia"/>
        </w:rPr>
        <w:t>value games based on</w:t>
      </w:r>
      <w:r w:rsidR="00321266">
        <w:rPr>
          <w:rFonts w:eastAsiaTheme="minorEastAsia"/>
        </w:rPr>
        <w:t xml:space="preserve"> overall</w:t>
      </w:r>
      <w:r w:rsidR="00BF3FAE">
        <w:rPr>
          <w:rFonts w:eastAsiaTheme="minorEastAsia"/>
        </w:rPr>
        <w:t xml:space="preserve"> enjoyment and thus lay less emphasis on the publisher and production value of the game.</w:t>
      </w:r>
    </w:p>
    <w:p w14:paraId="40F6B538" w14:textId="28D58839" w:rsidR="006B7761" w:rsidRDefault="006B7761" w:rsidP="006B7761">
      <w:pPr>
        <w:pStyle w:val="Heading2"/>
        <w:rPr>
          <w:rFonts w:eastAsiaTheme="minorEastAsia"/>
        </w:rPr>
      </w:pPr>
      <w:bookmarkStart w:id="47" w:name="_Toc92112206"/>
      <w:r>
        <w:rPr>
          <w:rFonts w:eastAsiaTheme="minorEastAsia"/>
        </w:rPr>
        <w:t xml:space="preserve">4.4 </w:t>
      </w:r>
      <w:r w:rsidR="003F7120">
        <w:rPr>
          <w:rFonts w:eastAsiaTheme="minorEastAsia"/>
        </w:rPr>
        <w:t>Control variables</w:t>
      </w:r>
      <w:bookmarkEnd w:id="47"/>
    </w:p>
    <w:p w14:paraId="144FB66A" w14:textId="47284DF2" w:rsidR="00897446" w:rsidRPr="00064920" w:rsidRDefault="00D80D23" w:rsidP="0096598A">
      <w:pPr>
        <w:spacing w:line="360" w:lineRule="auto"/>
        <w:ind w:firstLine="720"/>
        <w:contextualSpacing/>
        <w:jc w:val="left"/>
      </w:pPr>
      <w:r>
        <w:t>The control variables that are presented in the</w:t>
      </w:r>
      <w:r w:rsidR="002B54E2">
        <w:t xml:space="preserve"> regression output</w:t>
      </w:r>
      <w:r>
        <w:t xml:space="preserve"> table </w:t>
      </w:r>
      <w:r w:rsidR="002B54E2">
        <w:t>enhance the internal validity of the analysis</w:t>
      </w:r>
      <w:r w:rsidR="00A670E8">
        <w:t>. By</w:t>
      </w:r>
      <w:r w:rsidR="002B54E2">
        <w:t xml:space="preserve"> </w:t>
      </w:r>
      <w:r w:rsidR="00A670E8">
        <w:t>attaching</w:t>
      </w:r>
      <w:r w:rsidR="00621F65">
        <w:t xml:space="preserve"> more</w:t>
      </w:r>
      <w:r w:rsidR="002B54E2">
        <w:t xml:space="preserve"> variables that have influence on the dependent variable</w:t>
      </w:r>
      <w:r w:rsidR="00A670E8">
        <w:t>,</w:t>
      </w:r>
      <w:r w:rsidR="002B54E2">
        <w:t xml:space="preserve"> the R2 </w:t>
      </w:r>
      <w:r w:rsidR="00A670E8">
        <w:t xml:space="preserve">increases </w:t>
      </w:r>
      <w:r w:rsidR="002B54E2">
        <w:t>and limit</w:t>
      </w:r>
      <w:r w:rsidR="0050592F">
        <w:t xml:space="preserve">s </w:t>
      </w:r>
      <w:r w:rsidR="002B54E2">
        <w:t xml:space="preserve">the influence of other extraneous variables. </w:t>
      </w:r>
      <w:r w:rsidR="0083775D">
        <w:t xml:space="preserve">Since </w:t>
      </w:r>
      <w:r w:rsidR="002B54E2">
        <w:t xml:space="preserve">all the control variables are significant (P &lt; 0.05), it is evident that </w:t>
      </w:r>
      <w:r w:rsidR="0083775D">
        <w:t>they</w:t>
      </w:r>
      <w:r w:rsidR="002B54E2">
        <w:t xml:space="preserve"> improve the model.</w:t>
      </w:r>
      <w:r w:rsidR="00897446">
        <w:br w:type="page"/>
      </w:r>
    </w:p>
    <w:p w14:paraId="3EA8575B" w14:textId="62475779" w:rsidR="00DF2FC1" w:rsidRPr="00DF2FC1" w:rsidRDefault="007E4FBB" w:rsidP="00DF2FC1">
      <w:pPr>
        <w:pStyle w:val="Heading1"/>
      </w:pPr>
      <w:bookmarkStart w:id="48" w:name="_Toc85018812"/>
      <w:bookmarkStart w:id="49" w:name="_Toc92112207"/>
      <w:r w:rsidRPr="0023138C">
        <w:lastRenderedPageBreak/>
        <w:t>5</w:t>
      </w:r>
      <w:bookmarkEnd w:id="48"/>
      <w:r w:rsidR="00B80E37">
        <w:t xml:space="preserve">. </w:t>
      </w:r>
      <w:r w:rsidR="00EC6E1F">
        <w:t xml:space="preserve">Conclusions and </w:t>
      </w:r>
      <w:r w:rsidR="002756DE">
        <w:t>implications</w:t>
      </w:r>
      <w:bookmarkEnd w:id="49"/>
    </w:p>
    <w:p w14:paraId="0AA03A2F" w14:textId="4905C86B" w:rsidR="00BE2615" w:rsidRDefault="00B80E37" w:rsidP="00B80E37">
      <w:pPr>
        <w:pStyle w:val="Heading2"/>
      </w:pPr>
      <w:bookmarkStart w:id="50" w:name="_Toc92112208"/>
      <w:r>
        <w:t xml:space="preserve">5.1 </w:t>
      </w:r>
      <w:r w:rsidR="00EC6E1F">
        <w:t>Conclusion</w:t>
      </w:r>
      <w:bookmarkEnd w:id="50"/>
    </w:p>
    <w:p w14:paraId="1B68D7DC" w14:textId="42B24F32" w:rsidR="00B2608A" w:rsidRPr="00ED2481" w:rsidRDefault="006340D5" w:rsidP="00ED2481">
      <w:pPr>
        <w:spacing w:line="360" w:lineRule="auto"/>
        <w:ind w:firstLine="720"/>
        <w:contextualSpacing/>
        <w:jc w:val="left"/>
        <w:rPr>
          <w:rFonts w:eastAsiaTheme="minorEastAsia"/>
        </w:rPr>
      </w:pPr>
      <w:r>
        <w:t xml:space="preserve">This study investigates </w:t>
      </w:r>
      <w:r w:rsidR="00C70D0D">
        <w:t xml:space="preserve">the </w:t>
      </w:r>
      <w:r w:rsidR="00352096">
        <w:t xml:space="preserve">effect of </w:t>
      </w:r>
      <w:r>
        <w:t xml:space="preserve">expert- and user review ratings </w:t>
      </w:r>
      <w:r w:rsidR="00352096">
        <w:t>on the</w:t>
      </w:r>
      <w:r>
        <w:t xml:space="preserve"> number of downloads on Steam, and</w:t>
      </w:r>
      <w:r w:rsidR="00352096">
        <w:t xml:space="preserve"> to what extent</w:t>
      </w:r>
      <w:r>
        <w:t xml:space="preserve"> video game characteristics influence this </w:t>
      </w:r>
      <w:r w:rsidR="00352096">
        <w:t>effect</w:t>
      </w:r>
      <w:r>
        <w:t xml:space="preserve">. </w:t>
      </w:r>
      <w:r w:rsidR="00C70D0D">
        <w:t>The beforementioned main- and moderating effects</w:t>
      </w:r>
      <w:r w:rsidR="00142C94">
        <w:t xml:space="preserve"> are formulated in </w:t>
      </w:r>
      <w:r w:rsidR="00B07554">
        <w:t>seven</w:t>
      </w:r>
      <w:r w:rsidR="00C70D0D">
        <w:t xml:space="preserve"> distinct hypotheses</w:t>
      </w:r>
      <w:r w:rsidR="00142C94">
        <w:t xml:space="preserve"> </w:t>
      </w:r>
      <w:r w:rsidR="00C70D0D">
        <w:t xml:space="preserve">(See Table 7). In order to </w:t>
      </w:r>
      <w:r w:rsidR="001C1AC6">
        <w:t>test</w:t>
      </w:r>
      <w:r w:rsidR="00C70D0D">
        <w:t xml:space="preserve"> the hypotheses, data on 1,203 video games was collected from multiple online sources and regressed using a</w:t>
      </w:r>
      <w:r w:rsidR="00E40D7F">
        <w:t xml:space="preserve">n </w:t>
      </w:r>
      <w:r w:rsidR="00C70D0D">
        <w:t xml:space="preserve">OLS regression. </w:t>
      </w:r>
      <w:r w:rsidR="00B07554">
        <w:t xml:space="preserve">Of the seven hypothesized relationships, </w:t>
      </w:r>
      <w:r w:rsidR="00142C94">
        <w:t>four</w:t>
      </w:r>
      <w:r w:rsidR="00B07554">
        <w:t xml:space="preserve"> are supported,</w:t>
      </w:r>
      <w:r w:rsidR="00142C94">
        <w:t xml:space="preserve"> one</w:t>
      </w:r>
      <w:r w:rsidR="00B07554">
        <w:t xml:space="preserve"> </w:t>
      </w:r>
      <w:r w:rsidR="00142C94">
        <w:t>(</w:t>
      </w:r>
      <m:oMath>
        <m:sSub>
          <m:sSubPr>
            <m:ctrlPr>
              <w:rPr>
                <w:rFonts w:ascii="Cambria Math" w:hAnsi="Cambria Math"/>
                <w:i/>
              </w:rPr>
            </m:ctrlPr>
          </m:sSubPr>
          <m:e>
            <m:r>
              <w:rPr>
                <w:rFonts w:ascii="Cambria Math" w:hAnsi="Cambria Math"/>
              </w:rPr>
              <m:t>H</m:t>
            </m:r>
          </m:e>
          <m:sub>
            <m:r>
              <w:rPr>
                <w:rFonts w:ascii="Cambria Math" w:hAnsi="Cambria Math"/>
              </w:rPr>
              <m:t>6</m:t>
            </m:r>
          </m:sub>
        </m:sSub>
      </m:oMath>
      <w:r w:rsidR="00142C94">
        <w:rPr>
          <w:rFonts w:eastAsiaTheme="minorEastAsia"/>
        </w:rPr>
        <w:t>) found</w:t>
      </w:r>
      <w:r w:rsidR="00B07554">
        <w:rPr>
          <w:rFonts w:eastAsiaTheme="minorEastAsia"/>
        </w:rPr>
        <w:t xml:space="preserve"> contradictory results</w:t>
      </w:r>
      <w:r w:rsidR="00142C94">
        <w:rPr>
          <w:rFonts w:eastAsiaTheme="minorEastAsia"/>
        </w:rPr>
        <w:t>, and two (</w:t>
      </w:r>
      <m:oMath>
        <m:sSub>
          <m:sSubPr>
            <m:ctrlPr>
              <w:rPr>
                <w:rFonts w:ascii="Cambria Math" w:hAnsi="Cambria Math"/>
                <w:i/>
              </w:rPr>
            </m:ctrlPr>
          </m:sSubPr>
          <m:e>
            <m:r>
              <w:rPr>
                <w:rFonts w:ascii="Cambria Math" w:hAnsi="Cambria Math"/>
              </w:rPr>
              <m:t>H</m:t>
            </m:r>
          </m:e>
          <m:sub>
            <m:r>
              <w:rPr>
                <w:rFonts w:ascii="Cambria Math" w:hAnsi="Cambria Math"/>
              </w:rPr>
              <m:t>4</m:t>
            </m:r>
          </m:sub>
        </m:sSub>
        <m:sSub>
          <m:sSubPr>
            <m:ctrlPr>
              <w:rPr>
                <w:rFonts w:ascii="Cambria Math" w:hAnsi="Cambria Math"/>
                <w:i/>
              </w:rPr>
            </m:ctrlPr>
          </m:sSubPr>
          <m:e>
            <m:r>
              <w:rPr>
                <w:rFonts w:ascii="Cambria Math" w:hAnsi="Cambria Math"/>
              </w:rPr>
              <m:t>,  H</m:t>
            </m:r>
          </m:e>
          <m:sub>
            <m:r>
              <w:rPr>
                <w:rFonts w:ascii="Cambria Math" w:hAnsi="Cambria Math"/>
              </w:rPr>
              <m:t>7</m:t>
            </m:r>
          </m:sub>
        </m:sSub>
      </m:oMath>
      <w:r w:rsidR="00142C94">
        <w:rPr>
          <w:rFonts w:eastAsiaTheme="minorEastAsia"/>
        </w:rPr>
        <w:t>) are not supported due to insignificance of results.</w:t>
      </w:r>
      <w:r w:rsidR="00960A14">
        <w:rPr>
          <w:rFonts w:eastAsiaTheme="minorEastAsia"/>
        </w:rPr>
        <w:t xml:space="preserve"> </w:t>
      </w:r>
      <w:r w:rsidR="00142C94">
        <w:rPr>
          <w:rFonts w:eastAsiaTheme="minorEastAsia"/>
        </w:rPr>
        <w:t xml:space="preserve">The main </w:t>
      </w:r>
      <w:r w:rsidR="0086632A">
        <w:rPr>
          <w:rFonts w:eastAsiaTheme="minorEastAsia"/>
        </w:rPr>
        <w:t xml:space="preserve">effect </w:t>
      </w:r>
      <w:r w:rsidR="00142C94">
        <w:rPr>
          <w:rFonts w:eastAsiaTheme="minorEastAsia"/>
        </w:rPr>
        <w:t>findings show that both expert- and user review ratings positively influe</w:t>
      </w:r>
      <w:r w:rsidR="00CB07FB">
        <w:rPr>
          <w:rFonts w:eastAsiaTheme="minorEastAsia"/>
        </w:rPr>
        <w:t>nce the number of downloads on the Steam platform.</w:t>
      </w:r>
      <w:r w:rsidR="00960A14">
        <w:rPr>
          <w:rFonts w:eastAsiaTheme="minorEastAsia"/>
        </w:rPr>
        <w:t xml:space="preserve"> </w:t>
      </w:r>
      <w:r w:rsidR="005E170D">
        <w:rPr>
          <w:rFonts w:eastAsiaTheme="minorEastAsia"/>
        </w:rPr>
        <w:t>However</w:t>
      </w:r>
      <w:r w:rsidR="00960A14">
        <w:rPr>
          <w:rFonts w:eastAsiaTheme="minorEastAsia"/>
        </w:rPr>
        <w:t>,</w:t>
      </w:r>
      <w:r w:rsidR="005E170D">
        <w:rPr>
          <w:rFonts w:eastAsiaTheme="minorEastAsia"/>
        </w:rPr>
        <w:t xml:space="preserve"> </w:t>
      </w:r>
      <w:r w:rsidR="00CB07FB">
        <w:rPr>
          <w:rFonts w:eastAsiaTheme="minorEastAsia"/>
        </w:rPr>
        <w:t>expert review rating</w:t>
      </w:r>
      <w:r w:rsidR="005E170D">
        <w:rPr>
          <w:rFonts w:eastAsiaTheme="minorEastAsia"/>
        </w:rPr>
        <w:t xml:space="preserve">s </w:t>
      </w:r>
      <w:r w:rsidR="00CB07FB">
        <w:rPr>
          <w:rFonts w:eastAsiaTheme="minorEastAsia"/>
        </w:rPr>
        <w:t>ha</w:t>
      </w:r>
      <w:r w:rsidR="005E170D">
        <w:rPr>
          <w:rFonts w:eastAsiaTheme="minorEastAsia"/>
        </w:rPr>
        <w:t>ve</w:t>
      </w:r>
      <w:r w:rsidR="00CB07FB">
        <w:rPr>
          <w:rFonts w:eastAsiaTheme="minorEastAsia"/>
        </w:rPr>
        <w:t xml:space="preserve"> a larger effect and thus carr</w:t>
      </w:r>
      <w:r w:rsidR="00A24A45">
        <w:rPr>
          <w:rFonts w:eastAsiaTheme="minorEastAsia"/>
        </w:rPr>
        <w:t>y</w:t>
      </w:r>
      <w:r w:rsidR="00CB07FB">
        <w:rPr>
          <w:rFonts w:eastAsiaTheme="minorEastAsia"/>
        </w:rPr>
        <w:t xml:space="preserve"> more importance when regarding the number of downloads on Steam</w:t>
      </w:r>
      <w:r w:rsidR="00960A14">
        <w:rPr>
          <w:rFonts w:eastAsiaTheme="minorEastAsia"/>
        </w:rPr>
        <w:t xml:space="preserve"> than user review rating</w:t>
      </w:r>
      <w:r w:rsidR="005E170D">
        <w:rPr>
          <w:rFonts w:eastAsiaTheme="minorEastAsia"/>
        </w:rPr>
        <w:t>s</w:t>
      </w:r>
      <w:r w:rsidR="00CB07FB">
        <w:rPr>
          <w:rFonts w:eastAsiaTheme="minorEastAsia"/>
        </w:rPr>
        <w:t xml:space="preserve">. </w:t>
      </w:r>
      <w:r w:rsidR="00960A14">
        <w:rPr>
          <w:rFonts w:eastAsiaTheme="minorEastAsia"/>
        </w:rPr>
        <w:t xml:space="preserve">Furthermore, </w:t>
      </w:r>
      <w:r w:rsidR="00875CAB">
        <w:rPr>
          <w:rFonts w:eastAsiaTheme="minorEastAsia"/>
        </w:rPr>
        <w:t>the</w:t>
      </w:r>
      <w:r w:rsidR="00351231">
        <w:rPr>
          <w:rFonts w:eastAsiaTheme="minorEastAsia"/>
        </w:rPr>
        <w:t xml:space="preserve"> moderating variables</w:t>
      </w:r>
      <w:r w:rsidR="00903AE1">
        <w:rPr>
          <w:rFonts w:eastAsiaTheme="minorEastAsia"/>
        </w:rPr>
        <w:t>,</w:t>
      </w:r>
      <w:r w:rsidR="00351231">
        <w:rPr>
          <w:rFonts w:eastAsiaTheme="minorEastAsia"/>
        </w:rPr>
        <w:t xml:space="preserve"> game mode and publisher, also yield interesting results. </w:t>
      </w:r>
      <w:r w:rsidR="00505F4C">
        <w:rPr>
          <w:rFonts w:eastAsiaTheme="minorEastAsia"/>
        </w:rPr>
        <w:t>First, the</w:t>
      </w:r>
      <w:r w:rsidR="00875CAB">
        <w:rPr>
          <w:rFonts w:eastAsiaTheme="minorEastAsia"/>
        </w:rPr>
        <w:t xml:space="preserve"> results show that </w:t>
      </w:r>
      <w:r w:rsidR="009A2C0B">
        <w:rPr>
          <w:rFonts w:eastAsiaTheme="minorEastAsia"/>
        </w:rPr>
        <w:t>the effect of</w:t>
      </w:r>
      <w:r w:rsidR="00960A14">
        <w:rPr>
          <w:rFonts w:eastAsiaTheme="minorEastAsia"/>
        </w:rPr>
        <w:t xml:space="preserve"> </w:t>
      </w:r>
      <w:r w:rsidR="00CB07FB">
        <w:rPr>
          <w:rFonts w:eastAsiaTheme="minorEastAsia"/>
        </w:rPr>
        <w:t>user reviews</w:t>
      </w:r>
      <w:r w:rsidR="009A2C0B">
        <w:rPr>
          <w:rFonts w:eastAsiaTheme="minorEastAsia"/>
        </w:rPr>
        <w:t xml:space="preserve"> on the amount of downloads on Steam increases when the game has multi-player functionalities</w:t>
      </w:r>
      <w:r w:rsidR="00351231">
        <w:rPr>
          <w:rFonts w:eastAsiaTheme="minorEastAsia"/>
        </w:rPr>
        <w:t xml:space="preserve">, instead of mere </w:t>
      </w:r>
      <w:r w:rsidR="00903AE1">
        <w:rPr>
          <w:rFonts w:eastAsiaTheme="minorEastAsia"/>
        </w:rPr>
        <w:t>single-player functionalities.</w:t>
      </w:r>
      <w:r w:rsidR="00505F4C">
        <w:rPr>
          <w:rFonts w:eastAsiaTheme="minorEastAsia"/>
        </w:rPr>
        <w:t xml:space="preserve"> This </w:t>
      </w:r>
      <w:r w:rsidR="00FE46E3">
        <w:rPr>
          <w:rFonts w:eastAsiaTheme="minorEastAsia"/>
        </w:rPr>
        <w:t xml:space="preserve">may be due to the community feeling gamers have </w:t>
      </w:r>
      <w:r w:rsidR="009E34B7">
        <w:rPr>
          <w:rFonts w:eastAsiaTheme="minorEastAsia"/>
        </w:rPr>
        <w:t>playing a game together (multi-player)</w:t>
      </w:r>
      <w:r w:rsidR="00FE46E3">
        <w:rPr>
          <w:rFonts w:eastAsiaTheme="minorEastAsia"/>
        </w:rPr>
        <w:t xml:space="preserve">, </w:t>
      </w:r>
      <w:r w:rsidR="009E34B7">
        <w:rPr>
          <w:rFonts w:eastAsiaTheme="minorEastAsia"/>
        </w:rPr>
        <w:t xml:space="preserve">which may </w:t>
      </w:r>
      <w:r w:rsidR="00FE46E3">
        <w:rPr>
          <w:rFonts w:eastAsiaTheme="minorEastAsia"/>
        </w:rPr>
        <w:t>result in gamers</w:t>
      </w:r>
      <w:r w:rsidR="009E34B7">
        <w:rPr>
          <w:rFonts w:eastAsiaTheme="minorEastAsia"/>
        </w:rPr>
        <w:t xml:space="preserve"> that are part, or want to be part of the community</w:t>
      </w:r>
      <w:r w:rsidR="009C37AF">
        <w:rPr>
          <w:rFonts w:eastAsiaTheme="minorEastAsia"/>
        </w:rPr>
        <w:t>,</w:t>
      </w:r>
      <w:r w:rsidR="009E34B7">
        <w:rPr>
          <w:rFonts w:eastAsiaTheme="minorEastAsia"/>
        </w:rPr>
        <w:t xml:space="preserve"> to take user review ratings in higher regard</w:t>
      </w:r>
      <w:r w:rsidR="00FE46E3">
        <w:rPr>
          <w:rFonts w:eastAsiaTheme="minorEastAsia"/>
        </w:rPr>
        <w:t xml:space="preserve"> than expert</w:t>
      </w:r>
      <w:r w:rsidR="009E34B7">
        <w:rPr>
          <w:rFonts w:eastAsiaTheme="minorEastAsia"/>
        </w:rPr>
        <w:t xml:space="preserve"> review ratings</w:t>
      </w:r>
      <w:r w:rsidR="00FE46E3">
        <w:rPr>
          <w:rFonts w:eastAsiaTheme="minorEastAsia"/>
        </w:rPr>
        <w:t>.</w:t>
      </w:r>
      <w:r w:rsidR="00903AE1">
        <w:rPr>
          <w:rFonts w:eastAsiaTheme="minorEastAsia"/>
        </w:rPr>
        <w:t xml:space="preserve"> </w:t>
      </w:r>
      <w:r w:rsidR="00505F4C">
        <w:rPr>
          <w:rFonts w:eastAsiaTheme="minorEastAsia"/>
        </w:rPr>
        <w:t>Second</w:t>
      </w:r>
      <w:r w:rsidR="00B2608A">
        <w:rPr>
          <w:rFonts w:eastAsiaTheme="minorEastAsia"/>
        </w:rPr>
        <w:t xml:space="preserve">, </w:t>
      </w:r>
      <w:r w:rsidR="00505F4C">
        <w:rPr>
          <w:rFonts w:eastAsiaTheme="minorEastAsia"/>
        </w:rPr>
        <w:t>the effect of expert reviews on the number of downloads on Steam increases when the game is released by a major publisher, rather than a minor publisher.</w:t>
      </w:r>
      <w:r w:rsidR="00ED2481">
        <w:rPr>
          <w:rFonts w:eastAsiaTheme="minorEastAsia"/>
        </w:rPr>
        <w:t xml:space="preserve"> This is contradictory </w:t>
      </w:r>
      <w:r w:rsidR="00B22EDF">
        <w:rPr>
          <w:rFonts w:eastAsiaTheme="minorEastAsia"/>
        </w:rPr>
        <w:t>to</w:t>
      </w:r>
      <w:r w:rsidR="00ED2481">
        <w:rPr>
          <w:rFonts w:eastAsiaTheme="minorEastAsia"/>
        </w:rPr>
        <w:t xml:space="preserve"> the literature, which states that major publishers are most often not overly effected by review ratings.</w:t>
      </w:r>
    </w:p>
    <w:tbl>
      <w:tblPr>
        <w:tblStyle w:val="Sources"/>
        <w:tblpPr w:leftFromText="180" w:rightFromText="180" w:vertAnchor="page" w:horzAnchor="margin" w:tblpY="10741"/>
        <w:tblW w:w="5261" w:type="pct"/>
        <w:tblCellSpacing w:w="28" w:type="dxa"/>
        <w:tblLook w:val="04A0" w:firstRow="1" w:lastRow="0" w:firstColumn="1" w:lastColumn="0" w:noHBand="0" w:noVBand="1"/>
      </w:tblPr>
      <w:tblGrid>
        <w:gridCol w:w="8075"/>
        <w:gridCol w:w="1422"/>
      </w:tblGrid>
      <w:tr w:rsidR="000A56E7" w14:paraId="1C08D576" w14:textId="77777777" w:rsidTr="000A56E7">
        <w:trPr>
          <w:cnfStyle w:val="100000000000" w:firstRow="1" w:lastRow="0" w:firstColumn="0" w:lastColumn="0" w:oddVBand="0" w:evenVBand="0" w:oddHBand="0" w:evenHBand="0" w:firstRowFirstColumn="0" w:firstRowLastColumn="0" w:lastRowFirstColumn="0" w:lastRowLastColumn="0"/>
          <w:trHeight w:val="302"/>
          <w:tblCellSpacing w:w="28" w:type="dxa"/>
        </w:trPr>
        <w:tc>
          <w:tcPr>
            <w:tcW w:w="4207" w:type="pct"/>
            <w:tcBorders>
              <w:top w:val="single" w:sz="4" w:space="0" w:color="auto"/>
            </w:tcBorders>
          </w:tcPr>
          <w:p w14:paraId="5987C14E" w14:textId="77777777" w:rsidR="000A56E7" w:rsidRPr="00B93876" w:rsidRDefault="000A56E7" w:rsidP="000A56E7">
            <w:pPr>
              <w:rPr>
                <w:b/>
                <w:bCs/>
                <w:sz w:val="19"/>
                <w:szCs w:val="19"/>
              </w:rPr>
            </w:pPr>
            <w:r>
              <w:rPr>
                <w:b/>
                <w:bCs/>
                <w:sz w:val="19"/>
                <w:szCs w:val="19"/>
              </w:rPr>
              <w:t>Hypotheses</w:t>
            </w:r>
          </w:p>
        </w:tc>
        <w:tc>
          <w:tcPr>
            <w:tcW w:w="704" w:type="pct"/>
            <w:tcBorders>
              <w:top w:val="single" w:sz="4" w:space="0" w:color="auto"/>
            </w:tcBorders>
          </w:tcPr>
          <w:p w14:paraId="480FAA66" w14:textId="77777777" w:rsidR="000A56E7" w:rsidRDefault="000A56E7" w:rsidP="000A56E7">
            <w:pPr>
              <w:rPr>
                <w:b/>
                <w:bCs/>
                <w:sz w:val="19"/>
                <w:szCs w:val="19"/>
              </w:rPr>
            </w:pPr>
            <w:r>
              <w:rPr>
                <w:b/>
                <w:bCs/>
                <w:sz w:val="19"/>
                <w:szCs w:val="19"/>
              </w:rPr>
              <w:t>Outcome</w:t>
            </w:r>
          </w:p>
        </w:tc>
      </w:tr>
      <w:tr w:rsidR="000A56E7" w14:paraId="1283124E" w14:textId="77777777" w:rsidTr="000A56E7">
        <w:trPr>
          <w:trHeight w:val="281"/>
          <w:tblCellSpacing w:w="28" w:type="dxa"/>
        </w:trPr>
        <w:tc>
          <w:tcPr>
            <w:tcW w:w="4207" w:type="pct"/>
            <w:tcBorders>
              <w:top w:val="single" w:sz="4" w:space="0" w:color="auto"/>
            </w:tcBorders>
          </w:tcPr>
          <w:p w14:paraId="19F1D182" w14:textId="77777777" w:rsidR="000A56E7" w:rsidRPr="0070070E" w:rsidRDefault="006475A6" w:rsidP="000A56E7">
            <w:pPr>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oMath>
            <w:r w:rsidR="000A56E7">
              <w:rPr>
                <w:rFonts w:eastAsiaTheme="minorEastAsia"/>
                <w:sz w:val="20"/>
                <w:szCs w:val="20"/>
              </w:rPr>
              <w:t>:</w:t>
            </w:r>
            <w:r w:rsidR="000A56E7">
              <w:rPr>
                <w:szCs w:val="24"/>
              </w:rPr>
              <w:t xml:space="preserve"> </w:t>
            </w:r>
            <w:r w:rsidR="000A56E7" w:rsidRPr="00B7639B">
              <w:rPr>
                <w:sz w:val="20"/>
                <w:szCs w:val="20"/>
              </w:rPr>
              <w:t>Expert reviews positively influence the number of downloads on Steam.</w:t>
            </w:r>
          </w:p>
        </w:tc>
        <w:tc>
          <w:tcPr>
            <w:tcW w:w="704" w:type="pct"/>
            <w:tcBorders>
              <w:top w:val="single" w:sz="4" w:space="0" w:color="auto"/>
            </w:tcBorders>
          </w:tcPr>
          <w:p w14:paraId="6CFF2032" w14:textId="77777777" w:rsidR="000A56E7" w:rsidRDefault="000A56E7" w:rsidP="000A56E7">
            <w:pPr>
              <w:rPr>
                <w:sz w:val="19"/>
                <w:szCs w:val="19"/>
              </w:rPr>
            </w:pPr>
            <w:r>
              <w:rPr>
                <w:sz w:val="19"/>
                <w:szCs w:val="19"/>
              </w:rPr>
              <w:t>Supported</w:t>
            </w:r>
          </w:p>
        </w:tc>
      </w:tr>
      <w:tr w:rsidR="000A56E7" w14:paraId="5B7EA692" w14:textId="77777777" w:rsidTr="000A56E7">
        <w:trPr>
          <w:trHeight w:val="281"/>
          <w:tblCellSpacing w:w="28" w:type="dxa"/>
        </w:trPr>
        <w:tc>
          <w:tcPr>
            <w:tcW w:w="4207" w:type="pct"/>
          </w:tcPr>
          <w:p w14:paraId="496202CB" w14:textId="77777777" w:rsidR="000A56E7" w:rsidRPr="00B7639B" w:rsidRDefault="006475A6" w:rsidP="000A56E7">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m:t>
                  </m:r>
                </m:sub>
              </m:sSub>
            </m:oMath>
            <w:r w:rsidR="000A56E7">
              <w:rPr>
                <w:rFonts w:eastAsiaTheme="minorEastAsia"/>
                <w:sz w:val="20"/>
                <w:szCs w:val="20"/>
              </w:rPr>
              <w:t xml:space="preserve">: </w:t>
            </w:r>
            <w:r w:rsidR="000A56E7" w:rsidRPr="00B7639B">
              <w:rPr>
                <w:sz w:val="20"/>
                <w:szCs w:val="20"/>
              </w:rPr>
              <w:t>User reviews positively influence the number of downloads on Steam</w:t>
            </w:r>
          </w:p>
        </w:tc>
        <w:tc>
          <w:tcPr>
            <w:tcW w:w="704" w:type="pct"/>
          </w:tcPr>
          <w:p w14:paraId="5011F206" w14:textId="77777777" w:rsidR="000A56E7" w:rsidRDefault="000A56E7" w:rsidP="000A56E7">
            <w:pPr>
              <w:rPr>
                <w:sz w:val="19"/>
                <w:szCs w:val="19"/>
              </w:rPr>
            </w:pPr>
            <w:r>
              <w:rPr>
                <w:sz w:val="19"/>
                <w:szCs w:val="19"/>
              </w:rPr>
              <w:t>Supported</w:t>
            </w:r>
          </w:p>
        </w:tc>
      </w:tr>
      <w:tr w:rsidR="000A56E7" w:rsidRPr="00B93876" w14:paraId="5AE30C5F" w14:textId="77777777" w:rsidTr="000A56E7">
        <w:trPr>
          <w:trHeight w:val="307"/>
          <w:tblCellSpacing w:w="28" w:type="dxa"/>
        </w:trPr>
        <w:tc>
          <w:tcPr>
            <w:tcW w:w="4207" w:type="pct"/>
          </w:tcPr>
          <w:p w14:paraId="24C91970" w14:textId="77777777" w:rsidR="000A56E7" w:rsidRPr="00611424" w:rsidRDefault="006475A6" w:rsidP="000A56E7">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3</m:t>
                  </m:r>
                </m:sub>
              </m:sSub>
            </m:oMath>
            <w:r w:rsidR="000A56E7" w:rsidRPr="00611424">
              <w:rPr>
                <w:rFonts w:eastAsiaTheme="minorEastAsia"/>
                <w:sz w:val="20"/>
                <w:szCs w:val="20"/>
              </w:rPr>
              <w:t>:</w:t>
            </w:r>
            <w:r w:rsidR="000A56E7" w:rsidRPr="00611424">
              <w:rPr>
                <w:sz w:val="20"/>
                <w:szCs w:val="20"/>
              </w:rPr>
              <w:t xml:space="preserve"> Expert reviews positively influence number of downloads on Steam more than user reviews</w:t>
            </w:r>
          </w:p>
        </w:tc>
        <w:tc>
          <w:tcPr>
            <w:tcW w:w="704" w:type="pct"/>
          </w:tcPr>
          <w:p w14:paraId="51E1B4D4" w14:textId="77777777" w:rsidR="000A56E7" w:rsidRPr="00B93876" w:rsidRDefault="000A56E7" w:rsidP="000A56E7">
            <w:pPr>
              <w:rPr>
                <w:sz w:val="19"/>
                <w:szCs w:val="19"/>
              </w:rPr>
            </w:pPr>
            <w:r>
              <w:rPr>
                <w:sz w:val="19"/>
                <w:szCs w:val="19"/>
              </w:rPr>
              <w:t>Supported</w:t>
            </w:r>
          </w:p>
        </w:tc>
      </w:tr>
      <w:tr w:rsidR="000A56E7" w:rsidRPr="00B93876" w14:paraId="38342BA1" w14:textId="77777777" w:rsidTr="000A56E7">
        <w:trPr>
          <w:trHeight w:val="281"/>
          <w:tblCellSpacing w:w="28" w:type="dxa"/>
        </w:trPr>
        <w:tc>
          <w:tcPr>
            <w:tcW w:w="4207" w:type="pct"/>
          </w:tcPr>
          <w:p w14:paraId="535E6CCE" w14:textId="77777777" w:rsidR="000A56E7" w:rsidRPr="00B93876" w:rsidRDefault="006475A6" w:rsidP="000A56E7">
            <w:pPr>
              <w:rPr>
                <w:sz w:val="19"/>
                <w:szCs w:val="19"/>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4</m:t>
                  </m:r>
                </m:sub>
              </m:sSub>
            </m:oMath>
            <w:r w:rsidR="000A56E7">
              <w:rPr>
                <w:rFonts w:eastAsiaTheme="minorEastAsia"/>
                <w:sz w:val="20"/>
                <w:szCs w:val="20"/>
              </w:rPr>
              <w:t>:</w:t>
            </w:r>
            <w:r w:rsidR="000A56E7" w:rsidRPr="00206E49">
              <w:t xml:space="preserve"> </w:t>
            </w:r>
            <w:r w:rsidR="000A56E7" w:rsidRPr="00C66EC5">
              <w:rPr>
                <w:sz w:val="20"/>
                <w:szCs w:val="20"/>
              </w:rPr>
              <w:t>The positive effect of expert reviews on the number of downloads on Steam is stronger (weaker) when game mode is single-player (multi-player)</w:t>
            </w:r>
          </w:p>
        </w:tc>
        <w:tc>
          <w:tcPr>
            <w:tcW w:w="704" w:type="pct"/>
          </w:tcPr>
          <w:p w14:paraId="688101EF" w14:textId="77777777" w:rsidR="000A56E7" w:rsidRPr="00B93876" w:rsidRDefault="000A56E7" w:rsidP="000A56E7">
            <w:pPr>
              <w:rPr>
                <w:sz w:val="19"/>
                <w:szCs w:val="19"/>
              </w:rPr>
            </w:pPr>
            <w:r>
              <w:rPr>
                <w:sz w:val="19"/>
                <w:szCs w:val="19"/>
              </w:rPr>
              <w:t>Not supported</w:t>
            </w:r>
          </w:p>
        </w:tc>
      </w:tr>
      <w:tr w:rsidR="000A56E7" w:rsidRPr="00B93876" w14:paraId="0D629340" w14:textId="77777777" w:rsidTr="000A56E7">
        <w:trPr>
          <w:trHeight w:val="281"/>
          <w:tblCellSpacing w:w="28" w:type="dxa"/>
        </w:trPr>
        <w:tc>
          <w:tcPr>
            <w:tcW w:w="4207" w:type="pct"/>
          </w:tcPr>
          <w:p w14:paraId="447A985A" w14:textId="77777777" w:rsidR="000A56E7" w:rsidRPr="005C6ADD" w:rsidRDefault="006475A6" w:rsidP="000A56E7">
            <w:pPr>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5</m:t>
                  </m:r>
                </m:sub>
              </m:sSub>
            </m:oMath>
            <w:r w:rsidR="000A56E7" w:rsidRPr="005C6ADD">
              <w:rPr>
                <w:rFonts w:eastAsiaTheme="minorEastAsia"/>
                <w:sz w:val="20"/>
                <w:szCs w:val="20"/>
              </w:rPr>
              <w:t xml:space="preserve">: </w:t>
            </w:r>
            <w:r w:rsidR="000A56E7" w:rsidRPr="005C6ADD">
              <w:rPr>
                <w:sz w:val="20"/>
                <w:szCs w:val="20"/>
              </w:rPr>
              <w:t>The positive effect of user reviews on the number of downloads on Steam is stronger (weaker) when game mode is multi-player (single-player)</w:t>
            </w:r>
          </w:p>
        </w:tc>
        <w:tc>
          <w:tcPr>
            <w:tcW w:w="704" w:type="pct"/>
          </w:tcPr>
          <w:p w14:paraId="2E339EDF" w14:textId="77777777" w:rsidR="000A56E7" w:rsidRPr="00B93876" w:rsidRDefault="000A56E7" w:rsidP="000A56E7">
            <w:pPr>
              <w:rPr>
                <w:sz w:val="19"/>
                <w:szCs w:val="19"/>
              </w:rPr>
            </w:pPr>
            <w:r>
              <w:rPr>
                <w:sz w:val="19"/>
                <w:szCs w:val="19"/>
              </w:rPr>
              <w:t>Supported</w:t>
            </w:r>
          </w:p>
        </w:tc>
      </w:tr>
      <w:tr w:rsidR="000A56E7" w14:paraId="295C31FD" w14:textId="77777777" w:rsidTr="000A56E7">
        <w:trPr>
          <w:trHeight w:val="281"/>
          <w:tblCellSpacing w:w="28" w:type="dxa"/>
        </w:trPr>
        <w:tc>
          <w:tcPr>
            <w:tcW w:w="4207" w:type="pct"/>
          </w:tcPr>
          <w:p w14:paraId="19B7C79C" w14:textId="77777777" w:rsidR="000A56E7" w:rsidRPr="00C375D8" w:rsidRDefault="006475A6" w:rsidP="000A56E7">
            <w:pPr>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6</m:t>
                  </m:r>
                </m:sub>
              </m:sSub>
            </m:oMath>
            <w:r w:rsidR="000A56E7" w:rsidRPr="00C375D8">
              <w:rPr>
                <w:rFonts w:eastAsiaTheme="minorEastAsia"/>
                <w:sz w:val="20"/>
                <w:szCs w:val="20"/>
              </w:rPr>
              <w:t>:</w:t>
            </w:r>
            <w:r w:rsidR="000A56E7" w:rsidRPr="00C375D8">
              <w:rPr>
                <w:sz w:val="20"/>
                <w:szCs w:val="20"/>
              </w:rPr>
              <w:t xml:space="preserve"> The positive effect of expert reviews on the number of downloads on Steam is stronger (weaker) when the game is released by a minor publisher (major publisher)</w:t>
            </w:r>
          </w:p>
        </w:tc>
        <w:tc>
          <w:tcPr>
            <w:tcW w:w="704" w:type="pct"/>
          </w:tcPr>
          <w:p w14:paraId="3A71587B" w14:textId="77777777" w:rsidR="000A56E7" w:rsidRDefault="000A56E7" w:rsidP="000A56E7">
            <w:pPr>
              <w:rPr>
                <w:sz w:val="19"/>
                <w:szCs w:val="19"/>
              </w:rPr>
            </w:pPr>
            <w:r>
              <w:rPr>
                <w:sz w:val="19"/>
                <w:szCs w:val="19"/>
              </w:rPr>
              <w:t>Not supported</w:t>
            </w:r>
          </w:p>
        </w:tc>
      </w:tr>
      <w:tr w:rsidR="000A56E7" w:rsidRPr="00B93876" w14:paraId="2E0066E2" w14:textId="77777777" w:rsidTr="000A56E7">
        <w:trPr>
          <w:trHeight w:val="302"/>
          <w:tblCellSpacing w:w="28" w:type="dxa"/>
        </w:trPr>
        <w:tc>
          <w:tcPr>
            <w:tcW w:w="4207" w:type="pct"/>
            <w:tcBorders>
              <w:bottom w:val="single" w:sz="4" w:space="0" w:color="auto"/>
            </w:tcBorders>
          </w:tcPr>
          <w:p w14:paraId="50F67F71" w14:textId="77777777" w:rsidR="000A56E7" w:rsidRPr="00C375D8" w:rsidRDefault="006475A6" w:rsidP="000A56E7">
            <w:pPr>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7</m:t>
                  </m:r>
                </m:sub>
              </m:sSub>
            </m:oMath>
            <w:r w:rsidR="000A56E7" w:rsidRPr="00C375D8">
              <w:rPr>
                <w:rFonts w:eastAsiaTheme="minorEastAsia"/>
                <w:sz w:val="20"/>
                <w:szCs w:val="20"/>
              </w:rPr>
              <w:t xml:space="preserve">: </w:t>
            </w:r>
            <w:r w:rsidR="000A56E7" w:rsidRPr="00C375D8">
              <w:rPr>
                <w:sz w:val="20"/>
                <w:szCs w:val="20"/>
              </w:rPr>
              <w:t>The positive effect of user reviews on the number of downloads on Steam is stronger (weaker) when the game is released by a minor publisher (major publisher)</w:t>
            </w:r>
          </w:p>
        </w:tc>
        <w:tc>
          <w:tcPr>
            <w:tcW w:w="704" w:type="pct"/>
            <w:tcBorders>
              <w:bottom w:val="single" w:sz="4" w:space="0" w:color="auto"/>
            </w:tcBorders>
          </w:tcPr>
          <w:p w14:paraId="1B83E54C" w14:textId="77777777" w:rsidR="000A56E7" w:rsidRPr="00B93876" w:rsidRDefault="000A56E7" w:rsidP="000A56E7">
            <w:pPr>
              <w:rPr>
                <w:sz w:val="19"/>
                <w:szCs w:val="19"/>
              </w:rPr>
            </w:pPr>
            <w:r>
              <w:rPr>
                <w:sz w:val="19"/>
                <w:szCs w:val="19"/>
              </w:rPr>
              <w:t>Not supported</w:t>
            </w:r>
          </w:p>
        </w:tc>
      </w:tr>
    </w:tbl>
    <w:p w14:paraId="75A62FFA" w14:textId="6A905606" w:rsidR="00EC0673" w:rsidRDefault="00B2608A" w:rsidP="00B2608A">
      <w:pPr>
        <w:jc w:val="center"/>
        <w:rPr>
          <w:b/>
          <w:bCs/>
          <w:szCs w:val="24"/>
        </w:rPr>
      </w:pPr>
      <w:r>
        <w:rPr>
          <w:b/>
          <w:bCs/>
          <w:szCs w:val="24"/>
        </w:rPr>
        <w:t>Table 7: Hypotheses outcomes</w:t>
      </w:r>
    </w:p>
    <w:p w14:paraId="2D3B52DB" w14:textId="1B7FCE50" w:rsidR="0043313A" w:rsidRPr="00EC0673" w:rsidRDefault="00EC0673" w:rsidP="0070070E">
      <w:pPr>
        <w:rPr>
          <w:b/>
          <w:bCs/>
          <w:szCs w:val="24"/>
        </w:rPr>
      </w:pPr>
      <w:r>
        <w:rPr>
          <w:b/>
          <w:bCs/>
          <w:szCs w:val="24"/>
        </w:rPr>
        <w:br w:type="page"/>
      </w:r>
    </w:p>
    <w:p w14:paraId="1FCF616A" w14:textId="3C9B3302" w:rsidR="00B80E37" w:rsidRDefault="00B80E37" w:rsidP="00B80E37">
      <w:pPr>
        <w:pStyle w:val="Heading2"/>
      </w:pPr>
      <w:bookmarkStart w:id="51" w:name="_Toc92112209"/>
      <w:r>
        <w:lastRenderedPageBreak/>
        <w:t>5.</w:t>
      </w:r>
      <w:r w:rsidR="00C874C1">
        <w:t>2</w:t>
      </w:r>
      <w:r>
        <w:t xml:space="preserve"> </w:t>
      </w:r>
      <w:r w:rsidR="00D91D92">
        <w:t>Implications</w:t>
      </w:r>
      <w:bookmarkEnd w:id="51"/>
    </w:p>
    <w:p w14:paraId="563B7425" w14:textId="41E3A335" w:rsidR="00A8701E" w:rsidRPr="00A8701E" w:rsidRDefault="00D91D92" w:rsidP="00A8701E">
      <w:pPr>
        <w:pStyle w:val="Heading3"/>
      </w:pPr>
      <w:bookmarkStart w:id="52" w:name="_Toc92112210"/>
      <w:r>
        <w:t>5.2.1 Theoretical</w:t>
      </w:r>
      <w:bookmarkEnd w:id="52"/>
    </w:p>
    <w:p w14:paraId="4BE7E612" w14:textId="3AB4AB3C" w:rsidR="00640159" w:rsidRDefault="00D60DE1" w:rsidP="00D60DE1">
      <w:pPr>
        <w:spacing w:line="360" w:lineRule="auto"/>
        <w:ind w:firstLine="720"/>
        <w:contextualSpacing/>
        <w:jc w:val="left"/>
      </w:pPr>
      <w:r>
        <w:t xml:space="preserve">This study holds multiple theoretical implications. </w:t>
      </w:r>
      <w:r w:rsidR="008B5977">
        <w:t>First, i</w:t>
      </w:r>
      <w:r w:rsidR="00A8701E">
        <w:t xml:space="preserve">n terms of expert reviews the findings of this research extend congruence of </w:t>
      </w:r>
      <w:r w:rsidR="00A25DCF">
        <w:t xml:space="preserve">literature. Previous research from the video game industry </w:t>
      </w:r>
      <w:r>
        <w:t xml:space="preserve">found that expert reviews </w:t>
      </w:r>
      <w:r w:rsidR="00886B9F">
        <w:t>ha</w:t>
      </w:r>
      <w:r w:rsidR="001345B4">
        <w:t>ve</w:t>
      </w:r>
      <w:r w:rsidR="00886B9F">
        <w:t xml:space="preserve"> a significant impact on the sale of video games</w:t>
      </w:r>
      <w:r w:rsidR="00D428F3">
        <w:t xml:space="preserve"> </w:t>
      </w:r>
      <w:r w:rsidR="00886B9F">
        <w:fldChar w:fldCharType="begin" w:fldLock="1"/>
      </w:r>
      <w:r w:rsidR="00466366">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id":"ITEM-2","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2","issue":"3","issued":{"date-parts":[["2014"]]},"page":"189-198","title":"What makes a blockbuster video game? An empirical analysis of US sales data","type":"article-journal","volume":"35"},"uris":["http://www.mendeley.com/documents/?uuid=4baa1271-fab3-4126-adf6-a2bd7e150a35"]}],"mendeley":{"formattedCitation":"(Cox, 2014; Zhu &amp; Zhang, 2010)","plainTextFormattedCitation":"(Cox, 2014; Zhu &amp; Zhang, 2010)","previouslyFormattedCitation":"(Cox, 2014; Zhu &amp; Zhang, 2010)"},"properties":{"noteIndex":0},"schema":"https://github.com/citation-style-language/schema/raw/master/csl-citation.json"}</w:instrText>
      </w:r>
      <w:r w:rsidR="00886B9F">
        <w:fldChar w:fldCharType="separate"/>
      </w:r>
      <w:r w:rsidR="00886B9F" w:rsidRPr="00886B9F">
        <w:rPr>
          <w:noProof/>
        </w:rPr>
        <w:t>(Cox, 2014; Zhu &amp; Zhang, 2010)</w:t>
      </w:r>
      <w:r w:rsidR="00886B9F">
        <w:fldChar w:fldCharType="end"/>
      </w:r>
      <w:r w:rsidR="00886B9F">
        <w:t xml:space="preserve">. </w:t>
      </w:r>
      <w:r w:rsidR="00D428F3">
        <w:t xml:space="preserve">Since prior research </w:t>
      </w:r>
      <w:r w:rsidR="00886B9F">
        <w:t>was focused solely on the sale of console games</w:t>
      </w:r>
      <w:r w:rsidR="00D428F3">
        <w:t xml:space="preserve">, </w:t>
      </w:r>
      <w:r w:rsidR="00886B9F">
        <w:t>this study extends this stream of literature by adding PC as a new dimension.</w:t>
      </w:r>
    </w:p>
    <w:p w14:paraId="60349962" w14:textId="13ADFF57" w:rsidR="00886B9F" w:rsidRDefault="008B5977" w:rsidP="00D60DE1">
      <w:pPr>
        <w:spacing w:line="360" w:lineRule="auto"/>
        <w:ind w:firstLine="720"/>
        <w:contextualSpacing/>
        <w:jc w:val="left"/>
      </w:pPr>
      <w:r>
        <w:t>Second, t</w:t>
      </w:r>
      <w:r w:rsidR="00EF404E">
        <w:t>he findings of this study also enrich previous literature on user reviews. Prior research</w:t>
      </w:r>
      <w:r w:rsidR="00373D77">
        <w:t xml:space="preserve"> from </w:t>
      </w:r>
      <w:r w:rsidR="00466366">
        <w:t>similar industries (e.g., movie industry) present</w:t>
      </w:r>
      <w:r w:rsidR="00D707E8">
        <w:t>ed</w:t>
      </w:r>
      <w:r w:rsidR="00466366">
        <w:t xml:space="preserve"> mostly contradicting results, with </w:t>
      </w:r>
      <w:r w:rsidR="00D707E8">
        <w:t xml:space="preserve">the </w:t>
      </w:r>
      <w:r w:rsidR="00DF7A01">
        <w:t xml:space="preserve">significant explanatory power </w:t>
      </w:r>
      <w:r w:rsidR="00D707E8">
        <w:t xml:space="preserve">of user reviews </w:t>
      </w:r>
      <w:r w:rsidR="00466366">
        <w:t xml:space="preserve">varying between </w:t>
      </w:r>
      <w:r w:rsidR="00DF7A01">
        <w:t>its</w:t>
      </w:r>
      <w:r w:rsidR="00D707E8">
        <w:t xml:space="preserve"> </w:t>
      </w:r>
      <w:r w:rsidR="00466366">
        <w:t>valence and volume</w:t>
      </w:r>
      <w:r w:rsidR="00120B2D">
        <w:t xml:space="preserve"> </w:t>
      </w:r>
      <w:r w:rsidR="00120B2D">
        <w:fldChar w:fldCharType="begin" w:fldLock="1"/>
      </w:r>
      <w:r w:rsidR="00B00587">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id":"ITEM-2","itemData":{"abstract":"This article uses actual word-of-mouth (WOM) information to examine the dynamic patterns of WOM and how it helps explain box office revenue. The WOM data were collected from the Yahoo Movies Web site. The results show that WOM activities are the most active during a movie’s prerelease and opening week and that movie audiences tend to hold relatively high expectations before release but become more critical in the opening week. More important, WOM information offers significant explanatory power for both aggregate and weekly box office revenue, especially in the early weeks after a movie opens. However, most of this explanatory power comes from the volume of WOM and not from its valence, as measured by the percentages of positive and negative messages.","author":[{"dropping-particle":"","family":"Liu","given":"Yong","non-dropping-particle":"","parse-names":false,"suffix":""}],"container-title":"Journal of Marketing","id":"ITEM-2","issue":"3","issued":{"date-parts":[["2006"]]},"page":"74-89","title":"Word of Mouth for Movies : Its Revenue Dynamics and Impact on Box Office","type":"article-journal","volume":"70"},"uris":["http://www.mendeley.com/documents/?uuid=583ce63c-e905-4e30-8359-258fa4e75467"]},{"id":"ITEM-3","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3","issue":"3","issued":{"date-parts":[["2006"]]},"page":"345-354","title":"The effect of word of mouth on sales: Online book reviews","type":"article-journal","volume":"43"},"uris":["http://www.mendeley.com/documents/?uuid=1c7f6a36-db32-4b99-b85e-93703e1c0e62"]}],"mendeley":{"formattedCitation":"(Chevalier &amp; Mayzlin, 2006; Chintagunta et al., 2010; Liu, 2006)","manualFormatting":"(Chevalier &amp; Mayzlin, 2006; Chintagunta et al., 2010; Liu, 2006)","plainTextFormattedCitation":"(Chevalier &amp; Mayzlin, 2006; Chintagunta et al., 2010; Liu, 2006)","previouslyFormattedCitation":"(Chevalier &amp; Mayzlin, 2006; Chintagunta et al., 2010; Liu, 2006)"},"properties":{"noteIndex":0},"schema":"https://github.com/citation-style-language/schema/raw/master/csl-citation.json"}</w:instrText>
      </w:r>
      <w:r w:rsidR="00120B2D">
        <w:fldChar w:fldCharType="separate"/>
      </w:r>
      <w:r w:rsidR="00120B2D" w:rsidRPr="00120B2D">
        <w:rPr>
          <w:noProof/>
        </w:rPr>
        <w:t>(Chevalier &amp; Mayzlin, 2006; Chintagunta et al., 2010; Liu, 2006)</w:t>
      </w:r>
      <w:r w:rsidR="00120B2D">
        <w:fldChar w:fldCharType="end"/>
      </w:r>
      <w:r w:rsidR="00D707E8">
        <w:t xml:space="preserve">. </w:t>
      </w:r>
      <w:r w:rsidR="00DF7A01">
        <w:t>The</w:t>
      </w:r>
      <w:r w:rsidR="00D707E8">
        <w:t xml:space="preserve"> only previous </w:t>
      </w:r>
      <w:r w:rsidR="00DF7A01">
        <w:t>literature</w:t>
      </w:r>
      <w:r w:rsidR="00D707E8">
        <w:t xml:space="preserve"> on user reviews</w:t>
      </w:r>
      <w:r w:rsidR="00B40705">
        <w:t xml:space="preserve"> from the video game industry</w:t>
      </w:r>
      <w:r w:rsidR="00D707E8">
        <w:t xml:space="preserve"> is in line with this study, </w:t>
      </w:r>
      <w:r w:rsidR="008B5CA2">
        <w:t>stating</w:t>
      </w:r>
      <w:r w:rsidR="00D707E8">
        <w:t xml:space="preserve"> that user rating has a significant influence on the sale of video games for consoles </w:t>
      </w:r>
      <w:sdt>
        <w:sdtPr>
          <w:id w:val="-793132814"/>
          <w:citation/>
        </w:sdtPr>
        <w:sdtEndPr/>
        <w:sdtContent>
          <w:r w:rsidR="00D707E8">
            <w:fldChar w:fldCharType="begin"/>
          </w:r>
          <w:r w:rsidR="00D707E8">
            <w:instrText xml:space="preserve"> CITATION Zhu06 \l 2057 </w:instrText>
          </w:r>
          <w:r w:rsidR="00D707E8">
            <w:fldChar w:fldCharType="separate"/>
          </w:r>
          <w:r w:rsidR="001F0254">
            <w:rPr>
              <w:noProof/>
            </w:rPr>
            <w:t>(Zhu &amp; Zhang, 2006)</w:t>
          </w:r>
          <w:r w:rsidR="00D707E8">
            <w:fldChar w:fldCharType="end"/>
          </w:r>
        </w:sdtContent>
      </w:sdt>
      <w:r w:rsidR="00D707E8">
        <w:t xml:space="preserve">. </w:t>
      </w:r>
      <w:r w:rsidR="00281001">
        <w:t>Thus</w:t>
      </w:r>
      <w:r w:rsidR="00D707E8">
        <w:t xml:space="preserve">, this study extends the existing stream of literature </w:t>
      </w:r>
      <w:r w:rsidR="00DA5E0B">
        <w:t>of</w:t>
      </w:r>
      <w:r w:rsidR="008B5CA2">
        <w:t xml:space="preserve"> user reviews in </w:t>
      </w:r>
      <w:r w:rsidR="00D707E8">
        <w:t xml:space="preserve">the video game industry by </w:t>
      </w:r>
      <w:r w:rsidR="00D059A8">
        <w:t>including</w:t>
      </w:r>
      <w:r w:rsidR="00D707E8">
        <w:t xml:space="preserve"> the PC dimension.</w:t>
      </w:r>
    </w:p>
    <w:p w14:paraId="071CB714" w14:textId="52F96518" w:rsidR="005C01CD" w:rsidRDefault="008B5977" w:rsidP="008814FC">
      <w:pPr>
        <w:spacing w:line="360" w:lineRule="auto"/>
        <w:ind w:firstLine="720"/>
        <w:contextualSpacing/>
        <w:jc w:val="left"/>
      </w:pPr>
      <w:r>
        <w:t>Third, i</w:t>
      </w:r>
      <w:r w:rsidR="00745D7E">
        <w:t>n terms of the difference of effect between expert- and user reviews</w:t>
      </w:r>
      <w:r w:rsidR="00F65835">
        <w:t>,</w:t>
      </w:r>
      <w:r w:rsidR="00D43D4C">
        <w:t xml:space="preserve"> this study </w:t>
      </w:r>
      <w:r w:rsidR="00745D7E">
        <w:t>adds to a previously unbeknown</w:t>
      </w:r>
      <w:r w:rsidR="00D43D4C">
        <w:t xml:space="preserve"> stream of literature </w:t>
      </w:r>
      <w:r w:rsidR="00745D7E">
        <w:t>in the video game industry</w:t>
      </w:r>
      <w:r w:rsidR="00D43D4C">
        <w:t>.</w:t>
      </w:r>
      <w:r w:rsidR="005A57F4">
        <w:t xml:space="preserve"> Prior research has been conducted in several similar industries (e.g., movie- and hotel industry)</w:t>
      </w:r>
      <w:r w:rsidR="00745D7E">
        <w:t>. These studies found contradicting results</w:t>
      </w:r>
      <w:r w:rsidR="004A24E8">
        <w:t>, with half</w:t>
      </w:r>
      <w:r w:rsidR="00745D7E">
        <w:t xml:space="preserve"> of the literature </w:t>
      </w:r>
      <w:r w:rsidR="004A24E8">
        <w:t xml:space="preserve">swaying </w:t>
      </w:r>
      <w:r w:rsidR="00745D7E">
        <w:t xml:space="preserve">towards the greater importance of expert reviews </w:t>
      </w:r>
      <w:r w:rsidR="00745D7E">
        <w:fldChar w:fldCharType="begin" w:fldLock="1"/>
      </w:r>
      <w:r w:rsidR="00745D7E">
        <w:instrText>ADDIN CSL_CITATION {"citationItems":[{"id":"ITEM-1","itemData":{"DOI":"10.1007/s10824-019-09350-7","ISBN":"0123456789","ISSN":"15736997","abstract":"This study is the first attempt to examine the effect of electronic word of mouth (user reviews) relative to expert reviews on moviegoing decisions. For the first time, we use time-varying data on expert reviews. We find that expert ratings matter much more for moviegoing decisions than user ratings and volume. Our data also show that experts tend to be more critical but more consistent in their reviews than users. We find that experts, but not eWOM, affect wide release moviegoing, contrary to industry thinking. Finally, we show that experts’ reviews matter most when consumers and critics are in closer agreement about the quality of the film. The study uses OLS as well as instrumental variables analysis to account for possible endogeneity.","author":[{"dropping-particle":"","family":"Basuroy","given":"Suman","non-dropping-particle":"","parse-names":false,"suffix":""},{"dropping-particle":"","family":"Abraham Ravid","given":"S.","non-dropping-particle":"","parse-names":false,"suffix":""},{"dropping-particle":"","family":"Gretz","given":"Richard T.","non-dropping-particle":"","parse-names":false,"suffix":""},{"dropping-particle":"","family":"Allen","given":"B. J.","non-dropping-particle":"","parse-names":false,"suffix":""}],"container-title":"Journal of Cultural Economics","id":"ITEM-1","issue":"1","issued":{"date-parts":[["2020"]]},"page":"57-96","publisher":"Springer US","title":"Is everybody an expert? An investigation into the impact of professional versus user reviews on movie revenues","type":"article-journal","volume":"44"},"uris":["http://www.mendeley.com/documents/?uuid=79157f53-1d19-4f39-8060-3c28f2d89561"]},{"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20; Souza et al., 2019)","plainTextFormattedCitation":"(Basuroy et al., 2020; Souza et al., 2019)","previouslyFormattedCitation":"(Basuroy et al., 2020; Souza et al., 2019)"},"properties":{"noteIndex":0},"schema":"https://github.com/citation-style-language/schema/raw/master/csl-citation.json"}</w:instrText>
      </w:r>
      <w:r w:rsidR="00745D7E">
        <w:fldChar w:fldCharType="separate"/>
      </w:r>
      <w:r w:rsidR="00745D7E" w:rsidRPr="00745D7E">
        <w:rPr>
          <w:noProof/>
        </w:rPr>
        <w:t>(Basuroy et al., 2020; Souza et al., 2019)</w:t>
      </w:r>
      <w:r w:rsidR="00745D7E">
        <w:fldChar w:fldCharType="end"/>
      </w:r>
      <w:r w:rsidR="00745D7E">
        <w:t xml:space="preserve">, </w:t>
      </w:r>
      <w:r w:rsidR="004A24E8">
        <w:t>and the other half swaying</w:t>
      </w:r>
      <w:r w:rsidR="00745D7E">
        <w:t xml:space="preserve"> to</w:t>
      </w:r>
      <w:r w:rsidR="004A24E8">
        <w:t>wards</w:t>
      </w:r>
      <w:r w:rsidR="00745D7E">
        <w:t xml:space="preserve"> the importance of user reviews </w:t>
      </w:r>
      <w:r w:rsidR="00745D7E">
        <w:fldChar w:fldCharType="begin" w:fldLock="1"/>
      </w:r>
      <w:r w:rsidR="00120B2D">
        <w:instrText>ADDIN CSL_CITATION {"citationItems":[{"id":"ITEM-1","itemData":{"DOI":"10.1093/jcr/ucv047","abstract":"This research documents a substantial disconnect between the objective quality information that online user ratings actually convey and the extent to which consumers trust them as indicators of objective quality. Analyses of a data set covering 1272 products across 120 vertically differentiated product categories reveal that average user ratings (1) lack convergence with Consumer Reports scores, the most commonly used measure of objective quality in the consumer behavior literature, (2) are often based on insufficient sample sizes which limits their informativeness, (3) do not predict resale prices in the used-product marketplace, and (4) are higher for more expensive products and premium brands, controlling for Consumer Reports scores. However, when forming quality inferences and purchase intentions, consumers heavily weight the average rating compared to other cues for quality like price and the number of ratings. They also fail to moderate their reliance on the average user rating as a function of sample size sufficiency. Consumers’ trust in the average user rating as a cue for objective quality appears to be based on an “illusion of validity.”","author":[{"dropping-particle":"","family":"Langhe","given":"Bart","non-dropping-particle":"De","parse-names":false,"suffix":""},{"dropping-particle":"","family":"Fernbach","given":"Philip M","non-dropping-particle":"","parse-names":false,"suffix":""},{"dropping-particle":"","family":"Lichtenstein","given":"Donald R","non-dropping-particle":"","parse-names":false,"suffix":""}],"container-title":"Journal of Consumer Research","id":"ITEM-1","issued":{"date-parts":[["2016"]]},"page":"817-833","title":"Navigating by the Stars : Investigating the Actual and Perceived Validity of Online User Ratings","type":"article-journal","volume":"42"},"uris":["http://www.mendeley.com/documents/?uuid=1f24a281-afa8-4d69-9425-3d54311d823a"]},{"id":"ITEM-2","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2","issue":"2","issued":{"date-parts":[["2012"]]},"page":"197-214","title":"The influence of internet customer reviews on the online sales and prices in hotel industry","type":"article-journal","volume":"32"},"uris":["http://www.mendeley.com/documents/?uuid=e0665f7a-cfe8-4e1f-be1e-392150423bd0"]}],"mendeley":{"formattedCitation":"(De Langhe et al., 2016; Öǧüt &amp; Onur Taş, 2012)","plainTextFormattedCitation":"(De Langhe et al., 2016; Öǧüt &amp; Onur Taş, 2012)","previouslyFormattedCitation":"(De Langhe et al., 2016; Öǧüt &amp; Onur Taş, 2012)"},"properties":{"noteIndex":0},"schema":"https://github.com/citation-style-language/schema/raw/master/csl-citation.json"}</w:instrText>
      </w:r>
      <w:r w:rsidR="00745D7E">
        <w:fldChar w:fldCharType="separate"/>
      </w:r>
      <w:r w:rsidR="00745D7E" w:rsidRPr="00745D7E">
        <w:rPr>
          <w:noProof/>
        </w:rPr>
        <w:t>(De Langhe et al., 2016; Öǧüt &amp; Onur Taş, 2012)</w:t>
      </w:r>
      <w:r w:rsidR="00745D7E">
        <w:fldChar w:fldCharType="end"/>
      </w:r>
      <w:r w:rsidR="00745D7E">
        <w:t xml:space="preserve">. </w:t>
      </w:r>
      <w:r w:rsidR="004A24E8">
        <w:t xml:space="preserve">This </w:t>
      </w:r>
      <w:r w:rsidR="004606FD">
        <w:t>study</w:t>
      </w:r>
      <w:r w:rsidR="004A24E8">
        <w:t xml:space="preserve"> found that expert reviews carry more importance</w:t>
      </w:r>
      <w:r w:rsidR="00E026CF">
        <w:t xml:space="preserve"> in the video game industry</w:t>
      </w:r>
      <w:r w:rsidR="004A24E8">
        <w:t>, and has</w:t>
      </w:r>
      <w:r w:rsidR="006E1EE9">
        <w:t xml:space="preserve"> uniquely positioned itself as the first to </w:t>
      </w:r>
      <w:r w:rsidR="0021083B">
        <w:t>research</w:t>
      </w:r>
      <w:r w:rsidR="006E1EE9">
        <w:t xml:space="preserve"> th</w:t>
      </w:r>
      <w:r w:rsidR="009133A2">
        <w:t>is</w:t>
      </w:r>
      <w:r w:rsidR="006E1EE9">
        <w:t xml:space="preserve"> difference</w:t>
      </w:r>
      <w:r w:rsidR="00BD62F4">
        <w:t xml:space="preserve"> </w:t>
      </w:r>
      <w:r w:rsidR="00E026CF">
        <w:t>for this context</w:t>
      </w:r>
      <w:r w:rsidR="004A24E8">
        <w:t xml:space="preserve">. </w:t>
      </w:r>
      <w:r w:rsidR="00281001">
        <w:t>Hence</w:t>
      </w:r>
      <w:r w:rsidR="004A24E8">
        <w:t>, this study</w:t>
      </w:r>
      <w:r w:rsidR="006E1EE9">
        <w:t xml:space="preserve"> extends </w:t>
      </w:r>
      <w:r w:rsidR="00BD62F4">
        <w:t xml:space="preserve">the </w:t>
      </w:r>
      <w:r w:rsidR="00E026CF">
        <w:t xml:space="preserve">field of video game </w:t>
      </w:r>
      <w:r w:rsidR="00BD62F4">
        <w:t xml:space="preserve">literature </w:t>
      </w:r>
      <w:r w:rsidR="005E3900">
        <w:t xml:space="preserve">with this new </w:t>
      </w:r>
      <w:r w:rsidR="00987867">
        <w:t>insight</w:t>
      </w:r>
      <w:r w:rsidR="006E1EE9">
        <w:t>.</w:t>
      </w:r>
    </w:p>
    <w:p w14:paraId="4F4B31BB" w14:textId="2EFB80E4" w:rsidR="006E1EE9" w:rsidRPr="000B354A" w:rsidRDefault="006708BF" w:rsidP="008814FC">
      <w:pPr>
        <w:spacing w:line="360" w:lineRule="auto"/>
        <w:ind w:firstLine="720"/>
        <w:contextualSpacing/>
        <w:jc w:val="left"/>
      </w:pPr>
      <w:r>
        <w:t>Fourth,</w:t>
      </w:r>
      <w:r w:rsidR="00771502">
        <w:t xml:space="preserve"> literature in the video game industry is reinforced with findings regarding game mode. There is no prior literature that researches the moderating effect of game mode on the relationship between user reviews and sales related outcome</w:t>
      </w:r>
      <w:r w:rsidR="007F67B3">
        <w:t>s</w:t>
      </w:r>
      <w:r w:rsidR="00771502">
        <w:t xml:space="preserve">. </w:t>
      </w:r>
      <w:r w:rsidR="00D237F1">
        <w:t>Therefore</w:t>
      </w:r>
      <w:r w:rsidR="00771502">
        <w:t xml:space="preserve">, this study adds </w:t>
      </w:r>
      <w:r w:rsidR="00281001">
        <w:t xml:space="preserve">a new </w:t>
      </w:r>
      <w:r w:rsidR="007F00EC">
        <w:t>insight,</w:t>
      </w:r>
      <w:r w:rsidR="00281001">
        <w:t xml:space="preserve"> namely that the effect of user reviews on sales related outcomes is strengthened (weakened) when a game is multi-player (single-player).</w:t>
      </w:r>
      <w:r w:rsidR="000B354A">
        <w:t xml:space="preserve"> </w:t>
      </w:r>
      <w:r w:rsidR="00DA76A7">
        <w:t>This finding, and any future findings relating to g</w:t>
      </w:r>
      <w:r w:rsidR="0045676F">
        <w:t>ame mode</w:t>
      </w:r>
      <w:r w:rsidR="000C66A2">
        <w:t>,</w:t>
      </w:r>
      <w:r w:rsidR="0045676F">
        <w:t xml:space="preserve"> </w:t>
      </w:r>
      <w:r w:rsidR="00DA76A7">
        <w:t>are</w:t>
      </w:r>
      <w:r w:rsidR="0045676F">
        <w:t xml:space="preserve"> a</w:t>
      </w:r>
      <w:r w:rsidR="00DA76A7">
        <w:t xml:space="preserve">n interesting addition to the literature base for the video game industry. This is due to the fact that game mode presents a clear distinction between the type of experience a gamer is seeking, which can </w:t>
      </w:r>
      <w:r w:rsidR="000C66A2">
        <w:t>in turn influence decision making</w:t>
      </w:r>
      <w:r w:rsidR="00167F75">
        <w:t xml:space="preserve"> and the difference in importance of different factors of judgement</w:t>
      </w:r>
      <w:r w:rsidR="00DA76A7">
        <w:t>.</w:t>
      </w:r>
    </w:p>
    <w:p w14:paraId="482C4A45" w14:textId="4709882B" w:rsidR="008814FC" w:rsidRPr="001E1AE0" w:rsidRDefault="00910F56" w:rsidP="00525494">
      <w:pPr>
        <w:spacing w:line="360" w:lineRule="auto"/>
        <w:ind w:firstLine="720"/>
        <w:contextualSpacing/>
        <w:jc w:val="left"/>
      </w:pPr>
      <w:r>
        <w:lastRenderedPageBreak/>
        <w:t>Fifth</w:t>
      </w:r>
      <w:r w:rsidR="00771502">
        <w:t xml:space="preserve">, </w:t>
      </w:r>
      <w:r w:rsidR="00532341">
        <w:t xml:space="preserve">the base of literature for the video game industry is improved with </w:t>
      </w:r>
      <w:r w:rsidR="004A6EC5">
        <w:t xml:space="preserve">a new </w:t>
      </w:r>
      <w:r w:rsidR="00532341">
        <w:t xml:space="preserve">insight regarding publishers. </w:t>
      </w:r>
      <w:r w:rsidR="006F1BE5">
        <w:t>Although there is no existing literature for the video game industry, p</w:t>
      </w:r>
      <w:r w:rsidR="00532341">
        <w:t xml:space="preserve">rior research is available for the movie industry. </w:t>
      </w:r>
      <w:r w:rsidR="005F03CF">
        <w:t>In the movie industry</w:t>
      </w:r>
      <w:r w:rsidR="00FA0BB5">
        <w:t>,</w:t>
      </w:r>
      <w:r w:rsidR="005F03CF">
        <w:t xml:space="preserve"> it was</w:t>
      </w:r>
      <w:r w:rsidR="00532341">
        <w:t xml:space="preserve"> found that the box office revenue</w:t>
      </w:r>
      <w:r w:rsidR="005F03CF">
        <w:t xml:space="preserve">s of movies </w:t>
      </w:r>
      <w:r w:rsidR="00532341">
        <w:t xml:space="preserve">with larger budgets and releases are less affected by expert reviews than small release films </w:t>
      </w:r>
      <w:r w:rsidR="00532341">
        <w:fldChar w:fldCharType="begin" w:fldLock="1"/>
      </w:r>
      <w:r w:rsidR="00170F57">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03; Souza et al., 2019)","plainTextFormattedCitation":"(Basuroy et al., 2003; Souza et al., 2019)","previouslyFormattedCitation":"(Basuroy et al., 2003; Souza et al., 2019)"},"properties":{"noteIndex":0},"schema":"https://github.com/citation-style-language/schema/raw/master/csl-citation.json"}</w:instrText>
      </w:r>
      <w:r w:rsidR="00532341">
        <w:fldChar w:fldCharType="separate"/>
      </w:r>
      <w:r w:rsidR="00532341" w:rsidRPr="00532341">
        <w:rPr>
          <w:noProof/>
        </w:rPr>
        <w:t>(Basuroy et al., 2003; Souza et al., 2019)</w:t>
      </w:r>
      <w:r w:rsidR="00532341">
        <w:fldChar w:fldCharType="end"/>
      </w:r>
      <w:r w:rsidR="00532341">
        <w:t xml:space="preserve">. This study found contradicting results for the video game industry, namely that </w:t>
      </w:r>
      <w:r w:rsidR="004A6EC5">
        <w:t>when a game is released by a major publisher the impact of expert reviews on downloads is strengthened.</w:t>
      </w:r>
      <w:r w:rsidR="002438FC">
        <w:t xml:space="preserve"> </w:t>
      </w:r>
      <w:r w:rsidR="00DD5679">
        <w:t>This</w:t>
      </w:r>
      <w:r w:rsidR="008001FC">
        <w:t xml:space="preserve"> contradict</w:t>
      </w:r>
      <w:r w:rsidR="00DD5679">
        <w:t>ory finding</w:t>
      </w:r>
      <w:r w:rsidR="008F311C">
        <w:t xml:space="preserve"> shows that publishers influence the relationships between expert review ratings and sales related outcomes differently in the video game industry than in the movie industry. Intuitively, </w:t>
      </w:r>
      <w:r w:rsidR="0085744F">
        <w:t xml:space="preserve">in terms of video games, </w:t>
      </w:r>
      <w:r w:rsidR="00800E72">
        <w:t>it can be argued th</w:t>
      </w:r>
      <w:r w:rsidR="00C22219">
        <w:t xml:space="preserve">at video games are a more time-intensive investment when compared to movies. This may influence the way in which a video game is </w:t>
      </w:r>
      <w:r w:rsidR="008C4179">
        <w:t>purchased</w:t>
      </w:r>
      <w:r w:rsidR="00C22219">
        <w:t xml:space="preserve">, regardless of the popularity of a publisher. </w:t>
      </w:r>
    </w:p>
    <w:p w14:paraId="163E8299" w14:textId="0918EAA8" w:rsidR="00D91D92" w:rsidRDefault="00D91D92" w:rsidP="00D91D92">
      <w:pPr>
        <w:pStyle w:val="Heading3"/>
      </w:pPr>
      <w:bookmarkStart w:id="53" w:name="_Toc92112211"/>
      <w:r>
        <w:t>5.2.2 Managerial</w:t>
      </w:r>
      <w:bookmarkEnd w:id="53"/>
    </w:p>
    <w:p w14:paraId="7D9E1ABF" w14:textId="168592EB" w:rsidR="00564D60" w:rsidRDefault="00564D60" w:rsidP="00860ABC">
      <w:pPr>
        <w:spacing w:line="360" w:lineRule="auto"/>
        <w:ind w:firstLine="720"/>
        <w:contextualSpacing/>
        <w:jc w:val="left"/>
      </w:pPr>
      <w:r>
        <w:t xml:space="preserve">The findings </w:t>
      </w:r>
      <w:r w:rsidR="00E718F1">
        <w:t xml:space="preserve">of </w:t>
      </w:r>
      <w:r>
        <w:t>this study also have practical implications</w:t>
      </w:r>
      <w:r w:rsidR="00950F75">
        <w:t xml:space="preserve"> for the video game industry. </w:t>
      </w:r>
      <w:r w:rsidR="00E718F1">
        <w:t xml:space="preserve">Managers of major publishers should pay attention to practices </w:t>
      </w:r>
      <w:r w:rsidR="00324715">
        <w:t>that</w:t>
      </w:r>
      <w:r w:rsidR="00E718F1">
        <w:t xml:space="preserve"> </w:t>
      </w:r>
      <w:r w:rsidR="00324715">
        <w:t xml:space="preserve">may </w:t>
      </w:r>
      <w:r w:rsidR="00E718F1">
        <w:t>improve expert ratings</w:t>
      </w:r>
      <w:r w:rsidR="00096476">
        <w:t>,</w:t>
      </w:r>
      <w:r w:rsidR="00C53601">
        <w:t xml:space="preserve"> due to the </w:t>
      </w:r>
      <w:r w:rsidR="00286AE4">
        <w:t xml:space="preserve">strengthening effect </w:t>
      </w:r>
      <w:r w:rsidR="00C53601">
        <w:t xml:space="preserve">that </w:t>
      </w:r>
      <w:r w:rsidR="00096476">
        <w:t>expert ratings</w:t>
      </w:r>
      <w:r w:rsidR="00C53601">
        <w:t xml:space="preserve"> </w:t>
      </w:r>
      <w:r w:rsidR="00147960">
        <w:t>have</w:t>
      </w:r>
      <w:r w:rsidR="00C53601">
        <w:t xml:space="preserve"> </w:t>
      </w:r>
      <w:r w:rsidR="00286AE4">
        <w:t xml:space="preserve">on </w:t>
      </w:r>
      <w:r w:rsidR="00CE6397">
        <w:t>sales related outcomes</w:t>
      </w:r>
      <w:r w:rsidR="00286AE4">
        <w:t>.</w:t>
      </w:r>
      <w:r w:rsidR="00161812">
        <w:t xml:space="preserve"> </w:t>
      </w:r>
      <w:r w:rsidR="00096476">
        <w:t xml:space="preserve">When </w:t>
      </w:r>
      <w:r w:rsidR="007047E4">
        <w:t>taking the</w:t>
      </w:r>
      <w:r w:rsidR="00096476">
        <w:t xml:space="preserve"> movie industry</w:t>
      </w:r>
      <w:r w:rsidR="007047E4">
        <w:t xml:space="preserve"> as an example</w:t>
      </w:r>
      <w:r w:rsidR="00096476">
        <w:t>, t</w:t>
      </w:r>
      <w:r w:rsidR="00C53601">
        <w:t xml:space="preserve">here are multiple </w:t>
      </w:r>
      <w:r w:rsidR="00324715">
        <w:t>possibilities in order to accomplish an improvement of expert</w:t>
      </w:r>
      <w:r w:rsidR="00096476">
        <w:t xml:space="preserve"> ratings</w:t>
      </w:r>
      <w:r w:rsidR="00C53601">
        <w:t xml:space="preserve">. First, </w:t>
      </w:r>
      <w:r w:rsidR="00B74EE7">
        <w:t xml:space="preserve">major publishers </w:t>
      </w:r>
      <w:r w:rsidR="00F0739F">
        <w:t xml:space="preserve">can </w:t>
      </w:r>
      <w:r w:rsidR="00B74EE7">
        <w:t>organise a test screening for</w:t>
      </w:r>
      <w:r w:rsidR="00DD2F0A">
        <w:t xml:space="preserve"> a group</w:t>
      </w:r>
      <w:r w:rsidR="008E3195">
        <w:t xml:space="preserve"> of</w:t>
      </w:r>
      <w:r w:rsidR="00B74EE7">
        <w:t xml:space="preserve"> experts in the industry in order to hear their judgement. </w:t>
      </w:r>
      <w:r w:rsidR="00BE59A1">
        <w:t xml:space="preserve">A test screening </w:t>
      </w:r>
      <w:r w:rsidR="006D3116">
        <w:t>will most often be</w:t>
      </w:r>
      <w:r w:rsidR="00BE59A1">
        <w:t xml:space="preserve"> </w:t>
      </w:r>
      <w:r w:rsidR="006D3116">
        <w:t>organised</w:t>
      </w:r>
      <w:r w:rsidR="00BE59A1">
        <w:t xml:space="preserve"> when the </w:t>
      </w:r>
      <w:r w:rsidR="0028143D">
        <w:t>video game</w:t>
      </w:r>
      <w:r w:rsidR="00BE59A1">
        <w:t xml:space="preserve"> is</w:t>
      </w:r>
      <w:r w:rsidR="00B250F9">
        <w:t xml:space="preserve"> </w:t>
      </w:r>
      <w:r w:rsidR="00A778F4">
        <w:t>not in the latter stages of development yet</w:t>
      </w:r>
      <w:r w:rsidR="00BE59A1">
        <w:t xml:space="preserve">. </w:t>
      </w:r>
      <w:r w:rsidR="00B74EE7">
        <w:t xml:space="preserve">This can </w:t>
      </w:r>
      <w:r w:rsidR="00A778F4">
        <w:t xml:space="preserve">gauge what experts currently think of the game, and furthermore </w:t>
      </w:r>
      <w:r w:rsidR="00B74EE7">
        <w:t>give insight into whether</w:t>
      </w:r>
      <w:r w:rsidR="007047E4">
        <w:t xml:space="preserve"> </w:t>
      </w:r>
      <w:r w:rsidR="00A778F4">
        <w:t>they</w:t>
      </w:r>
      <w:r w:rsidR="00096476">
        <w:t xml:space="preserve"> </w:t>
      </w:r>
      <w:r w:rsidR="00B74EE7">
        <w:t xml:space="preserve">believe it requires necessary adjustments in order to be considered worthy of a higher rating </w:t>
      </w:r>
      <w:sdt>
        <w:sdtPr>
          <w:id w:val="2127581554"/>
          <w:citation/>
        </w:sdtPr>
        <w:sdtEndPr/>
        <w:sdtContent>
          <w:r w:rsidR="00B74EE7">
            <w:fldChar w:fldCharType="begin"/>
          </w:r>
          <w:r w:rsidR="00B74EE7">
            <w:instrText xml:space="preserve"> CITATION Jol06 \l 2057 </w:instrText>
          </w:r>
          <w:r w:rsidR="00B74EE7">
            <w:fldChar w:fldCharType="separate"/>
          </w:r>
          <w:r w:rsidR="001F0254">
            <w:rPr>
              <w:noProof/>
            </w:rPr>
            <w:t>(Jolliffe &amp; Zinnes, 2006)</w:t>
          </w:r>
          <w:r w:rsidR="00B74EE7">
            <w:fldChar w:fldCharType="end"/>
          </w:r>
        </w:sdtContent>
      </w:sdt>
      <w:r w:rsidR="00B74EE7">
        <w:t xml:space="preserve">. Second, </w:t>
      </w:r>
      <w:r w:rsidR="00F0739F">
        <w:t>pr</w:t>
      </w:r>
      <w:r w:rsidR="00BE59A1">
        <w:t xml:space="preserve">eview </w:t>
      </w:r>
      <w:r w:rsidR="00F0739F">
        <w:t>screenings can be organised</w:t>
      </w:r>
      <w:r w:rsidR="00BE59A1">
        <w:t xml:space="preserve"> when the video game is in the latter stages of development</w:t>
      </w:r>
      <w:r w:rsidR="00F0739F">
        <w:t xml:space="preserve">. During these screenings, publishers invite </w:t>
      </w:r>
      <w:r w:rsidR="00BE59A1">
        <w:t>experts</w:t>
      </w:r>
      <w:r w:rsidR="00566309">
        <w:t xml:space="preserve"> and marketing professionals</w:t>
      </w:r>
      <w:r w:rsidR="00BE59A1">
        <w:t xml:space="preserve"> that they prequalify to determine if they are a fit for the game that will be screened. The preview screening may serve to ascertain whether there are final </w:t>
      </w:r>
      <w:r w:rsidR="0033566D">
        <w:t>finishing touches</w:t>
      </w:r>
      <w:r w:rsidR="00BE59A1">
        <w:t xml:space="preserve"> necessary for the game itself, or if the marketing strategy needs adjustment</w:t>
      </w:r>
      <w:r w:rsidR="00980C26">
        <w:t xml:space="preserve"> </w:t>
      </w:r>
      <w:sdt>
        <w:sdtPr>
          <w:id w:val="550661571"/>
          <w:citation/>
        </w:sdtPr>
        <w:sdtEndPr/>
        <w:sdtContent>
          <w:r w:rsidR="00980C26">
            <w:fldChar w:fldCharType="begin"/>
          </w:r>
          <w:r w:rsidR="00980C26">
            <w:instrText xml:space="preserve"> CITATION Ker09 \l 2057 </w:instrText>
          </w:r>
          <w:r w:rsidR="00980C26">
            <w:fldChar w:fldCharType="separate"/>
          </w:r>
          <w:r w:rsidR="001F0254">
            <w:rPr>
              <w:noProof/>
            </w:rPr>
            <w:t>(Kerrigan, 2009)</w:t>
          </w:r>
          <w:r w:rsidR="00980C26">
            <w:fldChar w:fldCharType="end"/>
          </w:r>
        </w:sdtContent>
      </w:sdt>
      <w:r w:rsidR="00BE59A1">
        <w:t>.</w:t>
      </w:r>
    </w:p>
    <w:p w14:paraId="1270CE56" w14:textId="3C52DFB8" w:rsidR="007E4884" w:rsidRDefault="00485F51" w:rsidP="00CE2B67">
      <w:pPr>
        <w:spacing w:line="360" w:lineRule="auto"/>
        <w:ind w:firstLine="720"/>
        <w:contextualSpacing/>
        <w:jc w:val="left"/>
      </w:pPr>
      <w:r>
        <w:t xml:space="preserve">Furthermore, video game publishers that release multi-player games should be wary of the effect of user ratings on sales related outcomes. This is due to the fact that an improvement of user ratings for multi-player games </w:t>
      </w:r>
      <w:r w:rsidR="00DC7880">
        <w:t>has an effect on the</w:t>
      </w:r>
      <w:r>
        <w:t xml:space="preserve"> </w:t>
      </w:r>
      <w:r w:rsidR="009421F7">
        <w:t>amount of times a game is downloaded</w:t>
      </w:r>
      <w:r>
        <w:t>.</w:t>
      </w:r>
      <w:r w:rsidR="007F5521">
        <w:t xml:space="preserve"> </w:t>
      </w:r>
      <w:r w:rsidR="00E026B5">
        <w:t>At the moment, t</w:t>
      </w:r>
      <w:r w:rsidR="007F5521">
        <w:t xml:space="preserve">here are already certain strategies that are implemented in the video game industry in order to </w:t>
      </w:r>
      <w:r w:rsidR="0096478D">
        <w:t xml:space="preserve">develop a relationship with </w:t>
      </w:r>
      <w:r w:rsidR="00B47FBC">
        <w:t>gamers</w:t>
      </w:r>
      <w:r w:rsidR="0096478D">
        <w:t xml:space="preserve"> and improve the </w:t>
      </w:r>
      <w:r w:rsidR="0096478D">
        <w:lastRenderedPageBreak/>
        <w:t>game simultaneously</w:t>
      </w:r>
      <w:r w:rsidR="007F5521">
        <w:t xml:space="preserve">. First, </w:t>
      </w:r>
      <w:r w:rsidR="00254FEC">
        <w:t xml:space="preserve">a game can use alpha and beta testing. </w:t>
      </w:r>
      <w:r w:rsidR="0096478D">
        <w:t>Alpha testing is most often performed before release</w:t>
      </w:r>
      <w:r w:rsidR="00B47FBC">
        <w:t xml:space="preserve">, </w:t>
      </w:r>
      <w:r w:rsidR="00993321">
        <w:t xml:space="preserve">on-site </w:t>
      </w:r>
      <w:r w:rsidR="00B47FBC">
        <w:t>(</w:t>
      </w:r>
      <w:r w:rsidR="00993321">
        <w:t>where the game is developed</w:t>
      </w:r>
      <w:r w:rsidR="00B47FBC">
        <w:t>)</w:t>
      </w:r>
      <w:r w:rsidR="00993321">
        <w:t>, and by employees who are under contract of the developing company. T</w:t>
      </w:r>
      <w:r w:rsidR="00261156">
        <w:t xml:space="preserve">he goal is to identify bugs in order to correct them. However, it is possible for publishers to invite loyal gamers (customers) of previous games to the alpha testing phase in order to give them a sneak preview and elicit their feedback and opinions. </w:t>
      </w:r>
      <w:r w:rsidR="00F21494">
        <w:t>Besides receiving a relevant outsider opinion, the sneak preview of the game may create traction if positive insights are shared within the gaming community. Beta testing is most often performed by real gamers from th</w:t>
      </w:r>
      <w:r w:rsidR="00993321">
        <w:t xml:space="preserve">e comfort of their homes. During this phase, the game is in the final stages of development which means that gamers can experience an almost finished product. Therefore, gamers can voice their opinions and feedback to the publisher in order to improve the game. Furthermore, positive responses from the gamer audience in this phase can instigate further traction for the game before its official release </w:t>
      </w:r>
      <w:sdt>
        <w:sdtPr>
          <w:id w:val="-168262101"/>
          <w:citation/>
        </w:sdtPr>
        <w:sdtEndPr/>
        <w:sdtContent>
          <w:r w:rsidR="00993321">
            <w:fldChar w:fldCharType="begin"/>
          </w:r>
          <w:r w:rsidR="00993321">
            <w:instrText xml:space="preserve"> CITATION Bob04 \l 2057 </w:instrText>
          </w:r>
          <w:r w:rsidR="00993321">
            <w:fldChar w:fldCharType="separate"/>
          </w:r>
          <w:r w:rsidR="001F0254">
            <w:rPr>
              <w:noProof/>
            </w:rPr>
            <w:t>(Bates, 2004)</w:t>
          </w:r>
          <w:r w:rsidR="00993321">
            <w:fldChar w:fldCharType="end"/>
          </w:r>
        </w:sdtContent>
      </w:sdt>
      <w:r w:rsidR="00993321">
        <w:t>.</w:t>
      </w:r>
      <w:r w:rsidR="00CE2B67">
        <w:t xml:space="preserve"> </w:t>
      </w:r>
      <w:r w:rsidR="009A3834">
        <w:t xml:space="preserve">Second, </w:t>
      </w:r>
      <w:r w:rsidR="00944100">
        <w:t>Valve</w:t>
      </w:r>
      <w:r w:rsidR="00B60FB3">
        <w:t xml:space="preserve"> (</w:t>
      </w:r>
      <w:r w:rsidR="00944100">
        <w:t>the creators of Steam</w:t>
      </w:r>
      <w:r w:rsidR="00B60FB3">
        <w:t>)</w:t>
      </w:r>
      <w:r w:rsidR="00944100">
        <w:t xml:space="preserve"> have developed</w:t>
      </w:r>
      <w:r w:rsidR="00FD26AB">
        <w:t xml:space="preserve"> an on-platform </w:t>
      </w:r>
      <w:r w:rsidR="000B20E1">
        <w:t>tool</w:t>
      </w:r>
      <w:r w:rsidR="00B60FB3">
        <w:t xml:space="preserve"> </w:t>
      </w:r>
      <w:r w:rsidR="000B20E1">
        <w:t>called Steam Early Access through which developers</w:t>
      </w:r>
      <w:r w:rsidR="00FD26AB">
        <w:t xml:space="preserve"> </w:t>
      </w:r>
      <w:r w:rsidR="008401BE">
        <w:t xml:space="preserve">of PC games </w:t>
      </w:r>
      <w:r w:rsidR="000B20E1">
        <w:t>can</w:t>
      </w:r>
      <w:r w:rsidR="00FD26AB">
        <w:t xml:space="preserve"> </w:t>
      </w:r>
      <w:r w:rsidR="000B20E1">
        <w:t>publish</w:t>
      </w:r>
      <w:r w:rsidR="009A3834">
        <w:t xml:space="preserve"> their unfinished</w:t>
      </w:r>
      <w:r w:rsidR="00B60FB3">
        <w:t>, yet playable</w:t>
      </w:r>
      <w:r w:rsidR="009A3834">
        <w:t xml:space="preserve"> games to the publi</w:t>
      </w:r>
      <w:r w:rsidR="00B60FB3">
        <w:t>c</w:t>
      </w:r>
      <w:r w:rsidR="009A3834">
        <w:t xml:space="preserve">. </w:t>
      </w:r>
      <w:r w:rsidR="000B20E1">
        <w:t xml:space="preserve">This tool enables the development of games in congruence with the community, thus building a fanbase and tailoring to their specific demands </w:t>
      </w:r>
      <w:r w:rsidR="00FD26AB">
        <w:t xml:space="preserve">whilst simultaneously </w:t>
      </w:r>
      <w:r w:rsidR="000B20E1">
        <w:t>earning revenue by selling the unfinished product for a prepurchase fee. By developing a game in congruence</w:t>
      </w:r>
      <w:r w:rsidR="009E06AB">
        <w:t xml:space="preserve"> with gamers</w:t>
      </w:r>
      <w:r w:rsidR="000B20E1">
        <w:t>, video game developers and publishers can continually adjust and tailor their game, increasing the probability of satisfaction from the gamer community</w:t>
      </w:r>
      <w:r w:rsidR="00B765A1">
        <w:t xml:space="preserve"> </w:t>
      </w:r>
      <w:sdt>
        <w:sdtPr>
          <w:id w:val="4714904"/>
          <w:citation/>
        </w:sdtPr>
        <w:sdtEndPr/>
        <w:sdtContent>
          <w:r w:rsidR="00B765A1">
            <w:fldChar w:fldCharType="begin"/>
          </w:r>
          <w:r w:rsidR="00B765A1">
            <w:instrText xml:space="preserve"> CITATION Val21 \l 2057 </w:instrText>
          </w:r>
          <w:r w:rsidR="00B765A1">
            <w:fldChar w:fldCharType="separate"/>
          </w:r>
          <w:r w:rsidR="00B765A1">
            <w:rPr>
              <w:noProof/>
            </w:rPr>
            <w:t>(Valve, 2021)</w:t>
          </w:r>
          <w:r w:rsidR="00B765A1">
            <w:fldChar w:fldCharType="end"/>
          </w:r>
        </w:sdtContent>
      </w:sdt>
      <w:r w:rsidR="000B20E1">
        <w:t>.</w:t>
      </w:r>
    </w:p>
    <w:p w14:paraId="3253A271" w14:textId="798C60EC" w:rsidR="00B80E37" w:rsidRDefault="00B80E37" w:rsidP="00B80E37">
      <w:pPr>
        <w:pStyle w:val="Heading2"/>
      </w:pPr>
      <w:bookmarkStart w:id="54" w:name="_Toc92112212"/>
      <w:r>
        <w:t>5.</w:t>
      </w:r>
      <w:r w:rsidR="00C874C1">
        <w:t>3</w:t>
      </w:r>
      <w:r>
        <w:t xml:space="preserve"> Limitations and </w:t>
      </w:r>
      <w:r w:rsidR="00E55660">
        <w:t>f</w:t>
      </w:r>
      <w:r>
        <w:t xml:space="preserve">uture </w:t>
      </w:r>
      <w:r w:rsidR="00E55660">
        <w:t>r</w:t>
      </w:r>
      <w:r>
        <w:t>esearch</w:t>
      </w:r>
      <w:bookmarkEnd w:id="54"/>
    </w:p>
    <w:p w14:paraId="044A91D8" w14:textId="24DD8465" w:rsidR="00172D5E" w:rsidRPr="00D25633" w:rsidRDefault="00172D5E" w:rsidP="00170F57">
      <w:pPr>
        <w:spacing w:line="360" w:lineRule="auto"/>
        <w:ind w:firstLine="720"/>
        <w:contextualSpacing/>
        <w:jc w:val="left"/>
      </w:pPr>
      <w:r>
        <w:t>Despite the</w:t>
      </w:r>
      <w:r w:rsidR="005129DD">
        <w:t xml:space="preserve"> beforementioned</w:t>
      </w:r>
      <w:r>
        <w:t xml:space="preserve"> insights, this study has some limitations.</w:t>
      </w:r>
      <w:r w:rsidR="0067336A">
        <w:t xml:space="preserve"> </w:t>
      </w:r>
      <w:r w:rsidR="00F9049D">
        <w:t>First, t</w:t>
      </w:r>
      <w:r w:rsidR="007D320D">
        <w:t xml:space="preserve">he data </w:t>
      </w:r>
      <w:r w:rsidR="000A71BE">
        <w:t xml:space="preserve">used for the number of downloads (owners) on Steam is an estimation. This means that </w:t>
      </w:r>
      <w:r w:rsidR="00AA2AD8">
        <w:t>the data</w:t>
      </w:r>
      <w:r w:rsidR="000A71BE">
        <w:t xml:space="preserve"> is not a one-on-one accurate representation of the actual download data, and therefore the findings cannot concretely represent the</w:t>
      </w:r>
      <w:r w:rsidR="00B958A8">
        <w:t xml:space="preserve"> effect</w:t>
      </w:r>
      <w:r w:rsidR="004A36C3">
        <w:t>s</w:t>
      </w:r>
      <w:r w:rsidR="00B958A8">
        <w:t xml:space="preserve"> on</w:t>
      </w:r>
      <w:r w:rsidR="000A71BE">
        <w:t xml:space="preserve"> sales of games on Steam. </w:t>
      </w:r>
      <w:r w:rsidR="006309D3">
        <w:t xml:space="preserve">A possible improvement for this limitation </w:t>
      </w:r>
      <w:r w:rsidR="003D371F">
        <w:t xml:space="preserve">may be </w:t>
      </w:r>
      <w:r w:rsidR="006309D3">
        <w:t xml:space="preserve">to </w:t>
      </w:r>
      <w:r w:rsidR="003D371F">
        <w:t>replicate</w:t>
      </w:r>
      <w:r w:rsidR="006309D3">
        <w:t xml:space="preserve"> this study</w:t>
      </w:r>
      <w:r w:rsidR="003D371F">
        <w:t xml:space="preserve"> using actual sales data from </w:t>
      </w:r>
      <w:r w:rsidR="00770E06">
        <w:t>other similar</w:t>
      </w:r>
      <w:r w:rsidR="003D371F">
        <w:t xml:space="preserve"> platforms</w:t>
      </w:r>
      <w:r w:rsidR="00DF4D06">
        <w:t xml:space="preserve"> and publishers</w:t>
      </w:r>
      <w:r w:rsidR="003D371F">
        <w:t xml:space="preserve"> </w:t>
      </w:r>
      <w:r w:rsidR="00770E06">
        <w:t>that sell PC games online</w:t>
      </w:r>
      <w:r w:rsidR="00DF4D06">
        <w:t xml:space="preserve"> and</w:t>
      </w:r>
      <w:r w:rsidR="00770E06">
        <w:t xml:space="preserve"> </w:t>
      </w:r>
      <w:r w:rsidR="003D371F">
        <w:t xml:space="preserve">that share their video game sales data publicly. </w:t>
      </w:r>
      <w:r w:rsidR="00641338">
        <w:t xml:space="preserve">Examples </w:t>
      </w:r>
      <w:r w:rsidR="00DF4D06">
        <w:t xml:space="preserve">of other video game platforms are GOG, Itch.io, and Origin. Second, </w:t>
      </w:r>
      <w:r w:rsidR="00135E45">
        <w:t xml:space="preserve">as argued in the </w:t>
      </w:r>
      <w:r w:rsidR="007B7347">
        <w:t>introduction,</w:t>
      </w:r>
      <w:r w:rsidR="00135E45">
        <w:t xml:space="preserve"> there is a difference between the console and PC gamer segment. However, this difference is ascertained by recognizing </w:t>
      </w:r>
      <w:r w:rsidR="00F74498">
        <w:t xml:space="preserve">connections </w:t>
      </w:r>
      <w:r w:rsidR="00135E45">
        <w:t xml:space="preserve">between different sources and not based on </w:t>
      </w:r>
      <w:r w:rsidR="00F74498">
        <w:t xml:space="preserve">concrete </w:t>
      </w:r>
      <w:r w:rsidR="004A36C3">
        <w:t>segmentation</w:t>
      </w:r>
      <w:r w:rsidR="00135E45">
        <w:t xml:space="preserve">. Therefore, the findings in this research are not generalizable for the PC gamers segment. A possible improvement for </w:t>
      </w:r>
      <w:r w:rsidR="004A36C3">
        <w:t>this limitation may be to</w:t>
      </w:r>
      <w:r w:rsidR="006651B7">
        <w:t xml:space="preserve"> replicate this study with</w:t>
      </w:r>
      <w:r w:rsidR="004A36C3">
        <w:t xml:space="preserve"> </w:t>
      </w:r>
      <w:r w:rsidR="006651B7">
        <w:t xml:space="preserve">video </w:t>
      </w:r>
      <w:r w:rsidR="00130192">
        <w:t>games that are only available on PC</w:t>
      </w:r>
      <w:r w:rsidR="006651B7">
        <w:t xml:space="preserve">, </w:t>
      </w:r>
      <w:r w:rsidR="00130192">
        <w:lastRenderedPageBreak/>
        <w:t>and to investigate if the results of th</w:t>
      </w:r>
      <w:r w:rsidR="00005515">
        <w:t>at</w:t>
      </w:r>
      <w:r w:rsidR="00130192">
        <w:t xml:space="preserve"> </w:t>
      </w:r>
      <w:r w:rsidR="006C182C">
        <w:t xml:space="preserve">future </w:t>
      </w:r>
      <w:r w:rsidR="00005515">
        <w:t>research are in-line with the findings of this study.</w:t>
      </w:r>
      <w:r w:rsidR="00763970">
        <w:t xml:space="preserve"> Moreover,</w:t>
      </w:r>
      <w:r w:rsidR="004445A0">
        <w:t xml:space="preserve"> the </w:t>
      </w:r>
      <w:r w:rsidR="00603181">
        <w:t xml:space="preserve">specific </w:t>
      </w:r>
      <w:r w:rsidR="004445A0">
        <w:t xml:space="preserve">difference between the console and PC gamer segment </w:t>
      </w:r>
      <w:r w:rsidR="00763970">
        <w:t>can</w:t>
      </w:r>
      <w:r w:rsidR="004445A0">
        <w:t xml:space="preserve"> </w:t>
      </w:r>
      <w:r w:rsidR="00D25633">
        <w:t xml:space="preserve">be </w:t>
      </w:r>
      <w:r w:rsidR="004445A0">
        <w:t xml:space="preserve">researched in order to establish </w:t>
      </w:r>
      <w:r w:rsidR="00D25633">
        <w:t>proof</w:t>
      </w:r>
      <w:r w:rsidR="004445A0">
        <w:t xml:space="preserve"> of concrete segmentation. </w:t>
      </w:r>
      <w:r w:rsidR="00D25633">
        <w:t xml:space="preserve">In order to do so, data on games that are available for both PC and console will be </w:t>
      </w:r>
      <w:r w:rsidR="00763970">
        <w:t>necessary,</w:t>
      </w:r>
      <w:r w:rsidR="00D25633">
        <w:t xml:space="preserve"> including relevant and accurate sales data</w:t>
      </w:r>
      <w:r w:rsidR="00672D0D">
        <w:t xml:space="preserve"> of both platforms</w:t>
      </w:r>
      <w:r w:rsidR="00763970">
        <w:t xml:space="preserve"> for these games</w:t>
      </w:r>
      <w:r w:rsidR="004445A0">
        <w:t>.</w:t>
      </w:r>
      <w:r w:rsidR="00005515">
        <w:t xml:space="preserve"> Third, </w:t>
      </w:r>
      <w:r w:rsidR="007010C6">
        <w:t>the model in this research has a low R2</w:t>
      </w:r>
      <w:r w:rsidR="00F74498">
        <w:t xml:space="preserve">. This is </w:t>
      </w:r>
      <w:r w:rsidR="00D021B5">
        <w:t xml:space="preserve">due to the fact that there are many additional variables </w:t>
      </w:r>
      <w:r w:rsidR="00F74498">
        <w:t>that could have been added</w:t>
      </w:r>
      <w:r w:rsidR="00FA0BB5">
        <w:t>. H</w:t>
      </w:r>
      <w:r w:rsidR="00F74498">
        <w:t>owever, there was no data collected for these variables. A possible improvement of this limitation may be to add additional v</w:t>
      </w:r>
      <w:r w:rsidR="00170F57">
        <w:t xml:space="preserve">ariables </w:t>
      </w:r>
      <w:r w:rsidR="00F74498">
        <w:t>to the model.</w:t>
      </w:r>
      <w:r w:rsidR="004401A3">
        <w:t xml:space="preserve"> </w:t>
      </w:r>
      <w:r w:rsidR="00B2759D">
        <w:t xml:space="preserve">For instance, variables that have been used in other studies related to video games such as genre, </w:t>
      </w:r>
      <w:r w:rsidR="00170F57">
        <w:t xml:space="preserve">video game perspective, volume of reviews, and age rating can be included </w:t>
      </w:r>
      <w:r w:rsidR="00170F57">
        <w:fldChar w:fldCharType="begin" w:fldLock="1"/>
      </w:r>
      <w:r w:rsidR="00B00587">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id":"ITEM-2","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2","issue":"2","issued":{"date-parts":[["2010"]]},"page":"133-148","title":"Impact of online consumer reviews on Sales: The moderating role of product and consumer characteristics","type":"article-journal","volume":"74"},"uris":["http://www.mendeley.com/documents/?uuid=7c552623-34b3-4fef-9e9b-82cbfcbc9e14"]}],"mendeley":{"formattedCitation":"(Cox, 2014; Zhu &amp; Zhang, 2010)","plainTextFormattedCitation":"(Cox, 2014; Zhu &amp; Zhang, 2010)","previouslyFormattedCitation":"(Cox, 2014; Zhu &amp; Zhang, 2010)"},"properties":{"noteIndex":0},"schema":"https://github.com/citation-style-language/schema/raw/master/csl-citation.json"}</w:instrText>
      </w:r>
      <w:r w:rsidR="00170F57">
        <w:fldChar w:fldCharType="separate"/>
      </w:r>
      <w:r w:rsidR="00170F57" w:rsidRPr="00170F57">
        <w:rPr>
          <w:noProof/>
        </w:rPr>
        <w:t>(Cox, 2014; Zhu &amp; Zhang, 2010)</w:t>
      </w:r>
      <w:r w:rsidR="00170F57">
        <w:fldChar w:fldCharType="end"/>
      </w:r>
      <w:r w:rsidR="00D846F9">
        <w:t>.</w:t>
      </w:r>
      <w:r w:rsidR="004445A0">
        <w:t xml:space="preserve"> Fourth, </w:t>
      </w:r>
      <w:r w:rsidR="00DE657F">
        <w:t xml:space="preserve">expert- and user </w:t>
      </w:r>
      <w:r w:rsidR="004445A0">
        <w:t>review</w:t>
      </w:r>
      <w:r w:rsidR="006A2BDA">
        <w:t xml:space="preserve"> ratings </w:t>
      </w:r>
      <w:r w:rsidR="00DE657F">
        <w:t>may be</w:t>
      </w:r>
      <w:r w:rsidR="006A2BDA">
        <w:t xml:space="preserve"> a proxy </w:t>
      </w:r>
      <w:r w:rsidR="006059BC">
        <w:t xml:space="preserve">of </w:t>
      </w:r>
      <w:r w:rsidR="004445A0">
        <w:t xml:space="preserve">quality. </w:t>
      </w:r>
      <w:r w:rsidR="006059BC">
        <w:t>If so, this</w:t>
      </w:r>
      <w:r w:rsidR="004445A0">
        <w:t xml:space="preserve"> would </w:t>
      </w:r>
      <w:r w:rsidR="006A2BDA">
        <w:t>entail</w:t>
      </w:r>
      <w:r w:rsidR="004445A0">
        <w:t xml:space="preserve"> that a game with a higher rating automatically receives more downloads, as the </w:t>
      </w:r>
      <w:r w:rsidR="00D25633">
        <w:t xml:space="preserve">inherent </w:t>
      </w:r>
      <w:r w:rsidR="004445A0">
        <w:t xml:space="preserve">quality is high relative to other games. A possible solution </w:t>
      </w:r>
      <w:r w:rsidR="006A2BDA">
        <w:t xml:space="preserve">to </w:t>
      </w:r>
      <w:r w:rsidR="006059BC">
        <w:t>test this</w:t>
      </w:r>
      <w:r w:rsidR="004445A0">
        <w:t xml:space="preserve"> is to collect data on pre-release ratings and measure the amount of sales that a game has </w:t>
      </w:r>
      <w:r w:rsidR="00DE657F">
        <w:t xml:space="preserve">over a predefined period </w:t>
      </w:r>
      <w:r w:rsidR="004445A0">
        <w:t>following the release of the game.</w:t>
      </w:r>
    </w:p>
    <w:p w14:paraId="4B409EF1" w14:textId="34F2C438" w:rsidR="00BE2615" w:rsidRPr="00576C39" w:rsidRDefault="00BE2615" w:rsidP="00576C39">
      <w:pPr>
        <w:spacing w:line="360" w:lineRule="auto"/>
        <w:ind w:firstLine="720"/>
        <w:contextualSpacing/>
        <w:jc w:val="left"/>
      </w:pPr>
      <w:r w:rsidRPr="004952B3">
        <w:rPr>
          <w:sz w:val="20"/>
          <w:szCs w:val="20"/>
        </w:rPr>
        <w:br w:type="page"/>
      </w:r>
    </w:p>
    <w:p w14:paraId="37FD872F" w14:textId="0CF66DA3" w:rsidR="00BE2615" w:rsidRPr="0023138C" w:rsidRDefault="007E4FBB" w:rsidP="0023138C">
      <w:pPr>
        <w:pStyle w:val="Heading1"/>
      </w:pPr>
      <w:bookmarkStart w:id="55" w:name="_Toc92112213"/>
      <w:r w:rsidRPr="0023138C">
        <w:lastRenderedPageBreak/>
        <w:t>References</w:t>
      </w:r>
      <w:bookmarkEnd w:id="55"/>
    </w:p>
    <w:sdt>
      <w:sdtPr>
        <w:id w:val="566610494"/>
        <w:docPartObj>
          <w:docPartGallery w:val="Bibliographies"/>
          <w:docPartUnique/>
        </w:docPartObj>
      </w:sdtPr>
      <w:sdtEndPr/>
      <w:sdtContent>
        <w:p w14:paraId="65C68AB7" w14:textId="7F5699C6" w:rsidR="005C2E62" w:rsidRPr="00C678A0" w:rsidRDefault="005C2E62" w:rsidP="00C678A0">
          <w:pPr>
            <w:ind w:left="720" w:hanging="720"/>
          </w:pPr>
          <w:r>
            <w:rPr>
              <w:noProof/>
            </w:rPr>
            <w:t xml:space="preserve">Archdeacon, T. J. (1994). </w:t>
          </w:r>
          <w:r>
            <w:rPr>
              <w:i/>
              <w:iCs/>
              <w:noProof/>
            </w:rPr>
            <w:t>Correlation and Regression Analysis.</w:t>
          </w:r>
          <w:r>
            <w:rPr>
              <w:noProof/>
            </w:rPr>
            <w:t xml:space="preserve"> Wisconsin: University of Wisconsin Press.</w:t>
          </w:r>
        </w:p>
        <w:p w14:paraId="24A8B455" w14:textId="0CC46BC5"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szCs w:val="24"/>
            </w:rPr>
            <w:fldChar w:fldCharType="begin" w:fldLock="1"/>
          </w:r>
          <w:r w:rsidRPr="00891F0E">
            <w:rPr>
              <w:szCs w:val="24"/>
            </w:rPr>
            <w:instrText xml:space="preserve">ADDIN Mendeley Bibliography CSL_BIBLIOGRAPHY </w:instrText>
          </w:r>
          <w:r w:rsidRPr="00891F0E">
            <w:rPr>
              <w:szCs w:val="24"/>
            </w:rPr>
            <w:fldChar w:fldCharType="separate"/>
          </w:r>
          <w:r w:rsidRPr="00891F0E">
            <w:rPr>
              <w:rFonts w:cs="Times New Roman"/>
              <w:noProof/>
              <w:szCs w:val="24"/>
            </w:rPr>
            <w:t xml:space="preserve">Basuroy, S., Abraham Ravid, S., Gretz, R. T., &amp; Allen, B. J. (2020). Is everybody an expert? An investigation into the impact of professional versus user reviews on movie revenues. </w:t>
          </w:r>
          <w:r w:rsidRPr="00891F0E">
            <w:rPr>
              <w:rFonts w:cs="Times New Roman"/>
              <w:i/>
              <w:iCs/>
              <w:noProof/>
              <w:szCs w:val="24"/>
            </w:rPr>
            <w:t>Journal of Cultural Economics</w:t>
          </w:r>
          <w:r w:rsidRPr="00891F0E">
            <w:rPr>
              <w:rFonts w:cs="Times New Roman"/>
              <w:noProof/>
              <w:szCs w:val="24"/>
            </w:rPr>
            <w:t xml:space="preserve">, </w:t>
          </w:r>
          <w:r w:rsidRPr="00891F0E">
            <w:rPr>
              <w:rFonts w:cs="Times New Roman"/>
              <w:i/>
              <w:iCs/>
              <w:noProof/>
              <w:szCs w:val="24"/>
            </w:rPr>
            <w:t>44</w:t>
          </w:r>
          <w:r w:rsidRPr="00891F0E">
            <w:rPr>
              <w:rFonts w:cs="Times New Roman"/>
              <w:noProof/>
              <w:szCs w:val="24"/>
            </w:rPr>
            <w:t>(1), 57–96. https://doi.org/10.1007/s10824-019-09350-7</w:t>
          </w:r>
        </w:p>
        <w:p w14:paraId="771ADA0C" w14:textId="281B3F3B" w:rsidR="00073FC2"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Basuroy, S., Chatterjee, S., &amp; Abraham Ravid, S. (2003). How Critical are Critical Reviews? The Box Office Effects of Film Critics, Star Power, and Budgets. </w:t>
          </w:r>
          <w:r w:rsidRPr="00891F0E">
            <w:rPr>
              <w:rFonts w:cs="Times New Roman"/>
              <w:i/>
              <w:iCs/>
              <w:noProof/>
              <w:szCs w:val="24"/>
            </w:rPr>
            <w:t>Journal of Marketing</w:t>
          </w:r>
          <w:r w:rsidRPr="00891F0E">
            <w:rPr>
              <w:rFonts w:cs="Times New Roman"/>
              <w:noProof/>
              <w:szCs w:val="24"/>
            </w:rPr>
            <w:t xml:space="preserve">, </w:t>
          </w:r>
          <w:r w:rsidRPr="00891F0E">
            <w:rPr>
              <w:rFonts w:cs="Times New Roman"/>
              <w:i/>
              <w:iCs/>
              <w:noProof/>
              <w:szCs w:val="24"/>
            </w:rPr>
            <w:t>67</w:t>
          </w:r>
          <w:r w:rsidRPr="00891F0E">
            <w:rPr>
              <w:rFonts w:cs="Times New Roman"/>
              <w:noProof/>
              <w:szCs w:val="24"/>
            </w:rPr>
            <w:t>(4), 103–117. https://doi.org/10.1509/jmkg.67.4.103.18692</w:t>
          </w:r>
        </w:p>
        <w:p w14:paraId="3855867D" w14:textId="4772A74C" w:rsidR="005C2E62" w:rsidRDefault="005C2E62" w:rsidP="005C2E62">
          <w:pPr>
            <w:pStyle w:val="Bibliography"/>
            <w:ind w:left="720" w:hanging="720"/>
            <w:rPr>
              <w:noProof/>
            </w:rPr>
          </w:pPr>
          <w:r>
            <w:rPr>
              <w:noProof/>
            </w:rPr>
            <w:t xml:space="preserve">Bates, B. (2004). </w:t>
          </w:r>
          <w:r>
            <w:rPr>
              <w:i/>
              <w:iCs/>
              <w:noProof/>
            </w:rPr>
            <w:t>Game Design.</w:t>
          </w:r>
          <w:r>
            <w:rPr>
              <w:noProof/>
            </w:rPr>
            <w:t xml:space="preserve"> N/A: Thomson Course Technology.</w:t>
          </w:r>
        </w:p>
        <w:p w14:paraId="63785361" w14:textId="77777777" w:rsidR="005C2E62" w:rsidRDefault="005C2E62" w:rsidP="005C2E62">
          <w:pPr>
            <w:pStyle w:val="Bibliography"/>
            <w:ind w:left="720" w:hanging="720"/>
            <w:rPr>
              <w:noProof/>
            </w:rPr>
          </w:pPr>
          <w:r>
            <w:rPr>
              <w:noProof/>
            </w:rPr>
            <w:t xml:space="preserve">Bloomberg. (2020, December 1). </w:t>
          </w:r>
          <w:r>
            <w:rPr>
              <w:i/>
              <w:iCs/>
              <w:noProof/>
            </w:rPr>
            <w:t>Global gaming market expected to exceed $256 billion by 2025</w:t>
          </w:r>
          <w:r>
            <w:rPr>
              <w:noProof/>
            </w:rPr>
            <w:t>. Retrieved from Bloomberg: https://www.bloomberg.com/press-releases/2020-12-01/global-gaming-market-expected-to-exceed-256-billion-by-2025</w:t>
          </w:r>
        </w:p>
        <w:p w14:paraId="1488E9A6" w14:textId="6201A117" w:rsidR="005C2E62" w:rsidRPr="005C2E62" w:rsidRDefault="005C2E62" w:rsidP="005C2E62">
          <w:pPr>
            <w:pStyle w:val="Bibliography"/>
            <w:ind w:left="720" w:hanging="720"/>
            <w:rPr>
              <w:noProof/>
            </w:rPr>
          </w:pPr>
          <w:r>
            <w:rPr>
              <w:noProof/>
            </w:rPr>
            <w:t xml:space="preserve">brightlocal. (2020, December 9). </w:t>
          </w:r>
          <w:r>
            <w:rPr>
              <w:i/>
              <w:iCs/>
              <w:noProof/>
            </w:rPr>
            <w:t>Local Consumer Review Survey 2020</w:t>
          </w:r>
          <w:r>
            <w:rPr>
              <w:noProof/>
            </w:rPr>
            <w:t>. Retrieved from brightlocal: https://www.brightlocal.com/research/local-consumer-review-survey/</w:t>
          </w:r>
        </w:p>
        <w:p w14:paraId="5C2BEEE6"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Chakravarty, A., &amp; Mazumdar, T. (2016). The Differential Effects of Online Word-of-Mouth and Critics ’ Reviews on Pre-release Movie Evaluation. </w:t>
          </w:r>
          <w:r w:rsidRPr="00891F0E">
            <w:rPr>
              <w:rFonts w:cs="Times New Roman"/>
              <w:i/>
              <w:iCs/>
              <w:noProof/>
              <w:szCs w:val="24"/>
            </w:rPr>
            <w:t>Journal of Consumer Behaviour</w:t>
          </w:r>
          <w:r w:rsidRPr="00891F0E">
            <w:rPr>
              <w:rFonts w:cs="Times New Roman"/>
              <w:noProof/>
              <w:szCs w:val="24"/>
            </w:rPr>
            <w:t xml:space="preserve">, </w:t>
          </w:r>
          <w:r w:rsidRPr="00891F0E">
            <w:rPr>
              <w:rFonts w:cs="Times New Roman"/>
              <w:i/>
              <w:iCs/>
              <w:noProof/>
              <w:szCs w:val="24"/>
            </w:rPr>
            <w:t>42</w:t>
          </w:r>
          <w:r w:rsidRPr="00891F0E">
            <w:rPr>
              <w:rFonts w:cs="Times New Roman"/>
              <w:noProof/>
              <w:szCs w:val="24"/>
            </w:rPr>
            <w:t>(3), 185–197. https://doi.org/10.1016/j.intmar.2010.04.001</w:t>
          </w:r>
        </w:p>
        <w:p w14:paraId="1C78E72A"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Chen, Y., Liu, Y., &amp; Zhang, J. (2011). When Do Third-Party Product Reviews Affect Firm Value and What Can Firms Do ? The Case of Media. </w:t>
          </w:r>
          <w:r w:rsidRPr="00891F0E">
            <w:rPr>
              <w:rFonts w:cs="Times New Roman"/>
              <w:i/>
              <w:iCs/>
              <w:noProof/>
              <w:szCs w:val="24"/>
            </w:rPr>
            <w:t>Journal of Marketing</w:t>
          </w:r>
          <w:r w:rsidRPr="00891F0E">
            <w:rPr>
              <w:rFonts w:cs="Times New Roman"/>
              <w:noProof/>
              <w:szCs w:val="24"/>
            </w:rPr>
            <w:t xml:space="preserve">, </w:t>
          </w:r>
          <w:r w:rsidRPr="00891F0E">
            <w:rPr>
              <w:rFonts w:cs="Times New Roman"/>
              <w:i/>
              <w:iCs/>
              <w:noProof/>
              <w:szCs w:val="24"/>
            </w:rPr>
            <w:t>75</w:t>
          </w:r>
          <w:r w:rsidRPr="00891F0E">
            <w:rPr>
              <w:rFonts w:cs="Times New Roman"/>
              <w:noProof/>
              <w:szCs w:val="24"/>
            </w:rPr>
            <w:t>(September), 116–134. https://doi.org/10.1509/jm.09.0034</w:t>
          </w:r>
        </w:p>
        <w:p w14:paraId="65490887"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Chevalier, J. A., &amp; Mayzlin, D. (2006). The effect of word of mouth on sales: Online book reviews. </w:t>
          </w:r>
          <w:r w:rsidRPr="00891F0E">
            <w:rPr>
              <w:rFonts w:cs="Times New Roman"/>
              <w:i/>
              <w:iCs/>
              <w:noProof/>
              <w:szCs w:val="24"/>
            </w:rPr>
            <w:t>Journal of Marketing Research</w:t>
          </w:r>
          <w:r w:rsidRPr="00891F0E">
            <w:rPr>
              <w:rFonts w:cs="Times New Roman"/>
              <w:noProof/>
              <w:szCs w:val="24"/>
            </w:rPr>
            <w:t xml:space="preserve">, </w:t>
          </w:r>
          <w:r w:rsidRPr="00891F0E">
            <w:rPr>
              <w:rFonts w:cs="Times New Roman"/>
              <w:i/>
              <w:iCs/>
              <w:noProof/>
              <w:szCs w:val="24"/>
            </w:rPr>
            <w:t>43</w:t>
          </w:r>
          <w:r w:rsidRPr="00891F0E">
            <w:rPr>
              <w:rFonts w:cs="Times New Roman"/>
              <w:noProof/>
              <w:szCs w:val="24"/>
            </w:rPr>
            <w:t>(3), 345–354. https://doi.org/10.1509/jmkr.43.3.345</w:t>
          </w:r>
        </w:p>
        <w:p w14:paraId="3DD90DD1"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Chin, W. W. (1998). The partial least squares approach for structural equation modeling. </w:t>
          </w:r>
          <w:r w:rsidRPr="00891F0E">
            <w:rPr>
              <w:rFonts w:cs="Times New Roman"/>
              <w:i/>
              <w:iCs/>
              <w:noProof/>
              <w:szCs w:val="24"/>
            </w:rPr>
            <w:t>Modern Methods for Business Research</w:t>
          </w:r>
          <w:r w:rsidRPr="00891F0E">
            <w:rPr>
              <w:rFonts w:cs="Times New Roman"/>
              <w:noProof/>
              <w:szCs w:val="24"/>
            </w:rPr>
            <w:t xml:space="preserve">, </w:t>
          </w:r>
          <w:r w:rsidRPr="00891F0E">
            <w:rPr>
              <w:rFonts w:cs="Times New Roman"/>
              <w:i/>
              <w:iCs/>
              <w:noProof/>
              <w:szCs w:val="24"/>
            </w:rPr>
            <w:t>January 1998</w:t>
          </w:r>
          <w:r w:rsidRPr="00891F0E">
            <w:rPr>
              <w:rFonts w:cs="Times New Roman"/>
              <w:noProof/>
              <w:szCs w:val="24"/>
            </w:rPr>
            <w:t>, 295–336.</w:t>
          </w:r>
        </w:p>
        <w:p w14:paraId="4AF3DE8C" w14:textId="31829BD8" w:rsidR="00073FC2"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Chintagunta, P. K., Gopinath, S., &amp; Venkataraman, S. (2010). The effects of online user reviews on movie box office performance: Accounting for sequential rollout and aggregation across local markets. </w:t>
          </w:r>
          <w:r w:rsidRPr="00891F0E">
            <w:rPr>
              <w:rFonts w:cs="Times New Roman"/>
              <w:i/>
              <w:iCs/>
              <w:noProof/>
              <w:szCs w:val="24"/>
            </w:rPr>
            <w:t>Marketing Science</w:t>
          </w:r>
          <w:r w:rsidRPr="00891F0E">
            <w:rPr>
              <w:rFonts w:cs="Times New Roman"/>
              <w:noProof/>
              <w:szCs w:val="24"/>
            </w:rPr>
            <w:t xml:space="preserve">, </w:t>
          </w:r>
          <w:r w:rsidRPr="00891F0E">
            <w:rPr>
              <w:rFonts w:cs="Times New Roman"/>
              <w:i/>
              <w:iCs/>
              <w:noProof/>
              <w:szCs w:val="24"/>
            </w:rPr>
            <w:t>29</w:t>
          </w:r>
          <w:r w:rsidRPr="00891F0E">
            <w:rPr>
              <w:rFonts w:cs="Times New Roman"/>
              <w:noProof/>
              <w:szCs w:val="24"/>
            </w:rPr>
            <w:t>(5), 944–957. https://doi.org/10.1287/mksc.1100.0572</w:t>
          </w:r>
        </w:p>
        <w:p w14:paraId="7AA18236" w14:textId="566517E8" w:rsidR="005C2E62" w:rsidRDefault="005C2E62" w:rsidP="005C2E62">
          <w:pPr>
            <w:pStyle w:val="Bibliography"/>
            <w:ind w:left="720" w:hanging="720"/>
            <w:rPr>
              <w:noProof/>
            </w:rPr>
          </w:pPr>
          <w:r>
            <w:rPr>
              <w:noProof/>
            </w:rPr>
            <w:t xml:space="preserve">Clairfield International. (2018). </w:t>
          </w:r>
          <w:r>
            <w:rPr>
              <w:i/>
              <w:iCs/>
              <w:noProof/>
            </w:rPr>
            <w:t>Gaming Industry - Facts, Figures and Trends.</w:t>
          </w:r>
          <w:r>
            <w:rPr>
              <w:noProof/>
            </w:rPr>
            <w:t xml:space="preserve"> Geneva: Clairfield International.</w:t>
          </w:r>
        </w:p>
        <w:p w14:paraId="7F531331" w14:textId="70BEFB50" w:rsidR="005C2E62" w:rsidRPr="005C2E62" w:rsidRDefault="005C2E62" w:rsidP="005C2E62">
          <w:pPr>
            <w:pStyle w:val="Bibliography"/>
            <w:ind w:left="720" w:hanging="720"/>
            <w:rPr>
              <w:noProof/>
            </w:rPr>
          </w:pPr>
          <w:r>
            <w:rPr>
              <w:noProof/>
            </w:rPr>
            <w:t xml:space="preserve">Cohen, J. (1988). </w:t>
          </w:r>
          <w:r>
            <w:rPr>
              <w:i/>
              <w:iCs/>
              <w:noProof/>
            </w:rPr>
            <w:t>Statistical Power Analysis for the Behavioral Sciences</w:t>
          </w:r>
          <w:r>
            <w:rPr>
              <w:noProof/>
            </w:rPr>
            <w:t xml:space="preserve"> (2 ed.). United States of America: Lawrence Erlbaum Associates.</w:t>
          </w:r>
        </w:p>
        <w:p w14:paraId="08AD6F9D"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Cole, H., &amp; Griffiths, M. D. (2007). </w:t>
          </w:r>
          <w:r w:rsidRPr="00891F0E">
            <w:rPr>
              <w:rFonts w:cs="Times New Roman"/>
              <w:i/>
              <w:iCs/>
              <w:noProof/>
              <w:szCs w:val="24"/>
            </w:rPr>
            <w:t>Social Interactions in Massively Multiplayer Online Role-Playing Gamers</w:t>
          </w:r>
          <w:r w:rsidRPr="00891F0E">
            <w:rPr>
              <w:rFonts w:cs="Times New Roman"/>
              <w:noProof/>
              <w:szCs w:val="24"/>
            </w:rPr>
            <w:t xml:space="preserve">. </w:t>
          </w:r>
          <w:r w:rsidRPr="00891F0E">
            <w:rPr>
              <w:rFonts w:cs="Times New Roman"/>
              <w:i/>
              <w:iCs/>
              <w:noProof/>
              <w:szCs w:val="24"/>
            </w:rPr>
            <w:t>10</w:t>
          </w:r>
          <w:r w:rsidRPr="00891F0E">
            <w:rPr>
              <w:rFonts w:cs="Times New Roman"/>
              <w:noProof/>
              <w:szCs w:val="24"/>
            </w:rPr>
            <w:t>(4), 575–583. https://doi.org/10.1089/cpb.2007.9988</w:t>
          </w:r>
        </w:p>
        <w:p w14:paraId="009F89D8"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Cox, J. (2014). What makes a blockbuster video game? An empirical analysis of US sales data. </w:t>
          </w:r>
          <w:r w:rsidRPr="00891F0E">
            <w:rPr>
              <w:rFonts w:cs="Times New Roman"/>
              <w:i/>
              <w:iCs/>
              <w:noProof/>
              <w:szCs w:val="24"/>
            </w:rPr>
            <w:t>Managerial and Decision Economics</w:t>
          </w:r>
          <w:r w:rsidRPr="00891F0E">
            <w:rPr>
              <w:rFonts w:cs="Times New Roman"/>
              <w:noProof/>
              <w:szCs w:val="24"/>
            </w:rPr>
            <w:t xml:space="preserve">, </w:t>
          </w:r>
          <w:r w:rsidRPr="00891F0E">
            <w:rPr>
              <w:rFonts w:cs="Times New Roman"/>
              <w:i/>
              <w:iCs/>
              <w:noProof/>
              <w:szCs w:val="24"/>
            </w:rPr>
            <w:t>35</w:t>
          </w:r>
          <w:r w:rsidRPr="00891F0E">
            <w:rPr>
              <w:rFonts w:cs="Times New Roman"/>
              <w:noProof/>
              <w:szCs w:val="24"/>
            </w:rPr>
            <w:t>(3), 189–198. https://doi.org/10.1002/mde.2608</w:t>
          </w:r>
        </w:p>
        <w:p w14:paraId="0377D29A"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Cui, G., Lui, H. K., &amp; Guo, X. (2012). The effect of online consumer reviews on new product sales. </w:t>
          </w:r>
          <w:r w:rsidRPr="00891F0E">
            <w:rPr>
              <w:rFonts w:cs="Times New Roman"/>
              <w:i/>
              <w:iCs/>
              <w:noProof/>
              <w:szCs w:val="24"/>
            </w:rPr>
            <w:t>International Journal of Electronic Commerce</w:t>
          </w:r>
          <w:r w:rsidRPr="00891F0E">
            <w:rPr>
              <w:rFonts w:cs="Times New Roman"/>
              <w:noProof/>
              <w:szCs w:val="24"/>
            </w:rPr>
            <w:t xml:space="preserve">, </w:t>
          </w:r>
          <w:r w:rsidRPr="00891F0E">
            <w:rPr>
              <w:rFonts w:cs="Times New Roman"/>
              <w:i/>
              <w:iCs/>
              <w:noProof/>
              <w:szCs w:val="24"/>
            </w:rPr>
            <w:t>17</w:t>
          </w:r>
          <w:r w:rsidRPr="00891F0E">
            <w:rPr>
              <w:rFonts w:cs="Times New Roman"/>
              <w:noProof/>
              <w:szCs w:val="24"/>
            </w:rPr>
            <w:t xml:space="preserve">(1), 39–58. </w:t>
          </w:r>
          <w:r w:rsidRPr="00891F0E">
            <w:rPr>
              <w:rFonts w:cs="Times New Roman"/>
              <w:noProof/>
              <w:szCs w:val="24"/>
            </w:rPr>
            <w:lastRenderedPageBreak/>
            <w:t>https://doi.org/10.2753/JEC1086-4415170102</w:t>
          </w:r>
        </w:p>
        <w:p w14:paraId="26D71B17"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De Langhe, B., Fernbach, P. M., &amp; Lichtenstein, D. R. (2016). Navigating by the Stars : Investigating the Actual and Perceived Validity of Online User Ratings. </w:t>
          </w:r>
          <w:r w:rsidRPr="00891F0E">
            <w:rPr>
              <w:rFonts w:cs="Times New Roman"/>
              <w:i/>
              <w:iCs/>
              <w:noProof/>
              <w:szCs w:val="24"/>
            </w:rPr>
            <w:t>Journal of Consumer Research</w:t>
          </w:r>
          <w:r w:rsidRPr="00891F0E">
            <w:rPr>
              <w:rFonts w:cs="Times New Roman"/>
              <w:noProof/>
              <w:szCs w:val="24"/>
            </w:rPr>
            <w:t xml:space="preserve">, </w:t>
          </w:r>
          <w:r w:rsidRPr="00891F0E">
            <w:rPr>
              <w:rFonts w:cs="Times New Roman"/>
              <w:i/>
              <w:iCs/>
              <w:noProof/>
              <w:szCs w:val="24"/>
            </w:rPr>
            <w:t>42</w:t>
          </w:r>
          <w:r w:rsidRPr="00891F0E">
            <w:rPr>
              <w:rFonts w:cs="Times New Roman"/>
              <w:noProof/>
              <w:szCs w:val="24"/>
            </w:rPr>
            <w:t>, 817–833. https://doi.org/10.1093/jcr/ucv047</w:t>
          </w:r>
        </w:p>
        <w:p w14:paraId="253708B9"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Decker, R., &amp; Trusov, M. (2010). Estimating aggregate consumer preferences from online product reviews. </w:t>
          </w:r>
          <w:r w:rsidRPr="00891F0E">
            <w:rPr>
              <w:rFonts w:cs="Times New Roman"/>
              <w:i/>
              <w:iCs/>
              <w:noProof/>
              <w:szCs w:val="24"/>
            </w:rPr>
            <w:t>International Journal of Research in Marketing</w:t>
          </w:r>
          <w:r w:rsidRPr="00891F0E">
            <w:rPr>
              <w:rFonts w:cs="Times New Roman"/>
              <w:noProof/>
              <w:szCs w:val="24"/>
            </w:rPr>
            <w:t xml:space="preserve">, </w:t>
          </w:r>
          <w:r w:rsidRPr="00891F0E">
            <w:rPr>
              <w:rFonts w:cs="Times New Roman"/>
              <w:i/>
              <w:iCs/>
              <w:noProof/>
              <w:szCs w:val="24"/>
            </w:rPr>
            <w:t>27</w:t>
          </w:r>
          <w:r w:rsidRPr="00891F0E">
            <w:rPr>
              <w:rFonts w:cs="Times New Roman"/>
              <w:noProof/>
              <w:szCs w:val="24"/>
            </w:rPr>
            <w:t>(4), 293–307. https://doi.org/10.1016/j.ijresmar.2010.09.001</w:t>
          </w:r>
        </w:p>
        <w:p w14:paraId="4B5660B5"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Echambadi, R., &amp; Hess, J. (2007). Mean-Centering Does Not Alleviate Collinearity Problems in Moderated Multiple Regression Models. </w:t>
          </w:r>
          <w:r w:rsidRPr="00891F0E">
            <w:rPr>
              <w:rFonts w:cs="Times New Roman"/>
              <w:i/>
              <w:iCs/>
              <w:noProof/>
              <w:szCs w:val="24"/>
            </w:rPr>
            <w:t>Marketing Science</w:t>
          </w:r>
          <w:r w:rsidRPr="00891F0E">
            <w:rPr>
              <w:rFonts w:cs="Times New Roman"/>
              <w:noProof/>
              <w:szCs w:val="24"/>
            </w:rPr>
            <w:t xml:space="preserve">, </w:t>
          </w:r>
          <w:r w:rsidRPr="00891F0E">
            <w:rPr>
              <w:rFonts w:cs="Times New Roman"/>
              <w:i/>
              <w:iCs/>
              <w:noProof/>
              <w:szCs w:val="24"/>
            </w:rPr>
            <w:t>26</w:t>
          </w:r>
          <w:r w:rsidRPr="00891F0E">
            <w:rPr>
              <w:rFonts w:cs="Times New Roman"/>
              <w:noProof/>
              <w:szCs w:val="24"/>
            </w:rPr>
            <w:t>(3), 438–445. https://doi.org/10.1287/mksc.1060.0263</w:t>
          </w:r>
        </w:p>
        <w:p w14:paraId="4BC8EA7D"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Falk, R. F., &amp; Miller, N. B. (1992). A Primer for Soft Modeling. </w:t>
          </w:r>
          <w:r w:rsidRPr="00891F0E">
            <w:rPr>
              <w:rFonts w:cs="Times New Roman"/>
              <w:i/>
              <w:iCs/>
              <w:noProof/>
              <w:szCs w:val="24"/>
            </w:rPr>
            <w:t>The University of Akron Press</w:t>
          </w:r>
          <w:r w:rsidRPr="00891F0E">
            <w:rPr>
              <w:rFonts w:cs="Times New Roman"/>
              <w:noProof/>
              <w:szCs w:val="24"/>
            </w:rPr>
            <w:t xml:space="preserve">, </w:t>
          </w:r>
          <w:r w:rsidRPr="00891F0E">
            <w:rPr>
              <w:rFonts w:cs="Times New Roman"/>
              <w:i/>
              <w:iCs/>
              <w:noProof/>
              <w:szCs w:val="24"/>
            </w:rPr>
            <w:t>April</w:t>
          </w:r>
          <w:r w:rsidRPr="00891F0E">
            <w:rPr>
              <w:rFonts w:cs="Times New Roman"/>
              <w:noProof/>
              <w:szCs w:val="24"/>
            </w:rPr>
            <w:t>, 80. http://books.google.com/books/about/A_Primer_for_Soft_Modeling.html?id=3CFrQgAACAAJ</w:t>
          </w:r>
        </w:p>
        <w:p w14:paraId="75D8A0C3"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Ho-Dac, N. N., Carson, S. J., &amp; Moore, W. L. (2013). The effects of positive and negative online customer reviews: Do brand strength and category maturity matter? </w:t>
          </w:r>
          <w:r w:rsidRPr="00891F0E">
            <w:rPr>
              <w:rFonts w:cs="Times New Roman"/>
              <w:i/>
              <w:iCs/>
              <w:noProof/>
              <w:szCs w:val="24"/>
            </w:rPr>
            <w:t>Journal of Marketing</w:t>
          </w:r>
          <w:r w:rsidRPr="00891F0E">
            <w:rPr>
              <w:rFonts w:cs="Times New Roman"/>
              <w:noProof/>
              <w:szCs w:val="24"/>
            </w:rPr>
            <w:t xml:space="preserve">, </w:t>
          </w:r>
          <w:r w:rsidRPr="00891F0E">
            <w:rPr>
              <w:rFonts w:cs="Times New Roman"/>
              <w:i/>
              <w:iCs/>
              <w:noProof/>
              <w:szCs w:val="24"/>
            </w:rPr>
            <w:t>77</w:t>
          </w:r>
          <w:r w:rsidRPr="00891F0E">
            <w:rPr>
              <w:rFonts w:cs="Times New Roman"/>
              <w:noProof/>
              <w:szCs w:val="24"/>
            </w:rPr>
            <w:t>(6), 37–53. https://doi.org/10.1509/jm.11.0011</w:t>
          </w:r>
        </w:p>
        <w:p w14:paraId="129C5380" w14:textId="1131B87E" w:rsidR="00073FC2"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Jenq, S.-N. (2019). Exploring the Impact of a Hotel’s Rating and Number of Reviews through Online Transactions. </w:t>
          </w:r>
          <w:r w:rsidRPr="00891F0E">
            <w:rPr>
              <w:rFonts w:cs="Times New Roman"/>
              <w:i/>
              <w:iCs/>
              <w:noProof/>
              <w:szCs w:val="24"/>
            </w:rPr>
            <w:t>OALib</w:t>
          </w:r>
          <w:r w:rsidRPr="00891F0E">
            <w:rPr>
              <w:rFonts w:cs="Times New Roman"/>
              <w:noProof/>
              <w:szCs w:val="24"/>
            </w:rPr>
            <w:t xml:space="preserve">, </w:t>
          </w:r>
          <w:r w:rsidRPr="00891F0E">
            <w:rPr>
              <w:rFonts w:cs="Times New Roman"/>
              <w:i/>
              <w:iCs/>
              <w:noProof/>
              <w:szCs w:val="24"/>
            </w:rPr>
            <w:t>06</w:t>
          </w:r>
          <w:r w:rsidRPr="00891F0E">
            <w:rPr>
              <w:rFonts w:cs="Times New Roman"/>
              <w:noProof/>
              <w:szCs w:val="24"/>
            </w:rPr>
            <w:t>(05), 1–15. https://doi.org/10.4236/oalib.1105401</w:t>
          </w:r>
        </w:p>
        <w:p w14:paraId="3B7F6588" w14:textId="04F4F964" w:rsidR="00C707A6" w:rsidRPr="00C707A6" w:rsidRDefault="00C707A6" w:rsidP="00C707A6">
          <w:pPr>
            <w:pStyle w:val="Bibliography"/>
            <w:ind w:left="720" w:hanging="720"/>
            <w:rPr>
              <w:noProof/>
            </w:rPr>
          </w:pPr>
          <w:r>
            <w:rPr>
              <w:noProof/>
            </w:rPr>
            <w:t xml:space="preserve">Johnson, B. (2021, June 24). </w:t>
          </w:r>
          <w:r>
            <w:rPr>
              <w:i/>
              <w:iCs/>
              <w:noProof/>
            </w:rPr>
            <w:t>PC vs Console Gaming: A War On Multiple Fronts: 2020 Edition</w:t>
          </w:r>
          <w:r>
            <w:rPr>
              <w:noProof/>
            </w:rPr>
            <w:t>. Retrieved from WePC: https://www.wepc.com/tips/pc-vs-console-gaming/</w:t>
          </w:r>
        </w:p>
        <w:p w14:paraId="123C1651" w14:textId="66EA2DE4" w:rsidR="00073FC2"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Johnson, D., Gardner, J., &amp; Sweetser, P. (2016). Computers in Human Behavior Motivations for videogame play : Predictors of time spent playing. </w:t>
          </w:r>
          <w:r w:rsidRPr="00891F0E">
            <w:rPr>
              <w:rFonts w:cs="Times New Roman"/>
              <w:i/>
              <w:iCs/>
              <w:noProof/>
              <w:szCs w:val="24"/>
            </w:rPr>
            <w:t>Computers in Human Behavior</w:t>
          </w:r>
          <w:r w:rsidRPr="00891F0E">
            <w:rPr>
              <w:rFonts w:cs="Times New Roman"/>
              <w:noProof/>
              <w:szCs w:val="24"/>
            </w:rPr>
            <w:t xml:space="preserve">, </w:t>
          </w:r>
          <w:r w:rsidRPr="00891F0E">
            <w:rPr>
              <w:rFonts w:cs="Times New Roman"/>
              <w:i/>
              <w:iCs/>
              <w:noProof/>
              <w:szCs w:val="24"/>
            </w:rPr>
            <w:t>63</w:t>
          </w:r>
          <w:r w:rsidRPr="00891F0E">
            <w:rPr>
              <w:rFonts w:cs="Times New Roman"/>
              <w:noProof/>
              <w:szCs w:val="24"/>
            </w:rPr>
            <w:t>, 805–812. https://doi.org/10.1016/j.chb.2016.06.028</w:t>
          </w:r>
        </w:p>
        <w:p w14:paraId="40EF6396" w14:textId="6DD0FE5B" w:rsidR="00C707A6" w:rsidRDefault="00C707A6" w:rsidP="00C707A6">
          <w:pPr>
            <w:pStyle w:val="Bibliography"/>
            <w:ind w:left="720" w:hanging="720"/>
            <w:rPr>
              <w:noProof/>
            </w:rPr>
          </w:pPr>
          <w:r>
            <w:rPr>
              <w:noProof/>
            </w:rPr>
            <w:t xml:space="preserve">Jolliffe, G., &amp; Zinnes, A. (2006). </w:t>
          </w:r>
          <w:r>
            <w:rPr>
              <w:i/>
              <w:iCs/>
              <w:noProof/>
            </w:rPr>
            <w:t>The documentary film makers handbook.</w:t>
          </w:r>
          <w:r>
            <w:rPr>
              <w:noProof/>
            </w:rPr>
            <w:t xml:space="preserve"> New York: Continuum.</w:t>
          </w:r>
        </w:p>
        <w:p w14:paraId="05BADF00" w14:textId="28203E34" w:rsidR="00C707A6" w:rsidRPr="00C707A6" w:rsidRDefault="00C707A6" w:rsidP="00C707A6">
          <w:pPr>
            <w:pStyle w:val="Bibliography"/>
            <w:ind w:left="720" w:hanging="720"/>
            <w:rPr>
              <w:noProof/>
            </w:rPr>
          </w:pPr>
          <w:r>
            <w:rPr>
              <w:noProof/>
            </w:rPr>
            <w:t xml:space="preserve">Kerrigan, F. (2009). </w:t>
          </w:r>
          <w:r>
            <w:rPr>
              <w:i/>
              <w:iCs/>
              <w:noProof/>
            </w:rPr>
            <w:t>Film Marketing.</w:t>
          </w:r>
          <w:r>
            <w:rPr>
              <w:noProof/>
            </w:rPr>
            <w:t xml:space="preserve"> N/A: Butterworth-Heinemann.</w:t>
          </w:r>
        </w:p>
        <w:p w14:paraId="2630D979"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Liu, Y. (2006). Word of Mouth for Movies : Its Revenue Dynamics and Impact on Box Office. </w:t>
          </w:r>
          <w:r w:rsidRPr="00891F0E">
            <w:rPr>
              <w:rFonts w:cs="Times New Roman"/>
              <w:i/>
              <w:iCs/>
              <w:noProof/>
              <w:szCs w:val="24"/>
            </w:rPr>
            <w:t>Journal of Marketing</w:t>
          </w:r>
          <w:r w:rsidRPr="00891F0E">
            <w:rPr>
              <w:rFonts w:cs="Times New Roman"/>
              <w:noProof/>
              <w:szCs w:val="24"/>
            </w:rPr>
            <w:t xml:space="preserve">, </w:t>
          </w:r>
          <w:r w:rsidRPr="00891F0E">
            <w:rPr>
              <w:rFonts w:cs="Times New Roman"/>
              <w:i/>
              <w:iCs/>
              <w:noProof/>
              <w:szCs w:val="24"/>
            </w:rPr>
            <w:t>70</w:t>
          </w:r>
          <w:r w:rsidRPr="00891F0E">
            <w:rPr>
              <w:rFonts w:cs="Times New Roman"/>
              <w:noProof/>
              <w:szCs w:val="24"/>
            </w:rPr>
            <w:t>(3), 74–89.</w:t>
          </w:r>
        </w:p>
        <w:p w14:paraId="0E31D1FF" w14:textId="11557545" w:rsidR="00C707A6" w:rsidRDefault="00C707A6" w:rsidP="00C707A6">
          <w:pPr>
            <w:pStyle w:val="Bibliography"/>
            <w:ind w:left="720" w:hanging="720"/>
            <w:rPr>
              <w:noProof/>
            </w:rPr>
          </w:pPr>
          <w:r>
            <w:rPr>
              <w:noProof/>
            </w:rPr>
            <w:t xml:space="preserve">McKinsey. (2021, August 12). </w:t>
          </w:r>
          <w:r>
            <w:rPr>
              <w:i/>
              <w:iCs/>
              <w:noProof/>
            </w:rPr>
            <w:t>Five-star growth: Using online ratings to design better products</w:t>
          </w:r>
          <w:r>
            <w:rPr>
              <w:noProof/>
            </w:rPr>
            <w:t>. Retrieved from McKinsey: https://www.mckinsey.com/industries/consumer-packaged-goods/our-insights/five-star-growth-using-online-ratings-to-design-better-products</w:t>
          </w:r>
        </w:p>
        <w:p w14:paraId="16808553" w14:textId="1F5A748B" w:rsidR="00C707A6" w:rsidRDefault="00C707A6" w:rsidP="00C707A6">
          <w:pPr>
            <w:pStyle w:val="Bibliography"/>
            <w:ind w:left="720" w:hanging="720"/>
            <w:rPr>
              <w:noProof/>
            </w:rPr>
          </w:pPr>
          <w:r w:rsidRPr="00A46ECB">
            <w:rPr>
              <w:noProof/>
              <w:lang w:val="nl-NL"/>
            </w:rPr>
            <w:t>Mooi, E., Sarstedt, M., &amp; Mooi-</w:t>
          </w:r>
          <w:r w:rsidRPr="00B765A1">
            <w:rPr>
              <w:noProof/>
              <w:lang w:val="nl-NL"/>
            </w:rPr>
            <w:t xml:space="preserve">Reci, I. (2017). </w:t>
          </w:r>
          <w:r>
            <w:rPr>
              <w:i/>
              <w:iCs/>
              <w:noProof/>
            </w:rPr>
            <w:t>Market Research: The Process, Data, and Methods Using Stata.</w:t>
          </w:r>
          <w:r>
            <w:rPr>
              <w:noProof/>
            </w:rPr>
            <w:t xml:space="preserve"> N/A: Springer.</w:t>
          </w:r>
        </w:p>
        <w:p w14:paraId="6346D34A" w14:textId="77777777" w:rsidR="00C678A0" w:rsidRDefault="00C678A0" w:rsidP="00C678A0">
          <w:pPr>
            <w:pStyle w:val="Bibliography"/>
            <w:ind w:left="720" w:hanging="720"/>
            <w:rPr>
              <w:noProof/>
            </w:rPr>
          </w:pPr>
          <w:r>
            <w:rPr>
              <w:noProof/>
            </w:rPr>
            <w:t xml:space="preserve">Newzoo. (2017, January 25). </w:t>
          </w:r>
          <w:r>
            <w:rPr>
              <w:i/>
              <w:iCs/>
              <w:noProof/>
            </w:rPr>
            <w:t>What Is Core Gaming Anyway? How the Hardware Habits of PC Gamers Are Breaking Down Stereotypes</w:t>
          </w:r>
          <w:r>
            <w:rPr>
              <w:noProof/>
            </w:rPr>
            <w:t>. Retrieved from Newzoo: https://newzoo.com/insights/articles/the-hardware-habits-of-pc-gamers-and-the-defintion-of-core/</w:t>
          </w:r>
        </w:p>
        <w:p w14:paraId="2F24AAC1" w14:textId="77777777" w:rsidR="00C678A0" w:rsidRDefault="00C678A0" w:rsidP="00C678A0">
          <w:pPr>
            <w:pStyle w:val="Bibliography"/>
            <w:ind w:left="720" w:hanging="720"/>
            <w:rPr>
              <w:noProof/>
            </w:rPr>
          </w:pPr>
          <w:r>
            <w:rPr>
              <w:noProof/>
            </w:rPr>
            <w:t xml:space="preserve">Newzoo. (2020, May 8). </w:t>
          </w:r>
          <w:r>
            <w:rPr>
              <w:i/>
              <w:iCs/>
              <w:noProof/>
            </w:rPr>
            <w:t>The World’s 2.7 Billion Gamers Will Spend $159.3 Billion on Games in 2020; The Market Will Surpass $200 Billion by 2023</w:t>
          </w:r>
          <w:r>
            <w:rPr>
              <w:noProof/>
            </w:rPr>
            <w:t xml:space="preserve">. Retrieved from Newzoo: </w:t>
          </w:r>
          <w:r>
            <w:rPr>
              <w:noProof/>
            </w:rPr>
            <w:lastRenderedPageBreak/>
            <w:t>https://newzoo.com/insights/articles/newzoo-games-market-numbers-revenues-and-audience-2020-2023/</w:t>
          </w:r>
        </w:p>
        <w:p w14:paraId="2CB78508" w14:textId="77777777" w:rsidR="00C678A0" w:rsidRDefault="00C678A0" w:rsidP="00C678A0">
          <w:pPr>
            <w:pStyle w:val="Bibliography"/>
            <w:ind w:left="720" w:hanging="720"/>
            <w:rPr>
              <w:noProof/>
            </w:rPr>
          </w:pPr>
          <w:r>
            <w:rPr>
              <w:noProof/>
            </w:rPr>
            <w:t xml:space="preserve">Newzoo. (2021). </w:t>
          </w:r>
          <w:r>
            <w:rPr>
              <w:i/>
              <w:iCs/>
              <w:noProof/>
            </w:rPr>
            <w:t>Global Games Market Report: The VR &amp; Metaverse Edition.</w:t>
          </w:r>
          <w:r>
            <w:rPr>
              <w:noProof/>
            </w:rPr>
            <w:t xml:space="preserve"> Amsterdam: Newzoo.</w:t>
          </w:r>
        </w:p>
        <w:p w14:paraId="6C35B3FD" w14:textId="579F4DB7" w:rsidR="00C678A0" w:rsidRPr="00C678A0" w:rsidRDefault="00C678A0" w:rsidP="00C678A0">
          <w:pPr>
            <w:pStyle w:val="Bibliography"/>
            <w:ind w:left="720" w:hanging="720"/>
            <w:rPr>
              <w:noProof/>
            </w:rPr>
          </w:pPr>
          <w:r>
            <w:rPr>
              <w:noProof/>
            </w:rPr>
            <w:t xml:space="preserve">Newzoo. (2021, May 8). </w:t>
          </w:r>
          <w:r>
            <w:rPr>
              <w:i/>
              <w:iCs/>
              <w:noProof/>
            </w:rPr>
            <w:t>Global Games Market to Generate $175.8 Billion in 2021; Despite a Slight Decline, the Market Is on Track to Surpass $200 Billion in 2023</w:t>
          </w:r>
          <w:r>
            <w:rPr>
              <w:noProof/>
            </w:rPr>
            <w:t>. Retrieved from Newzoo: https://newzoo.com/insights/articles/global-games-market-to-generate-175-8-billion-in-2021-despite-a-slight-decline-the-market-is-on-track-to-surpass-200-billion-in-2023/</w:t>
          </w:r>
        </w:p>
        <w:p w14:paraId="017A7C94"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Öǧüt, H., &amp; Onur Taş, B. K. (2012). The influence of internet customer reviews on the online sales and prices in hotel industry. </w:t>
          </w:r>
          <w:r w:rsidRPr="00891F0E">
            <w:rPr>
              <w:rFonts w:cs="Times New Roman"/>
              <w:i/>
              <w:iCs/>
              <w:noProof/>
              <w:szCs w:val="24"/>
            </w:rPr>
            <w:t>Service Industries Journal</w:t>
          </w:r>
          <w:r w:rsidRPr="00891F0E">
            <w:rPr>
              <w:rFonts w:cs="Times New Roman"/>
              <w:noProof/>
              <w:szCs w:val="24"/>
            </w:rPr>
            <w:t xml:space="preserve">, </w:t>
          </w:r>
          <w:r w:rsidRPr="00891F0E">
            <w:rPr>
              <w:rFonts w:cs="Times New Roman"/>
              <w:i/>
              <w:iCs/>
              <w:noProof/>
              <w:szCs w:val="24"/>
            </w:rPr>
            <w:t>32</w:t>
          </w:r>
          <w:r w:rsidRPr="00891F0E">
            <w:rPr>
              <w:rFonts w:cs="Times New Roman"/>
              <w:noProof/>
              <w:szCs w:val="24"/>
            </w:rPr>
            <w:t>(2), 197–214. https://doi.org/10.1080/02642069.2010.529436</w:t>
          </w:r>
        </w:p>
        <w:p w14:paraId="5309F87B"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Santos, T., Lemmerich, F., Strohmaier, M., &amp; Helic, D. (2019). What’s in a review: Discrepancies between expert and amateur reviews of video games on Metacritic. </w:t>
          </w:r>
          <w:r w:rsidRPr="00891F0E">
            <w:rPr>
              <w:rFonts w:cs="Times New Roman"/>
              <w:i/>
              <w:iCs/>
              <w:noProof/>
              <w:szCs w:val="24"/>
            </w:rPr>
            <w:t>Proceedings of the ACM on Human-Computer Interaction</w:t>
          </w:r>
          <w:r w:rsidRPr="00891F0E">
            <w:rPr>
              <w:rFonts w:cs="Times New Roman"/>
              <w:noProof/>
              <w:szCs w:val="24"/>
            </w:rPr>
            <w:t xml:space="preserve">, </w:t>
          </w:r>
          <w:r w:rsidRPr="00891F0E">
            <w:rPr>
              <w:rFonts w:cs="Times New Roman"/>
              <w:i/>
              <w:iCs/>
              <w:noProof/>
              <w:szCs w:val="24"/>
            </w:rPr>
            <w:t>3</w:t>
          </w:r>
          <w:r w:rsidRPr="00891F0E">
            <w:rPr>
              <w:rFonts w:cs="Times New Roman"/>
              <w:noProof/>
              <w:szCs w:val="24"/>
            </w:rPr>
            <w:t>(CSCW). https://doi.org/10.1145/3359242</w:t>
          </w:r>
        </w:p>
        <w:p w14:paraId="408E61CC" w14:textId="79D0490C" w:rsidR="00073FC2"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Souza, T. L. D., Nishijima, M., &amp; Fava, A. C. P. (2019). Do consumer and expert reviews affect the length of time a film is kept on screens in the USA? </w:t>
          </w:r>
          <w:r w:rsidRPr="00891F0E">
            <w:rPr>
              <w:rFonts w:cs="Times New Roman"/>
              <w:i/>
              <w:iCs/>
              <w:noProof/>
              <w:szCs w:val="24"/>
            </w:rPr>
            <w:t>Journal of Cultural Economics</w:t>
          </w:r>
          <w:r w:rsidRPr="00891F0E">
            <w:rPr>
              <w:rFonts w:cs="Times New Roman"/>
              <w:noProof/>
              <w:szCs w:val="24"/>
            </w:rPr>
            <w:t xml:space="preserve">, </w:t>
          </w:r>
          <w:r w:rsidRPr="00891F0E">
            <w:rPr>
              <w:rFonts w:cs="Times New Roman"/>
              <w:i/>
              <w:iCs/>
              <w:noProof/>
              <w:szCs w:val="24"/>
            </w:rPr>
            <w:t>43</w:t>
          </w:r>
          <w:r w:rsidRPr="00891F0E">
            <w:rPr>
              <w:rFonts w:cs="Times New Roman"/>
              <w:noProof/>
              <w:szCs w:val="24"/>
            </w:rPr>
            <w:t>(1), 145–171. https://doi.org/10.1007/s10824-018-9332-6</w:t>
          </w:r>
        </w:p>
        <w:p w14:paraId="468F486C" w14:textId="28775026" w:rsidR="00C678A0" w:rsidRPr="00C678A0" w:rsidRDefault="00C678A0" w:rsidP="00C678A0">
          <w:pPr>
            <w:pStyle w:val="Bibliography"/>
            <w:ind w:left="720" w:hanging="720"/>
            <w:rPr>
              <w:noProof/>
            </w:rPr>
          </w:pPr>
          <w:r>
            <w:rPr>
              <w:noProof/>
            </w:rPr>
            <w:t xml:space="preserve">The Economist. (2020, March 19). </w:t>
          </w:r>
          <w:r>
            <w:rPr>
              <w:i/>
              <w:iCs/>
              <w:noProof/>
            </w:rPr>
            <w:t>The rise and rise of video games</w:t>
          </w:r>
          <w:r>
            <w:rPr>
              <w:noProof/>
            </w:rPr>
            <w:t>. Retrieved from The Economist: https://www.economist.com/prospero/2020/03/19/the-rise-and-rise-of-video-games</w:t>
          </w:r>
        </w:p>
        <w:p w14:paraId="314AAF9E"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Tsao, W. (2014). Which type of online review is more persuasive ? The influence of consumer reviews and critic ratings on moviegoers. </w:t>
          </w:r>
          <w:r w:rsidRPr="00891F0E">
            <w:rPr>
              <w:rFonts w:cs="Times New Roman"/>
              <w:i/>
              <w:iCs/>
              <w:noProof/>
              <w:szCs w:val="24"/>
            </w:rPr>
            <w:t>Electronic Commerce Research</w:t>
          </w:r>
          <w:r w:rsidRPr="00891F0E">
            <w:rPr>
              <w:rFonts w:cs="Times New Roman"/>
              <w:noProof/>
              <w:szCs w:val="24"/>
            </w:rPr>
            <w:t xml:space="preserve">, </w:t>
          </w:r>
          <w:r w:rsidRPr="00891F0E">
            <w:rPr>
              <w:rFonts w:cs="Times New Roman"/>
              <w:i/>
              <w:iCs/>
              <w:noProof/>
              <w:szCs w:val="24"/>
            </w:rPr>
            <w:t>57</w:t>
          </w:r>
          <w:r w:rsidRPr="00891F0E">
            <w:rPr>
              <w:rFonts w:cs="Times New Roman"/>
              <w:noProof/>
              <w:szCs w:val="24"/>
            </w:rPr>
            <w:t>, 559–583. https://doi.org/10.1007/s10660-014-9160-5</w:t>
          </w:r>
        </w:p>
        <w:p w14:paraId="19401871" w14:textId="7927A465" w:rsidR="00073FC2"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Ye, Q., Law, R., &amp; Gu, B. (2009). The impact of online user reviews on hotel room sales. </w:t>
          </w:r>
          <w:r w:rsidRPr="00891F0E">
            <w:rPr>
              <w:rFonts w:cs="Times New Roman"/>
              <w:i/>
              <w:iCs/>
              <w:noProof/>
              <w:szCs w:val="24"/>
            </w:rPr>
            <w:t>International Journal of Hospitality Management</w:t>
          </w:r>
          <w:r w:rsidRPr="00891F0E">
            <w:rPr>
              <w:rFonts w:cs="Times New Roman"/>
              <w:noProof/>
              <w:szCs w:val="24"/>
            </w:rPr>
            <w:t xml:space="preserve">, </w:t>
          </w:r>
          <w:r w:rsidRPr="00891F0E">
            <w:rPr>
              <w:rFonts w:cs="Times New Roman"/>
              <w:i/>
              <w:iCs/>
              <w:noProof/>
              <w:szCs w:val="24"/>
            </w:rPr>
            <w:t>28</w:t>
          </w:r>
          <w:r w:rsidRPr="00891F0E">
            <w:rPr>
              <w:rFonts w:cs="Times New Roman"/>
              <w:noProof/>
              <w:szCs w:val="24"/>
            </w:rPr>
            <w:t>(1), 180–182. https://doi.org/10.1016/j.ijhm.2008.06.011</w:t>
          </w:r>
        </w:p>
        <w:p w14:paraId="00DAABCF" w14:textId="68B1A218" w:rsidR="00C678A0" w:rsidRPr="00C678A0" w:rsidRDefault="00C678A0" w:rsidP="00C678A0">
          <w:pPr>
            <w:pStyle w:val="Bibliography"/>
            <w:ind w:left="720" w:hanging="720"/>
            <w:rPr>
              <w:noProof/>
            </w:rPr>
          </w:pPr>
          <w:r>
            <w:rPr>
              <w:noProof/>
            </w:rPr>
            <w:t xml:space="preserve">Zhu, F., &amp; Zhang, X. (2006). The Influence of Online Consumer Reviews on the Demand for Experience Goods: The Case of Video Games. </w:t>
          </w:r>
          <w:r>
            <w:rPr>
              <w:i/>
              <w:iCs/>
              <w:noProof/>
            </w:rPr>
            <w:t>Proceedings of the 27th International Conference on Information Systems</w:t>
          </w:r>
          <w:r>
            <w:rPr>
              <w:noProof/>
            </w:rPr>
            <w:t>, 367-381.</w:t>
          </w:r>
        </w:p>
        <w:p w14:paraId="4AF66AEF" w14:textId="77777777" w:rsidR="00073FC2" w:rsidRPr="00891F0E" w:rsidRDefault="00073FC2" w:rsidP="00073FC2">
          <w:pPr>
            <w:widowControl w:val="0"/>
            <w:autoSpaceDE w:val="0"/>
            <w:autoSpaceDN w:val="0"/>
            <w:adjustRightInd w:val="0"/>
            <w:spacing w:line="240" w:lineRule="atLeast"/>
            <w:ind w:left="480" w:hanging="480"/>
            <w:rPr>
              <w:rFonts w:cs="Times New Roman"/>
              <w:noProof/>
              <w:szCs w:val="24"/>
            </w:rPr>
          </w:pPr>
          <w:r w:rsidRPr="00891F0E">
            <w:rPr>
              <w:rFonts w:cs="Times New Roman"/>
              <w:noProof/>
              <w:szCs w:val="24"/>
            </w:rPr>
            <w:t xml:space="preserve">Zhu, F., &amp; Zhang, X. (2010). Impact of online consumer reviews on Sales: The moderating role of product and consumer characteristics. </w:t>
          </w:r>
          <w:r w:rsidRPr="00891F0E">
            <w:rPr>
              <w:rFonts w:cs="Times New Roman"/>
              <w:i/>
              <w:iCs/>
              <w:noProof/>
              <w:szCs w:val="24"/>
            </w:rPr>
            <w:t>Journal of Marketing</w:t>
          </w:r>
          <w:r w:rsidRPr="00891F0E">
            <w:rPr>
              <w:rFonts w:cs="Times New Roman"/>
              <w:noProof/>
              <w:szCs w:val="24"/>
            </w:rPr>
            <w:t xml:space="preserve">, </w:t>
          </w:r>
          <w:r w:rsidRPr="00891F0E">
            <w:rPr>
              <w:rFonts w:cs="Times New Roman"/>
              <w:i/>
              <w:iCs/>
              <w:noProof/>
              <w:szCs w:val="24"/>
            </w:rPr>
            <w:t>74</w:t>
          </w:r>
          <w:r w:rsidRPr="00891F0E">
            <w:rPr>
              <w:rFonts w:cs="Times New Roman"/>
              <w:noProof/>
              <w:szCs w:val="24"/>
            </w:rPr>
            <w:t>(2), 133–148. https://doi.org/10.1509/jmkg.74.2.133</w:t>
          </w:r>
        </w:p>
        <w:p w14:paraId="64D8BC63" w14:textId="5775ABCA" w:rsidR="00C678A0" w:rsidRDefault="00073FC2" w:rsidP="009A44BC">
          <w:pPr>
            <w:widowControl w:val="0"/>
            <w:autoSpaceDE w:val="0"/>
            <w:autoSpaceDN w:val="0"/>
            <w:adjustRightInd w:val="0"/>
            <w:spacing w:line="240" w:lineRule="atLeast"/>
            <w:rPr>
              <w:szCs w:val="24"/>
            </w:rPr>
          </w:pPr>
          <w:r w:rsidRPr="00891F0E">
            <w:rPr>
              <w:szCs w:val="24"/>
            </w:rPr>
            <w:fldChar w:fldCharType="end"/>
          </w:r>
        </w:p>
        <w:p w14:paraId="584C39EA" w14:textId="77777777" w:rsidR="00C678A0" w:rsidRDefault="00C678A0">
          <w:pPr>
            <w:rPr>
              <w:szCs w:val="24"/>
            </w:rPr>
          </w:pPr>
          <w:r>
            <w:rPr>
              <w:szCs w:val="24"/>
            </w:rPr>
            <w:br w:type="page"/>
          </w:r>
        </w:p>
        <w:p w14:paraId="65A63617" w14:textId="4AD50FB2" w:rsidR="00213DB9" w:rsidRPr="00213DB9" w:rsidRDefault="007E4FBB" w:rsidP="00213DB9">
          <w:pPr>
            <w:pStyle w:val="Heading1"/>
          </w:pPr>
          <w:bookmarkStart w:id="56" w:name="_Toc92112214"/>
          <w:r w:rsidRPr="0023138C">
            <w:lastRenderedPageBreak/>
            <w:t>Appendices</w:t>
          </w:r>
          <w:bookmarkEnd w:id="56"/>
        </w:p>
        <w:p w14:paraId="2FED550E" w14:textId="365AD4FC" w:rsidR="00213DB9" w:rsidRPr="00213DB9" w:rsidRDefault="00213DB9" w:rsidP="00213DB9">
          <w:pPr>
            <w:pStyle w:val="Heading2"/>
          </w:pPr>
          <w:bookmarkStart w:id="57" w:name="_Toc92112215"/>
          <w:r>
            <w:t xml:space="preserve">A. </w:t>
          </w:r>
          <w:r w:rsidR="000777B5" w:rsidRPr="00213DB9">
            <w:t>GitHub</w:t>
          </w:r>
          <w:r w:rsidRPr="00213DB9">
            <w:t xml:space="preserve"> </w:t>
          </w:r>
          <w:r w:rsidR="00084E36">
            <w:t>r</w:t>
          </w:r>
          <w:r w:rsidRPr="00213DB9">
            <w:t>epository</w:t>
          </w:r>
          <w:bookmarkEnd w:id="57"/>
        </w:p>
        <w:p w14:paraId="4A55E8EA" w14:textId="16174975" w:rsidR="00501B85" w:rsidRDefault="00501B85" w:rsidP="00213DB9">
          <w:pPr>
            <w:pStyle w:val="NoSpacing"/>
          </w:pPr>
          <w:r>
            <w:t>Overview of the of the directory structure and files:</w:t>
          </w:r>
        </w:p>
        <w:p w14:paraId="68C31DE0" w14:textId="77777777" w:rsidR="00213DB9" w:rsidRDefault="00213DB9" w:rsidP="00213DB9">
          <w:pPr>
            <w:pStyle w:val="NoSpacing"/>
          </w:pPr>
        </w:p>
        <w:p w14:paraId="28DB4902" w14:textId="77777777" w:rsidR="00270076" w:rsidRDefault="00501B85"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xml:space="preserve"> README.md</w:t>
          </w:r>
          <w:r>
            <w:rPr>
              <w:rFonts w:ascii="Segoe UI" w:hAnsi="Segoe UI" w:cs="Segoe UI"/>
              <w:color w:val="24292F"/>
            </w:rPr>
            <w:br/>
          </w:r>
          <w:r>
            <w:rPr>
              <w:rFonts w:ascii="Arial" w:hAnsi="Arial" w:cs="Arial"/>
              <w:color w:val="24292F"/>
            </w:rPr>
            <w:t>├──</w:t>
          </w:r>
          <w:r>
            <w:rPr>
              <w:rFonts w:ascii="Segoe UI" w:hAnsi="Segoe UI" w:cs="Segoe UI"/>
              <w:color w:val="24292F"/>
            </w:rPr>
            <w:t>.gitignore</w:t>
          </w:r>
        </w:p>
        <w:p w14:paraId="34EA7755" w14:textId="77777777" w:rsidR="00270076" w:rsidRDefault="00270076"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xml:space="preserve"> d</w:t>
          </w:r>
          <w:r>
            <w:rPr>
              <w:rFonts w:ascii="Segoe UI" w:hAnsi="Segoe UI" w:cs="Segoe UI"/>
              <w:color w:val="24292F"/>
            </w:rPr>
            <w:t>oc</w:t>
          </w:r>
        </w:p>
        <w:p w14:paraId="4E9C2B23" w14:textId="74732613" w:rsidR="000E30F0" w:rsidRDefault="00270076"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w:t>
          </w:r>
          <w:r>
            <w:rPr>
              <w:rFonts w:ascii="Segoe UI" w:hAnsi="Segoe UI" w:cs="Segoe UI"/>
              <w:color w:val="24292F"/>
            </w:rPr>
            <w:t>thesis_marclefebvre_2040052</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xml:space="preserve"> data</w:t>
          </w:r>
          <w:r w:rsidR="00501B85">
            <w:rPr>
              <w:rFonts w:ascii="Segoe UI" w:hAnsi="Segoe UI" w:cs="Segoe UI"/>
              <w:color w:val="24292F"/>
            </w:rPr>
            <w:br/>
          </w:r>
          <w:r w:rsidR="00EC7403">
            <w:rPr>
              <w:rFonts w:ascii="Arial" w:hAnsi="Arial" w:cs="Arial"/>
              <w:color w:val="24292F"/>
            </w:rPr>
            <w:t>│</w:t>
          </w:r>
          <w:r w:rsidR="00EC7403">
            <w:rPr>
              <w:rFonts w:ascii="Segoe UI" w:hAnsi="Segoe UI" w:cs="Segoe UI"/>
              <w:color w:val="24292F"/>
            </w:rPr>
            <w:t>      </w:t>
          </w:r>
          <w:r w:rsidR="00EC7403">
            <w:rPr>
              <w:rFonts w:ascii="Arial" w:hAnsi="Arial" w:cs="Arial"/>
              <w:color w:val="24292F"/>
            </w:rPr>
            <w:t>├──</w:t>
          </w:r>
          <w:r w:rsidR="00EC7403">
            <w:rPr>
              <w:rFonts w:ascii="Segoe UI" w:hAnsi="Segoe UI" w:cs="Segoe UI"/>
              <w:color w:val="24292F"/>
            </w:rPr>
            <w:t xml:space="preserve"> </w:t>
          </w:r>
          <w:r w:rsidR="000E30F0">
            <w:rPr>
              <w:rFonts w:ascii="Segoe UI" w:hAnsi="Segoe UI" w:cs="Segoe UI"/>
              <w:color w:val="24292F"/>
            </w:rPr>
            <w:t>d_publishers</w:t>
          </w:r>
          <w:r w:rsidR="00EC7403">
            <w:rPr>
              <w:rFonts w:ascii="Segoe UI" w:hAnsi="Segoe UI" w:cs="Segoe UI"/>
              <w:color w:val="24292F"/>
            </w:rPr>
            <w:t>.csv</w:t>
          </w:r>
        </w:p>
        <w:p w14:paraId="60EAFCA7" w14:textId="355E9008" w:rsidR="000E30F0" w:rsidRDefault="000E30F0"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df_merged2.csv</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game_id.csv</w:t>
          </w:r>
        </w:p>
        <w:p w14:paraId="119E5C0B" w14:textId="662E5576" w:rsidR="000E30F0" w:rsidRDefault="000E30F0"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game_url.csv</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metascore.csv</w:t>
          </w:r>
        </w:p>
        <w:p w14:paraId="02502FC3" w14:textId="611567EA" w:rsidR="00501B85" w:rsidRDefault="000E30F0"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publishers.csv</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results.csv</w:t>
          </w:r>
          <w:r w:rsidR="00EC7403">
            <w:rPr>
              <w:rFonts w:ascii="Segoe UI" w:hAnsi="Segoe UI" w:cs="Segoe UI"/>
              <w:color w:val="24292F"/>
            </w:rPr>
            <w:br/>
          </w:r>
          <w:r w:rsidR="00EC7403">
            <w:rPr>
              <w:rFonts w:ascii="Arial" w:hAnsi="Arial" w:cs="Arial"/>
              <w:color w:val="24292F"/>
            </w:rPr>
            <w:t>│</w:t>
          </w:r>
          <w:r w:rsidR="00EC7403">
            <w:rPr>
              <w:rFonts w:ascii="Segoe UI" w:hAnsi="Segoe UI" w:cs="Segoe UI"/>
              <w:color w:val="24292F"/>
            </w:rPr>
            <w:t>      </w:t>
          </w:r>
          <w:r w:rsidR="00EC7403">
            <w:rPr>
              <w:rFonts w:ascii="Arial" w:hAnsi="Arial" w:cs="Arial"/>
              <w:color w:val="24292F"/>
            </w:rPr>
            <w:t>└──</w:t>
          </w:r>
          <w:r w:rsidR="00EC7403">
            <w:rPr>
              <w:rFonts w:ascii="Segoe UI" w:hAnsi="Segoe UI" w:cs="Segoe UI"/>
              <w:color w:val="24292F"/>
            </w:rPr>
            <w:t xml:space="preserve"> </w:t>
          </w:r>
          <w:r>
            <w:rPr>
              <w:rFonts w:ascii="Segoe UI" w:hAnsi="Segoe UI" w:cs="Segoe UI"/>
              <w:color w:val="24292F"/>
            </w:rPr>
            <w:t>steam</w:t>
          </w:r>
          <w:r w:rsidR="00EC7403">
            <w:rPr>
              <w:rFonts w:ascii="Segoe UI" w:hAnsi="Segoe UI" w:cs="Segoe UI"/>
              <w:color w:val="24292F"/>
            </w:rPr>
            <w:t>.csv</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xml:space="preserve"> gen</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analysis</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output</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regression_</w:t>
          </w:r>
          <w:r w:rsidR="001107DD">
            <w:rPr>
              <w:rFonts w:ascii="Segoe UI" w:hAnsi="Segoe UI" w:cs="Segoe UI"/>
              <w:color w:val="24292F"/>
            </w:rPr>
            <w:t>table</w:t>
          </w:r>
          <w:r w:rsidR="00501B85">
            <w:rPr>
              <w:rFonts w:ascii="Segoe UI" w:hAnsi="Segoe UI" w:cs="Segoe UI"/>
              <w:color w:val="24292F"/>
            </w:rPr>
            <w:t>.</w:t>
          </w:r>
          <w:r w:rsidR="001A1329">
            <w:rPr>
              <w:rFonts w:ascii="Segoe UI" w:hAnsi="Segoe UI" w:cs="Segoe UI"/>
              <w:color w:val="24292F"/>
            </w:rPr>
            <w:t>png</w:t>
          </w:r>
        </w:p>
        <w:p w14:paraId="714B4233" w14:textId="4EF50326" w:rsidR="00B22E3D" w:rsidRDefault="00501B85"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data-preparation</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output</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df_clean.csv</w:t>
          </w:r>
          <w:r>
            <w:rPr>
              <w:rFonts w:ascii="Segoe UI" w:hAnsi="Segoe UI" w:cs="Segoe UI"/>
              <w:color w:val="24292F"/>
            </w:rPr>
            <w:br/>
          </w:r>
          <w:r w:rsidR="007F4E1D">
            <w:rPr>
              <w:rFonts w:ascii="Arial" w:hAnsi="Arial" w:cs="Arial"/>
              <w:color w:val="24292F"/>
            </w:rPr>
            <w:t xml:space="preserve">└── </w:t>
          </w:r>
          <w:r>
            <w:rPr>
              <w:rFonts w:ascii="Segoe UI" w:hAnsi="Segoe UI" w:cs="Segoe UI"/>
              <w:color w:val="24292F"/>
            </w:rPr>
            <w:t>src</w:t>
          </w:r>
          <w:r>
            <w:rPr>
              <w:rFonts w:ascii="Segoe UI" w:hAnsi="Segoe UI" w:cs="Segoe UI"/>
              <w:color w:val="24292F"/>
            </w:rPr>
            <w:br/>
          </w:r>
          <w:r w:rsidR="00261434">
            <w:rPr>
              <w:rFonts w:ascii="Arial" w:hAnsi="Arial" w:cs="Arial"/>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xml:space="preserve"> collect</w:t>
          </w:r>
          <w:r>
            <w:rPr>
              <w:rFonts w:ascii="Segoe UI" w:hAnsi="Segoe UI" w:cs="Segoe UI"/>
              <w:color w:val="24292F"/>
            </w:rPr>
            <w:br/>
          </w:r>
          <w:r w:rsidR="00261434">
            <w:rPr>
              <w:rFonts w:ascii="Segoe UI" w:hAnsi="Segoe UI" w:cs="Segoe UI"/>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SteamDB.ipynb</w:t>
          </w:r>
          <w:r>
            <w:rPr>
              <w:rFonts w:ascii="Segoe UI" w:hAnsi="Segoe UI" w:cs="Segoe UI"/>
              <w:color w:val="24292F"/>
            </w:rPr>
            <w:br/>
          </w:r>
          <w:r w:rsidR="00261434">
            <w:rPr>
              <w:rFonts w:ascii="Arial" w:hAnsi="Arial" w:cs="Arial"/>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steamspy.ipynb</w:t>
          </w:r>
          <w:r>
            <w:rPr>
              <w:rFonts w:ascii="Segoe UI" w:hAnsi="Segoe UI" w:cs="Segoe UI"/>
              <w:color w:val="24292F"/>
            </w:rPr>
            <w:br/>
          </w:r>
          <w:r w:rsidR="00261434">
            <w:rPr>
              <w:rFonts w:ascii="Arial" w:hAnsi="Arial" w:cs="Arial"/>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xml:space="preserve"> preparation</w:t>
          </w:r>
          <w:r>
            <w:rPr>
              <w:rFonts w:ascii="Segoe UI" w:hAnsi="Segoe UI" w:cs="Segoe UI"/>
              <w:color w:val="24292F"/>
            </w:rPr>
            <w:br/>
          </w:r>
          <w:r w:rsidR="00261434">
            <w:rPr>
              <w:rFonts w:ascii="Arial" w:hAnsi="Arial" w:cs="Arial"/>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summary_stats.R</w:t>
          </w:r>
        </w:p>
        <w:p w14:paraId="73B33528" w14:textId="20E17783" w:rsidR="00084E36" w:rsidRPr="00EF52A6" w:rsidRDefault="00261434" w:rsidP="00EF52A6">
          <w:pPr>
            <w:pStyle w:val="NormalWeb"/>
            <w:shd w:val="clear" w:color="auto" w:fill="FFFFFF"/>
            <w:spacing w:before="0" w:beforeAutospacing="0" w:after="240" w:afterAutospacing="0"/>
            <w:rPr>
              <w:rFonts w:ascii="Segoe UI" w:hAnsi="Segoe UI" w:cs="Segoe UI"/>
              <w:color w:val="24292F"/>
            </w:rPr>
          </w:pPr>
          <w:r>
            <w:rPr>
              <w:rFonts w:ascii="Arial" w:hAnsi="Arial" w:cs="Arial"/>
              <w:color w:val="24292F"/>
            </w:rPr>
            <w:t xml:space="preserve">  </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clean.R</w:t>
          </w:r>
          <w:r w:rsidR="00501B85">
            <w:rPr>
              <w:rFonts w:ascii="Segoe UI" w:hAnsi="Segoe UI" w:cs="Segoe UI"/>
              <w:color w:val="24292F"/>
            </w:rPr>
            <w:br/>
          </w:r>
          <w:r>
            <w:rPr>
              <w:rFonts w:ascii="Arial" w:hAnsi="Arial" w:cs="Arial"/>
              <w:color w:val="24292F"/>
            </w:rPr>
            <w:t xml:space="preserve">  </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analysis</w:t>
          </w:r>
          <w:r w:rsidR="00501B85">
            <w:rPr>
              <w:rFonts w:ascii="Segoe UI" w:hAnsi="Segoe UI" w:cs="Segoe UI"/>
              <w:color w:val="24292F"/>
            </w:rPr>
            <w:br/>
          </w:r>
          <w:r>
            <w:rPr>
              <w:rFonts w:ascii="Arial" w:hAnsi="Arial" w:cs="Arial"/>
              <w:color w:val="24292F"/>
            </w:rPr>
            <w:t xml:space="preserve">  </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regression.R</w:t>
          </w:r>
          <w:r w:rsidR="00501B85">
            <w:rPr>
              <w:rFonts w:ascii="Segoe UI" w:hAnsi="Segoe UI" w:cs="Segoe UI"/>
              <w:color w:val="24292F"/>
            </w:rPr>
            <w:br/>
          </w:r>
          <w:r>
            <w:rPr>
              <w:rFonts w:ascii="Arial" w:hAnsi="Arial" w:cs="Arial"/>
              <w:color w:val="24292F"/>
            </w:rPr>
            <w:t xml:space="preserve">  </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DS_Store</w:t>
          </w:r>
          <w:r w:rsidR="00501B85">
            <w:rPr>
              <w:rFonts w:ascii="Segoe UI" w:hAnsi="Segoe UI" w:cs="Segoe UI"/>
              <w:color w:val="24292F"/>
            </w:rPr>
            <w:br/>
          </w:r>
        </w:p>
      </w:sdtContent>
    </w:sdt>
    <w:sectPr w:rsidR="00084E36" w:rsidRPr="00EF52A6" w:rsidSect="00E30A8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C81EF" w14:textId="77777777" w:rsidR="006475A6" w:rsidRDefault="006475A6" w:rsidP="00F64F51">
      <w:pPr>
        <w:spacing w:before="0" w:after="0" w:line="240" w:lineRule="auto"/>
      </w:pPr>
      <w:r>
        <w:separator/>
      </w:r>
    </w:p>
  </w:endnote>
  <w:endnote w:type="continuationSeparator" w:id="0">
    <w:p w14:paraId="11EC60AA" w14:textId="77777777" w:rsidR="006475A6" w:rsidRDefault="006475A6" w:rsidP="00F64F5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23325"/>
      <w:docPartObj>
        <w:docPartGallery w:val="Page Numbers (Bottom of Page)"/>
        <w:docPartUnique/>
      </w:docPartObj>
    </w:sdtPr>
    <w:sdtEndPr>
      <w:rPr>
        <w:noProof/>
      </w:rPr>
    </w:sdtEndPr>
    <w:sdtContent>
      <w:p w14:paraId="0372D483" w14:textId="6C185BD3" w:rsidR="00AB488B" w:rsidRDefault="00AB48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B654A" w14:textId="77777777" w:rsidR="00F64F51" w:rsidRDefault="00F64F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CF543" w14:textId="4BF3E6D4" w:rsidR="00FA1F51" w:rsidRDefault="00FA1F51">
    <w:pPr>
      <w:pStyle w:val="Footer"/>
      <w:jc w:val="center"/>
    </w:pPr>
  </w:p>
  <w:p w14:paraId="2EF01350" w14:textId="77777777" w:rsidR="007E473D" w:rsidRDefault="007E47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FAA60" w14:textId="77777777" w:rsidR="006475A6" w:rsidRDefault="006475A6" w:rsidP="00F64F51">
      <w:pPr>
        <w:spacing w:before="0" w:after="0" w:line="240" w:lineRule="auto"/>
      </w:pPr>
      <w:r>
        <w:separator/>
      </w:r>
    </w:p>
  </w:footnote>
  <w:footnote w:type="continuationSeparator" w:id="0">
    <w:p w14:paraId="27321F92" w14:textId="77777777" w:rsidR="006475A6" w:rsidRDefault="006475A6" w:rsidP="00F64F51">
      <w:pPr>
        <w:spacing w:before="0" w:after="0" w:line="240" w:lineRule="auto"/>
      </w:pPr>
      <w:r>
        <w:continuationSeparator/>
      </w:r>
    </w:p>
  </w:footnote>
  <w:footnote w:id="1">
    <w:p w14:paraId="7D601547" w14:textId="24C4E092" w:rsidR="001D4E51" w:rsidRPr="001D4E51" w:rsidRDefault="001D4E51">
      <w:pPr>
        <w:pStyle w:val="FootnoteText"/>
      </w:pPr>
      <w:r>
        <w:rPr>
          <w:rStyle w:val="FootnoteReference"/>
        </w:rPr>
        <w:footnoteRef/>
      </w:r>
      <w:r w:rsidRPr="001D4E51">
        <w:t xml:space="preserve"> Websites: zoominfo.com, owler.com, growjo.com, games-st</w:t>
      </w:r>
      <w:r>
        <w:t>ats.com, dnb.com, rocketreach.co, vginsights.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23D4B"/>
    <w:multiLevelType w:val="hybridMultilevel"/>
    <w:tmpl w:val="8962EEB8"/>
    <w:lvl w:ilvl="0" w:tplc="A422300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6875D7"/>
    <w:multiLevelType w:val="hybridMultilevel"/>
    <w:tmpl w:val="6448918C"/>
    <w:lvl w:ilvl="0" w:tplc="B7E688EC">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432B46"/>
    <w:multiLevelType w:val="hybridMultilevel"/>
    <w:tmpl w:val="007E3EBC"/>
    <w:lvl w:ilvl="0" w:tplc="66DED41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431359"/>
    <w:multiLevelType w:val="hybridMultilevel"/>
    <w:tmpl w:val="EA58D194"/>
    <w:lvl w:ilvl="0" w:tplc="E90E657E">
      <w:start w:val="3"/>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8B12CE"/>
    <w:multiLevelType w:val="hybridMultilevel"/>
    <w:tmpl w:val="B2829872"/>
    <w:lvl w:ilvl="0" w:tplc="BAF4A790">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147567"/>
    <w:multiLevelType w:val="hybridMultilevel"/>
    <w:tmpl w:val="795677EE"/>
    <w:lvl w:ilvl="0" w:tplc="F964144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403"/>
    <w:rsid w:val="000001A4"/>
    <w:rsid w:val="000005C0"/>
    <w:rsid w:val="00001429"/>
    <w:rsid w:val="00001C25"/>
    <w:rsid w:val="00002469"/>
    <w:rsid w:val="000026CD"/>
    <w:rsid w:val="0000332F"/>
    <w:rsid w:val="00003A7F"/>
    <w:rsid w:val="00004BA4"/>
    <w:rsid w:val="00005515"/>
    <w:rsid w:val="0000563B"/>
    <w:rsid w:val="000056A2"/>
    <w:rsid w:val="0000583B"/>
    <w:rsid w:val="00006241"/>
    <w:rsid w:val="0000632F"/>
    <w:rsid w:val="00007FD8"/>
    <w:rsid w:val="0001106F"/>
    <w:rsid w:val="00011310"/>
    <w:rsid w:val="00012B11"/>
    <w:rsid w:val="0001421D"/>
    <w:rsid w:val="0001562D"/>
    <w:rsid w:val="00015D8C"/>
    <w:rsid w:val="000225D7"/>
    <w:rsid w:val="00023902"/>
    <w:rsid w:val="00023F24"/>
    <w:rsid w:val="000251B3"/>
    <w:rsid w:val="00025844"/>
    <w:rsid w:val="0002594D"/>
    <w:rsid w:val="000261DA"/>
    <w:rsid w:val="00026358"/>
    <w:rsid w:val="000264CF"/>
    <w:rsid w:val="0002735B"/>
    <w:rsid w:val="00027998"/>
    <w:rsid w:val="00027BC5"/>
    <w:rsid w:val="000306CA"/>
    <w:rsid w:val="000323D4"/>
    <w:rsid w:val="00032E9D"/>
    <w:rsid w:val="000330D0"/>
    <w:rsid w:val="000333F7"/>
    <w:rsid w:val="0003490B"/>
    <w:rsid w:val="0003568F"/>
    <w:rsid w:val="0003599D"/>
    <w:rsid w:val="00035C34"/>
    <w:rsid w:val="00035C62"/>
    <w:rsid w:val="00036C8B"/>
    <w:rsid w:val="00037E87"/>
    <w:rsid w:val="00037ECF"/>
    <w:rsid w:val="000402B1"/>
    <w:rsid w:val="00041EC8"/>
    <w:rsid w:val="00041F50"/>
    <w:rsid w:val="00043F6B"/>
    <w:rsid w:val="00044B6B"/>
    <w:rsid w:val="0004660F"/>
    <w:rsid w:val="00046CF6"/>
    <w:rsid w:val="00051732"/>
    <w:rsid w:val="00051E79"/>
    <w:rsid w:val="00052111"/>
    <w:rsid w:val="0005320F"/>
    <w:rsid w:val="00053370"/>
    <w:rsid w:val="00053411"/>
    <w:rsid w:val="00054B24"/>
    <w:rsid w:val="00054DB0"/>
    <w:rsid w:val="00055279"/>
    <w:rsid w:val="000578B1"/>
    <w:rsid w:val="00057CDE"/>
    <w:rsid w:val="0006088A"/>
    <w:rsid w:val="00060978"/>
    <w:rsid w:val="000609E3"/>
    <w:rsid w:val="00061133"/>
    <w:rsid w:val="000611AB"/>
    <w:rsid w:val="000627A1"/>
    <w:rsid w:val="00062A51"/>
    <w:rsid w:val="000635E0"/>
    <w:rsid w:val="00064920"/>
    <w:rsid w:val="00066C6E"/>
    <w:rsid w:val="00066F76"/>
    <w:rsid w:val="000676D3"/>
    <w:rsid w:val="00070E7F"/>
    <w:rsid w:val="00071151"/>
    <w:rsid w:val="00072CC9"/>
    <w:rsid w:val="00073FC2"/>
    <w:rsid w:val="00074264"/>
    <w:rsid w:val="00075187"/>
    <w:rsid w:val="000753E8"/>
    <w:rsid w:val="000768B7"/>
    <w:rsid w:val="00076E71"/>
    <w:rsid w:val="00076FAF"/>
    <w:rsid w:val="00077178"/>
    <w:rsid w:val="000777B5"/>
    <w:rsid w:val="00080141"/>
    <w:rsid w:val="00081E11"/>
    <w:rsid w:val="0008323E"/>
    <w:rsid w:val="000835EA"/>
    <w:rsid w:val="000846CA"/>
    <w:rsid w:val="00084737"/>
    <w:rsid w:val="00084E36"/>
    <w:rsid w:val="000855CA"/>
    <w:rsid w:val="00086B43"/>
    <w:rsid w:val="00086BFA"/>
    <w:rsid w:val="00086CFF"/>
    <w:rsid w:val="0008751F"/>
    <w:rsid w:val="00087A98"/>
    <w:rsid w:val="00090582"/>
    <w:rsid w:val="00090C98"/>
    <w:rsid w:val="000925FB"/>
    <w:rsid w:val="0009311E"/>
    <w:rsid w:val="000931AF"/>
    <w:rsid w:val="00093C21"/>
    <w:rsid w:val="00093D6F"/>
    <w:rsid w:val="00094BFA"/>
    <w:rsid w:val="00094DD9"/>
    <w:rsid w:val="0009616A"/>
    <w:rsid w:val="00096476"/>
    <w:rsid w:val="00096F82"/>
    <w:rsid w:val="000A0375"/>
    <w:rsid w:val="000A0FD7"/>
    <w:rsid w:val="000A25E9"/>
    <w:rsid w:val="000A4C71"/>
    <w:rsid w:val="000A4EBE"/>
    <w:rsid w:val="000A56E7"/>
    <w:rsid w:val="000A589C"/>
    <w:rsid w:val="000A599C"/>
    <w:rsid w:val="000A5B2B"/>
    <w:rsid w:val="000A6236"/>
    <w:rsid w:val="000A66DD"/>
    <w:rsid w:val="000A68D4"/>
    <w:rsid w:val="000A6F76"/>
    <w:rsid w:val="000A71BE"/>
    <w:rsid w:val="000A7855"/>
    <w:rsid w:val="000A7BF5"/>
    <w:rsid w:val="000A7EAB"/>
    <w:rsid w:val="000B1C25"/>
    <w:rsid w:val="000B20E1"/>
    <w:rsid w:val="000B354A"/>
    <w:rsid w:val="000B44DA"/>
    <w:rsid w:val="000B45A9"/>
    <w:rsid w:val="000B533A"/>
    <w:rsid w:val="000C06E0"/>
    <w:rsid w:val="000C095F"/>
    <w:rsid w:val="000C17E0"/>
    <w:rsid w:val="000C66A2"/>
    <w:rsid w:val="000C6C16"/>
    <w:rsid w:val="000C7B14"/>
    <w:rsid w:val="000D0AE8"/>
    <w:rsid w:val="000D337D"/>
    <w:rsid w:val="000D41F3"/>
    <w:rsid w:val="000D6753"/>
    <w:rsid w:val="000E1E28"/>
    <w:rsid w:val="000E30F0"/>
    <w:rsid w:val="000E413E"/>
    <w:rsid w:val="000E4678"/>
    <w:rsid w:val="000E61A0"/>
    <w:rsid w:val="000E6685"/>
    <w:rsid w:val="000E6855"/>
    <w:rsid w:val="000E7466"/>
    <w:rsid w:val="000E7858"/>
    <w:rsid w:val="000F18B8"/>
    <w:rsid w:val="000F2081"/>
    <w:rsid w:val="000F3D8F"/>
    <w:rsid w:val="000F3FE5"/>
    <w:rsid w:val="000F4F99"/>
    <w:rsid w:val="000F59CD"/>
    <w:rsid w:val="000F59ED"/>
    <w:rsid w:val="000F5E8B"/>
    <w:rsid w:val="000F7F86"/>
    <w:rsid w:val="001005FA"/>
    <w:rsid w:val="00101028"/>
    <w:rsid w:val="0010111E"/>
    <w:rsid w:val="00101FD4"/>
    <w:rsid w:val="001032EE"/>
    <w:rsid w:val="00103DD6"/>
    <w:rsid w:val="0010428C"/>
    <w:rsid w:val="0010617F"/>
    <w:rsid w:val="00106BBD"/>
    <w:rsid w:val="001107DD"/>
    <w:rsid w:val="001119BC"/>
    <w:rsid w:val="00111AED"/>
    <w:rsid w:val="00114FB4"/>
    <w:rsid w:val="0011725E"/>
    <w:rsid w:val="00120508"/>
    <w:rsid w:val="001205CA"/>
    <w:rsid w:val="00120B2D"/>
    <w:rsid w:val="00121DD2"/>
    <w:rsid w:val="0012256D"/>
    <w:rsid w:val="00122970"/>
    <w:rsid w:val="00122BD8"/>
    <w:rsid w:val="00122C73"/>
    <w:rsid w:val="001278A1"/>
    <w:rsid w:val="00130192"/>
    <w:rsid w:val="001308BF"/>
    <w:rsid w:val="00131682"/>
    <w:rsid w:val="00131CBF"/>
    <w:rsid w:val="001327E7"/>
    <w:rsid w:val="001334A6"/>
    <w:rsid w:val="0013373A"/>
    <w:rsid w:val="00133831"/>
    <w:rsid w:val="001345B4"/>
    <w:rsid w:val="00134629"/>
    <w:rsid w:val="00134655"/>
    <w:rsid w:val="00135039"/>
    <w:rsid w:val="0013546A"/>
    <w:rsid w:val="00135679"/>
    <w:rsid w:val="001356DC"/>
    <w:rsid w:val="00135E45"/>
    <w:rsid w:val="00136C9B"/>
    <w:rsid w:val="00137168"/>
    <w:rsid w:val="0014277D"/>
    <w:rsid w:val="00142C94"/>
    <w:rsid w:val="001438E9"/>
    <w:rsid w:val="001453F6"/>
    <w:rsid w:val="00147960"/>
    <w:rsid w:val="00147BCD"/>
    <w:rsid w:val="00147EE7"/>
    <w:rsid w:val="001502F8"/>
    <w:rsid w:val="0015058A"/>
    <w:rsid w:val="001508D9"/>
    <w:rsid w:val="001526F4"/>
    <w:rsid w:val="0015320C"/>
    <w:rsid w:val="001538ED"/>
    <w:rsid w:val="00153E23"/>
    <w:rsid w:val="001548E4"/>
    <w:rsid w:val="00154A8C"/>
    <w:rsid w:val="00154C53"/>
    <w:rsid w:val="00154EDC"/>
    <w:rsid w:val="00157A7F"/>
    <w:rsid w:val="00157E69"/>
    <w:rsid w:val="00160021"/>
    <w:rsid w:val="00160378"/>
    <w:rsid w:val="00160452"/>
    <w:rsid w:val="00161812"/>
    <w:rsid w:val="001624BB"/>
    <w:rsid w:val="00163511"/>
    <w:rsid w:val="001646BB"/>
    <w:rsid w:val="0016579D"/>
    <w:rsid w:val="00165BA6"/>
    <w:rsid w:val="0016786D"/>
    <w:rsid w:val="00167B74"/>
    <w:rsid w:val="00167F75"/>
    <w:rsid w:val="00170F57"/>
    <w:rsid w:val="00171A58"/>
    <w:rsid w:val="00172110"/>
    <w:rsid w:val="00172359"/>
    <w:rsid w:val="00172D5E"/>
    <w:rsid w:val="0017480D"/>
    <w:rsid w:val="001774AE"/>
    <w:rsid w:val="001821D0"/>
    <w:rsid w:val="00183627"/>
    <w:rsid w:val="00183C68"/>
    <w:rsid w:val="00183EAF"/>
    <w:rsid w:val="00184212"/>
    <w:rsid w:val="00185E67"/>
    <w:rsid w:val="00185FF8"/>
    <w:rsid w:val="00186BF1"/>
    <w:rsid w:val="00186F41"/>
    <w:rsid w:val="00187A0B"/>
    <w:rsid w:val="0019085B"/>
    <w:rsid w:val="0019166D"/>
    <w:rsid w:val="001924B7"/>
    <w:rsid w:val="00193146"/>
    <w:rsid w:val="00193FA7"/>
    <w:rsid w:val="00194408"/>
    <w:rsid w:val="00195C53"/>
    <w:rsid w:val="001962CB"/>
    <w:rsid w:val="00196915"/>
    <w:rsid w:val="00197523"/>
    <w:rsid w:val="001A0ED8"/>
    <w:rsid w:val="001A1329"/>
    <w:rsid w:val="001A14A5"/>
    <w:rsid w:val="001A1903"/>
    <w:rsid w:val="001A3915"/>
    <w:rsid w:val="001A4226"/>
    <w:rsid w:val="001A75F9"/>
    <w:rsid w:val="001A7AB7"/>
    <w:rsid w:val="001B0C27"/>
    <w:rsid w:val="001B2545"/>
    <w:rsid w:val="001B4773"/>
    <w:rsid w:val="001B64DA"/>
    <w:rsid w:val="001B76E7"/>
    <w:rsid w:val="001C1090"/>
    <w:rsid w:val="001C185E"/>
    <w:rsid w:val="001C1AC6"/>
    <w:rsid w:val="001C25FA"/>
    <w:rsid w:val="001C2860"/>
    <w:rsid w:val="001C3365"/>
    <w:rsid w:val="001C443C"/>
    <w:rsid w:val="001C56FE"/>
    <w:rsid w:val="001C6095"/>
    <w:rsid w:val="001C6DB5"/>
    <w:rsid w:val="001D2169"/>
    <w:rsid w:val="001D22C2"/>
    <w:rsid w:val="001D2A6B"/>
    <w:rsid w:val="001D2A98"/>
    <w:rsid w:val="001D4659"/>
    <w:rsid w:val="001D4E51"/>
    <w:rsid w:val="001D50EC"/>
    <w:rsid w:val="001D680A"/>
    <w:rsid w:val="001D6A5A"/>
    <w:rsid w:val="001D7519"/>
    <w:rsid w:val="001D7918"/>
    <w:rsid w:val="001D79C5"/>
    <w:rsid w:val="001E0B84"/>
    <w:rsid w:val="001E0BE3"/>
    <w:rsid w:val="001E0EF7"/>
    <w:rsid w:val="001E0F23"/>
    <w:rsid w:val="001E1AE0"/>
    <w:rsid w:val="001E2154"/>
    <w:rsid w:val="001E2604"/>
    <w:rsid w:val="001E3875"/>
    <w:rsid w:val="001E387A"/>
    <w:rsid w:val="001E63AC"/>
    <w:rsid w:val="001E696C"/>
    <w:rsid w:val="001F0254"/>
    <w:rsid w:val="001F2BA7"/>
    <w:rsid w:val="001F344E"/>
    <w:rsid w:val="001F3ED2"/>
    <w:rsid w:val="001F4D16"/>
    <w:rsid w:val="001F5370"/>
    <w:rsid w:val="001F5CFD"/>
    <w:rsid w:val="001F5DF8"/>
    <w:rsid w:val="001F62A5"/>
    <w:rsid w:val="001F7ABB"/>
    <w:rsid w:val="00200528"/>
    <w:rsid w:val="00200984"/>
    <w:rsid w:val="00203406"/>
    <w:rsid w:val="00203A17"/>
    <w:rsid w:val="002040C7"/>
    <w:rsid w:val="002046CF"/>
    <w:rsid w:val="002046F1"/>
    <w:rsid w:val="00204ABD"/>
    <w:rsid w:val="00206356"/>
    <w:rsid w:val="00206645"/>
    <w:rsid w:val="00206E49"/>
    <w:rsid w:val="00207053"/>
    <w:rsid w:val="002104B4"/>
    <w:rsid w:val="0021083B"/>
    <w:rsid w:val="00210E04"/>
    <w:rsid w:val="00213DB9"/>
    <w:rsid w:val="00213F0B"/>
    <w:rsid w:val="00214C93"/>
    <w:rsid w:val="00214D16"/>
    <w:rsid w:val="00214FFF"/>
    <w:rsid w:val="0021643B"/>
    <w:rsid w:val="00216910"/>
    <w:rsid w:val="00217EB8"/>
    <w:rsid w:val="00220FEF"/>
    <w:rsid w:val="00221066"/>
    <w:rsid w:val="00221C99"/>
    <w:rsid w:val="00222BB8"/>
    <w:rsid w:val="002237E2"/>
    <w:rsid w:val="002246CA"/>
    <w:rsid w:val="00225241"/>
    <w:rsid w:val="00227518"/>
    <w:rsid w:val="00230219"/>
    <w:rsid w:val="0023138C"/>
    <w:rsid w:val="00231997"/>
    <w:rsid w:val="00232D1B"/>
    <w:rsid w:val="00233799"/>
    <w:rsid w:val="00234428"/>
    <w:rsid w:val="002345D2"/>
    <w:rsid w:val="0023480C"/>
    <w:rsid w:val="0023570F"/>
    <w:rsid w:val="002404BA"/>
    <w:rsid w:val="00241FD4"/>
    <w:rsid w:val="002438FC"/>
    <w:rsid w:val="00245748"/>
    <w:rsid w:val="00245CF5"/>
    <w:rsid w:val="002478D7"/>
    <w:rsid w:val="00250AF9"/>
    <w:rsid w:val="00250C98"/>
    <w:rsid w:val="00251D45"/>
    <w:rsid w:val="00252063"/>
    <w:rsid w:val="00253953"/>
    <w:rsid w:val="002541EC"/>
    <w:rsid w:val="00254FEC"/>
    <w:rsid w:val="00255DD7"/>
    <w:rsid w:val="00257180"/>
    <w:rsid w:val="00257D65"/>
    <w:rsid w:val="00257E9A"/>
    <w:rsid w:val="00261156"/>
    <w:rsid w:val="00261434"/>
    <w:rsid w:val="00261470"/>
    <w:rsid w:val="00261724"/>
    <w:rsid w:val="0026252F"/>
    <w:rsid w:val="002629FD"/>
    <w:rsid w:val="0026333E"/>
    <w:rsid w:val="002635B0"/>
    <w:rsid w:val="0026405E"/>
    <w:rsid w:val="00264D17"/>
    <w:rsid w:val="002652A2"/>
    <w:rsid w:val="00265326"/>
    <w:rsid w:val="002673FF"/>
    <w:rsid w:val="00270076"/>
    <w:rsid w:val="002706E9"/>
    <w:rsid w:val="00270FC4"/>
    <w:rsid w:val="002714FB"/>
    <w:rsid w:val="00271504"/>
    <w:rsid w:val="002719CC"/>
    <w:rsid w:val="00273B1E"/>
    <w:rsid w:val="0027536A"/>
    <w:rsid w:val="002756DE"/>
    <w:rsid w:val="00276DD5"/>
    <w:rsid w:val="00280489"/>
    <w:rsid w:val="00281001"/>
    <w:rsid w:val="0028118C"/>
    <w:rsid w:val="002811D8"/>
    <w:rsid w:val="0028143D"/>
    <w:rsid w:val="00282C59"/>
    <w:rsid w:val="002831D2"/>
    <w:rsid w:val="0028327D"/>
    <w:rsid w:val="00283D3B"/>
    <w:rsid w:val="00284198"/>
    <w:rsid w:val="00284699"/>
    <w:rsid w:val="00286501"/>
    <w:rsid w:val="0028677E"/>
    <w:rsid w:val="00286AE4"/>
    <w:rsid w:val="00286EE0"/>
    <w:rsid w:val="0028741B"/>
    <w:rsid w:val="002901B6"/>
    <w:rsid w:val="0029089A"/>
    <w:rsid w:val="00291C16"/>
    <w:rsid w:val="00292F46"/>
    <w:rsid w:val="002942DE"/>
    <w:rsid w:val="00294A9F"/>
    <w:rsid w:val="0029676B"/>
    <w:rsid w:val="002970AD"/>
    <w:rsid w:val="00297377"/>
    <w:rsid w:val="00297688"/>
    <w:rsid w:val="002978E4"/>
    <w:rsid w:val="002A0040"/>
    <w:rsid w:val="002A02ED"/>
    <w:rsid w:val="002A2714"/>
    <w:rsid w:val="002A298C"/>
    <w:rsid w:val="002A2D3F"/>
    <w:rsid w:val="002A2FEE"/>
    <w:rsid w:val="002A30BE"/>
    <w:rsid w:val="002A3381"/>
    <w:rsid w:val="002A3EA3"/>
    <w:rsid w:val="002A4C0D"/>
    <w:rsid w:val="002A59B8"/>
    <w:rsid w:val="002A5B52"/>
    <w:rsid w:val="002A6D4B"/>
    <w:rsid w:val="002A778A"/>
    <w:rsid w:val="002B12F8"/>
    <w:rsid w:val="002B27FD"/>
    <w:rsid w:val="002B2893"/>
    <w:rsid w:val="002B3C9D"/>
    <w:rsid w:val="002B54E2"/>
    <w:rsid w:val="002B5B49"/>
    <w:rsid w:val="002B6092"/>
    <w:rsid w:val="002B7E79"/>
    <w:rsid w:val="002C0028"/>
    <w:rsid w:val="002C04B9"/>
    <w:rsid w:val="002C0EFF"/>
    <w:rsid w:val="002C1DE3"/>
    <w:rsid w:val="002C2A79"/>
    <w:rsid w:val="002C3A28"/>
    <w:rsid w:val="002C4EB3"/>
    <w:rsid w:val="002C5D0A"/>
    <w:rsid w:val="002C6DC3"/>
    <w:rsid w:val="002D05E8"/>
    <w:rsid w:val="002D2BA8"/>
    <w:rsid w:val="002D36E7"/>
    <w:rsid w:val="002D388E"/>
    <w:rsid w:val="002D629F"/>
    <w:rsid w:val="002D63A9"/>
    <w:rsid w:val="002D6A10"/>
    <w:rsid w:val="002D6B0F"/>
    <w:rsid w:val="002D7000"/>
    <w:rsid w:val="002D70DF"/>
    <w:rsid w:val="002E005B"/>
    <w:rsid w:val="002E0450"/>
    <w:rsid w:val="002E12F9"/>
    <w:rsid w:val="002E1416"/>
    <w:rsid w:val="002E372C"/>
    <w:rsid w:val="002E3F0F"/>
    <w:rsid w:val="002E630D"/>
    <w:rsid w:val="002E6A9A"/>
    <w:rsid w:val="002F02C5"/>
    <w:rsid w:val="002F123A"/>
    <w:rsid w:val="002F14B6"/>
    <w:rsid w:val="002F198A"/>
    <w:rsid w:val="002F30B8"/>
    <w:rsid w:val="002F6469"/>
    <w:rsid w:val="002F6B78"/>
    <w:rsid w:val="002F77D6"/>
    <w:rsid w:val="002F7D03"/>
    <w:rsid w:val="003001EB"/>
    <w:rsid w:val="00300D44"/>
    <w:rsid w:val="00301211"/>
    <w:rsid w:val="00301D3B"/>
    <w:rsid w:val="00303E28"/>
    <w:rsid w:val="00305200"/>
    <w:rsid w:val="00306178"/>
    <w:rsid w:val="003070B6"/>
    <w:rsid w:val="003109A1"/>
    <w:rsid w:val="0031366B"/>
    <w:rsid w:val="003162CF"/>
    <w:rsid w:val="003177B0"/>
    <w:rsid w:val="00317B13"/>
    <w:rsid w:val="00320599"/>
    <w:rsid w:val="00321266"/>
    <w:rsid w:val="0032128D"/>
    <w:rsid w:val="00321F38"/>
    <w:rsid w:val="00322653"/>
    <w:rsid w:val="0032300F"/>
    <w:rsid w:val="00323E59"/>
    <w:rsid w:val="003244F8"/>
    <w:rsid w:val="00324715"/>
    <w:rsid w:val="0032589E"/>
    <w:rsid w:val="00326BC0"/>
    <w:rsid w:val="00330698"/>
    <w:rsid w:val="00330A13"/>
    <w:rsid w:val="00330DBC"/>
    <w:rsid w:val="00330E84"/>
    <w:rsid w:val="00331AE1"/>
    <w:rsid w:val="00331C59"/>
    <w:rsid w:val="003337F9"/>
    <w:rsid w:val="00335605"/>
    <w:rsid w:val="0033566D"/>
    <w:rsid w:val="00336151"/>
    <w:rsid w:val="00336DC7"/>
    <w:rsid w:val="003370CB"/>
    <w:rsid w:val="003379A5"/>
    <w:rsid w:val="003410D9"/>
    <w:rsid w:val="003427C0"/>
    <w:rsid w:val="00342A00"/>
    <w:rsid w:val="003449DA"/>
    <w:rsid w:val="00344C2E"/>
    <w:rsid w:val="00344EE4"/>
    <w:rsid w:val="00345381"/>
    <w:rsid w:val="00345785"/>
    <w:rsid w:val="00347579"/>
    <w:rsid w:val="00347AF2"/>
    <w:rsid w:val="00350CCC"/>
    <w:rsid w:val="00350F04"/>
    <w:rsid w:val="00351231"/>
    <w:rsid w:val="003517CE"/>
    <w:rsid w:val="00352096"/>
    <w:rsid w:val="003559D6"/>
    <w:rsid w:val="00357909"/>
    <w:rsid w:val="00360002"/>
    <w:rsid w:val="0036009A"/>
    <w:rsid w:val="00360782"/>
    <w:rsid w:val="003608BF"/>
    <w:rsid w:val="0036195E"/>
    <w:rsid w:val="00363DDE"/>
    <w:rsid w:val="003650C0"/>
    <w:rsid w:val="003654D8"/>
    <w:rsid w:val="0036638F"/>
    <w:rsid w:val="0036649C"/>
    <w:rsid w:val="00366790"/>
    <w:rsid w:val="00367DEA"/>
    <w:rsid w:val="00370FEF"/>
    <w:rsid w:val="00371660"/>
    <w:rsid w:val="00371E57"/>
    <w:rsid w:val="003727E7"/>
    <w:rsid w:val="00373D77"/>
    <w:rsid w:val="003740F0"/>
    <w:rsid w:val="00374164"/>
    <w:rsid w:val="00375211"/>
    <w:rsid w:val="00377DB6"/>
    <w:rsid w:val="00381709"/>
    <w:rsid w:val="00381CE0"/>
    <w:rsid w:val="00386341"/>
    <w:rsid w:val="0038781B"/>
    <w:rsid w:val="003903A7"/>
    <w:rsid w:val="003906DA"/>
    <w:rsid w:val="00392C34"/>
    <w:rsid w:val="00393FA6"/>
    <w:rsid w:val="00394911"/>
    <w:rsid w:val="00394BA6"/>
    <w:rsid w:val="00394E30"/>
    <w:rsid w:val="003968D2"/>
    <w:rsid w:val="00396A9B"/>
    <w:rsid w:val="00397DDF"/>
    <w:rsid w:val="00397FCE"/>
    <w:rsid w:val="003A0EE8"/>
    <w:rsid w:val="003A166B"/>
    <w:rsid w:val="003A2007"/>
    <w:rsid w:val="003A2373"/>
    <w:rsid w:val="003A2F22"/>
    <w:rsid w:val="003A491B"/>
    <w:rsid w:val="003A5676"/>
    <w:rsid w:val="003A56FA"/>
    <w:rsid w:val="003A5E6E"/>
    <w:rsid w:val="003A6335"/>
    <w:rsid w:val="003A755A"/>
    <w:rsid w:val="003A7959"/>
    <w:rsid w:val="003B0AE0"/>
    <w:rsid w:val="003B137D"/>
    <w:rsid w:val="003B17CC"/>
    <w:rsid w:val="003B3FE8"/>
    <w:rsid w:val="003B49D9"/>
    <w:rsid w:val="003B6921"/>
    <w:rsid w:val="003B6B14"/>
    <w:rsid w:val="003B6E21"/>
    <w:rsid w:val="003B6E9B"/>
    <w:rsid w:val="003B741C"/>
    <w:rsid w:val="003B756B"/>
    <w:rsid w:val="003C01E8"/>
    <w:rsid w:val="003C0DE9"/>
    <w:rsid w:val="003C176B"/>
    <w:rsid w:val="003C1A90"/>
    <w:rsid w:val="003C1D39"/>
    <w:rsid w:val="003C4E7A"/>
    <w:rsid w:val="003C5199"/>
    <w:rsid w:val="003C5297"/>
    <w:rsid w:val="003C5795"/>
    <w:rsid w:val="003C5A74"/>
    <w:rsid w:val="003C5EB3"/>
    <w:rsid w:val="003C606F"/>
    <w:rsid w:val="003C6DD5"/>
    <w:rsid w:val="003C7824"/>
    <w:rsid w:val="003D0596"/>
    <w:rsid w:val="003D19E3"/>
    <w:rsid w:val="003D22A6"/>
    <w:rsid w:val="003D23B8"/>
    <w:rsid w:val="003D2548"/>
    <w:rsid w:val="003D2CED"/>
    <w:rsid w:val="003D301F"/>
    <w:rsid w:val="003D371F"/>
    <w:rsid w:val="003D3E42"/>
    <w:rsid w:val="003D3FA2"/>
    <w:rsid w:val="003D4709"/>
    <w:rsid w:val="003D4E26"/>
    <w:rsid w:val="003D651D"/>
    <w:rsid w:val="003D7052"/>
    <w:rsid w:val="003D7DCC"/>
    <w:rsid w:val="003D7F2B"/>
    <w:rsid w:val="003E05A4"/>
    <w:rsid w:val="003E0965"/>
    <w:rsid w:val="003E1253"/>
    <w:rsid w:val="003E2022"/>
    <w:rsid w:val="003E37DD"/>
    <w:rsid w:val="003E5A5C"/>
    <w:rsid w:val="003E632C"/>
    <w:rsid w:val="003E6B24"/>
    <w:rsid w:val="003E6E0C"/>
    <w:rsid w:val="003F010A"/>
    <w:rsid w:val="003F0292"/>
    <w:rsid w:val="003F09F1"/>
    <w:rsid w:val="003F119B"/>
    <w:rsid w:val="003F28CE"/>
    <w:rsid w:val="003F2D12"/>
    <w:rsid w:val="003F2FA7"/>
    <w:rsid w:val="003F31DD"/>
    <w:rsid w:val="003F7120"/>
    <w:rsid w:val="00400ABE"/>
    <w:rsid w:val="00400B99"/>
    <w:rsid w:val="0040171F"/>
    <w:rsid w:val="004029CD"/>
    <w:rsid w:val="00402F5E"/>
    <w:rsid w:val="00406E4A"/>
    <w:rsid w:val="0040733F"/>
    <w:rsid w:val="00407366"/>
    <w:rsid w:val="00407809"/>
    <w:rsid w:val="00407954"/>
    <w:rsid w:val="0041113F"/>
    <w:rsid w:val="004111AF"/>
    <w:rsid w:val="004124B4"/>
    <w:rsid w:val="00412E20"/>
    <w:rsid w:val="004147B9"/>
    <w:rsid w:val="0041501E"/>
    <w:rsid w:val="00415931"/>
    <w:rsid w:val="00415AE7"/>
    <w:rsid w:val="00417488"/>
    <w:rsid w:val="0041771B"/>
    <w:rsid w:val="0042096D"/>
    <w:rsid w:val="0042120D"/>
    <w:rsid w:val="00422540"/>
    <w:rsid w:val="00426095"/>
    <w:rsid w:val="00426A64"/>
    <w:rsid w:val="004310F6"/>
    <w:rsid w:val="0043310C"/>
    <w:rsid w:val="0043313A"/>
    <w:rsid w:val="00433E83"/>
    <w:rsid w:val="00436380"/>
    <w:rsid w:val="00436CBD"/>
    <w:rsid w:val="00437005"/>
    <w:rsid w:val="00437336"/>
    <w:rsid w:val="00437D37"/>
    <w:rsid w:val="004401A3"/>
    <w:rsid w:val="00441CE8"/>
    <w:rsid w:val="004445A0"/>
    <w:rsid w:val="004461BD"/>
    <w:rsid w:val="00446356"/>
    <w:rsid w:val="00450980"/>
    <w:rsid w:val="004530E0"/>
    <w:rsid w:val="00454D14"/>
    <w:rsid w:val="004554DF"/>
    <w:rsid w:val="004566FA"/>
    <w:rsid w:val="0045676F"/>
    <w:rsid w:val="00456D81"/>
    <w:rsid w:val="00456F84"/>
    <w:rsid w:val="00457332"/>
    <w:rsid w:val="004606FD"/>
    <w:rsid w:val="004628D1"/>
    <w:rsid w:val="00462968"/>
    <w:rsid w:val="00462C0E"/>
    <w:rsid w:val="00463925"/>
    <w:rsid w:val="004656F0"/>
    <w:rsid w:val="004658A1"/>
    <w:rsid w:val="00466366"/>
    <w:rsid w:val="004671B3"/>
    <w:rsid w:val="00470C7A"/>
    <w:rsid w:val="004712B4"/>
    <w:rsid w:val="004721BF"/>
    <w:rsid w:val="0047323F"/>
    <w:rsid w:val="004736FE"/>
    <w:rsid w:val="00473B19"/>
    <w:rsid w:val="00474F4D"/>
    <w:rsid w:val="00476140"/>
    <w:rsid w:val="0047651B"/>
    <w:rsid w:val="00476F64"/>
    <w:rsid w:val="00477120"/>
    <w:rsid w:val="00477D03"/>
    <w:rsid w:val="00482294"/>
    <w:rsid w:val="004851B2"/>
    <w:rsid w:val="00485742"/>
    <w:rsid w:val="00485CA9"/>
    <w:rsid w:val="00485CC0"/>
    <w:rsid w:val="00485F51"/>
    <w:rsid w:val="00486A71"/>
    <w:rsid w:val="004903C8"/>
    <w:rsid w:val="004906A3"/>
    <w:rsid w:val="004923C1"/>
    <w:rsid w:val="00492574"/>
    <w:rsid w:val="00493EB7"/>
    <w:rsid w:val="0049485F"/>
    <w:rsid w:val="00494E08"/>
    <w:rsid w:val="00495253"/>
    <w:rsid w:val="004952B3"/>
    <w:rsid w:val="004956E6"/>
    <w:rsid w:val="004962C3"/>
    <w:rsid w:val="004A054F"/>
    <w:rsid w:val="004A05F9"/>
    <w:rsid w:val="004A0B88"/>
    <w:rsid w:val="004A0E1F"/>
    <w:rsid w:val="004A115B"/>
    <w:rsid w:val="004A11B8"/>
    <w:rsid w:val="004A1446"/>
    <w:rsid w:val="004A20EC"/>
    <w:rsid w:val="004A24E8"/>
    <w:rsid w:val="004A33C8"/>
    <w:rsid w:val="004A36C3"/>
    <w:rsid w:val="004A3CF8"/>
    <w:rsid w:val="004A5348"/>
    <w:rsid w:val="004A6D7D"/>
    <w:rsid w:val="004A6EA4"/>
    <w:rsid w:val="004A6EC5"/>
    <w:rsid w:val="004A72E6"/>
    <w:rsid w:val="004A7786"/>
    <w:rsid w:val="004B432F"/>
    <w:rsid w:val="004B4A89"/>
    <w:rsid w:val="004B5333"/>
    <w:rsid w:val="004B6922"/>
    <w:rsid w:val="004B6A11"/>
    <w:rsid w:val="004B7270"/>
    <w:rsid w:val="004B7B21"/>
    <w:rsid w:val="004C0CF8"/>
    <w:rsid w:val="004C13F8"/>
    <w:rsid w:val="004C18FA"/>
    <w:rsid w:val="004C19F3"/>
    <w:rsid w:val="004C1F8B"/>
    <w:rsid w:val="004C2975"/>
    <w:rsid w:val="004C3048"/>
    <w:rsid w:val="004C4899"/>
    <w:rsid w:val="004C4F36"/>
    <w:rsid w:val="004C7B48"/>
    <w:rsid w:val="004C7CDE"/>
    <w:rsid w:val="004D09DB"/>
    <w:rsid w:val="004D0F88"/>
    <w:rsid w:val="004D47F6"/>
    <w:rsid w:val="004D499F"/>
    <w:rsid w:val="004D4D5F"/>
    <w:rsid w:val="004D53C5"/>
    <w:rsid w:val="004D6870"/>
    <w:rsid w:val="004D6EE9"/>
    <w:rsid w:val="004D7656"/>
    <w:rsid w:val="004E2F57"/>
    <w:rsid w:val="004E4507"/>
    <w:rsid w:val="004E4590"/>
    <w:rsid w:val="004E4A1B"/>
    <w:rsid w:val="004E4CFF"/>
    <w:rsid w:val="004E5C17"/>
    <w:rsid w:val="004E698E"/>
    <w:rsid w:val="004F0936"/>
    <w:rsid w:val="004F3368"/>
    <w:rsid w:val="004F5648"/>
    <w:rsid w:val="004F6665"/>
    <w:rsid w:val="004F7E07"/>
    <w:rsid w:val="005010FC"/>
    <w:rsid w:val="00501B85"/>
    <w:rsid w:val="005028F7"/>
    <w:rsid w:val="005037C0"/>
    <w:rsid w:val="00504DB2"/>
    <w:rsid w:val="00505888"/>
    <w:rsid w:val="0050592F"/>
    <w:rsid w:val="00505F4C"/>
    <w:rsid w:val="005061FA"/>
    <w:rsid w:val="00507065"/>
    <w:rsid w:val="00507DC0"/>
    <w:rsid w:val="00510355"/>
    <w:rsid w:val="005105BB"/>
    <w:rsid w:val="00510A36"/>
    <w:rsid w:val="00510C4C"/>
    <w:rsid w:val="005113C0"/>
    <w:rsid w:val="005129DD"/>
    <w:rsid w:val="005136B5"/>
    <w:rsid w:val="00513C4A"/>
    <w:rsid w:val="00514B02"/>
    <w:rsid w:val="00514C00"/>
    <w:rsid w:val="00514CDA"/>
    <w:rsid w:val="005169BF"/>
    <w:rsid w:val="00517383"/>
    <w:rsid w:val="00517749"/>
    <w:rsid w:val="00517D68"/>
    <w:rsid w:val="00517F24"/>
    <w:rsid w:val="00521570"/>
    <w:rsid w:val="005230B8"/>
    <w:rsid w:val="00524B70"/>
    <w:rsid w:val="00525494"/>
    <w:rsid w:val="00525886"/>
    <w:rsid w:val="00526072"/>
    <w:rsid w:val="005276BA"/>
    <w:rsid w:val="00527DE4"/>
    <w:rsid w:val="00530388"/>
    <w:rsid w:val="0053148F"/>
    <w:rsid w:val="005319EF"/>
    <w:rsid w:val="00532341"/>
    <w:rsid w:val="00532C95"/>
    <w:rsid w:val="00534CD7"/>
    <w:rsid w:val="00534ED7"/>
    <w:rsid w:val="00535FC4"/>
    <w:rsid w:val="0054008B"/>
    <w:rsid w:val="00540236"/>
    <w:rsid w:val="00540929"/>
    <w:rsid w:val="0054105A"/>
    <w:rsid w:val="00541673"/>
    <w:rsid w:val="0054275C"/>
    <w:rsid w:val="0054561C"/>
    <w:rsid w:val="005476B5"/>
    <w:rsid w:val="00550E36"/>
    <w:rsid w:val="00551560"/>
    <w:rsid w:val="00552E3D"/>
    <w:rsid w:val="00553607"/>
    <w:rsid w:val="00554210"/>
    <w:rsid w:val="00554B59"/>
    <w:rsid w:val="005556F6"/>
    <w:rsid w:val="00556488"/>
    <w:rsid w:val="005572EB"/>
    <w:rsid w:val="0055790A"/>
    <w:rsid w:val="00562D51"/>
    <w:rsid w:val="00563574"/>
    <w:rsid w:val="00564D60"/>
    <w:rsid w:val="005650F2"/>
    <w:rsid w:val="00566309"/>
    <w:rsid w:val="00567CD5"/>
    <w:rsid w:val="00567F1B"/>
    <w:rsid w:val="0057059B"/>
    <w:rsid w:val="00571124"/>
    <w:rsid w:val="00571B8B"/>
    <w:rsid w:val="00572749"/>
    <w:rsid w:val="005732A0"/>
    <w:rsid w:val="00573CBA"/>
    <w:rsid w:val="00575891"/>
    <w:rsid w:val="005766CD"/>
    <w:rsid w:val="00576C39"/>
    <w:rsid w:val="0058069B"/>
    <w:rsid w:val="0058313F"/>
    <w:rsid w:val="00583CB3"/>
    <w:rsid w:val="0058408D"/>
    <w:rsid w:val="00586D79"/>
    <w:rsid w:val="005878C0"/>
    <w:rsid w:val="0058791D"/>
    <w:rsid w:val="00590371"/>
    <w:rsid w:val="00592471"/>
    <w:rsid w:val="00594373"/>
    <w:rsid w:val="00595091"/>
    <w:rsid w:val="00595249"/>
    <w:rsid w:val="00595E45"/>
    <w:rsid w:val="00596DF7"/>
    <w:rsid w:val="00597532"/>
    <w:rsid w:val="005A0E5F"/>
    <w:rsid w:val="005A104F"/>
    <w:rsid w:val="005A304A"/>
    <w:rsid w:val="005A373F"/>
    <w:rsid w:val="005A473C"/>
    <w:rsid w:val="005A57F4"/>
    <w:rsid w:val="005A6DBB"/>
    <w:rsid w:val="005A6E8B"/>
    <w:rsid w:val="005A74A4"/>
    <w:rsid w:val="005A75D9"/>
    <w:rsid w:val="005A79AF"/>
    <w:rsid w:val="005A7DDD"/>
    <w:rsid w:val="005B035D"/>
    <w:rsid w:val="005B1287"/>
    <w:rsid w:val="005B19EB"/>
    <w:rsid w:val="005B228A"/>
    <w:rsid w:val="005B37A7"/>
    <w:rsid w:val="005B43E5"/>
    <w:rsid w:val="005B645C"/>
    <w:rsid w:val="005B6A34"/>
    <w:rsid w:val="005B6BC5"/>
    <w:rsid w:val="005B7EEA"/>
    <w:rsid w:val="005C01CD"/>
    <w:rsid w:val="005C24B6"/>
    <w:rsid w:val="005C271C"/>
    <w:rsid w:val="005C2E62"/>
    <w:rsid w:val="005C4643"/>
    <w:rsid w:val="005C4A7A"/>
    <w:rsid w:val="005C66C7"/>
    <w:rsid w:val="005C6ADD"/>
    <w:rsid w:val="005D004A"/>
    <w:rsid w:val="005D3278"/>
    <w:rsid w:val="005D3CBD"/>
    <w:rsid w:val="005D412C"/>
    <w:rsid w:val="005D420C"/>
    <w:rsid w:val="005D4C16"/>
    <w:rsid w:val="005D5073"/>
    <w:rsid w:val="005D6CFF"/>
    <w:rsid w:val="005D7056"/>
    <w:rsid w:val="005E053C"/>
    <w:rsid w:val="005E1401"/>
    <w:rsid w:val="005E170D"/>
    <w:rsid w:val="005E2E60"/>
    <w:rsid w:val="005E3900"/>
    <w:rsid w:val="005E3AAF"/>
    <w:rsid w:val="005E3B33"/>
    <w:rsid w:val="005E3C82"/>
    <w:rsid w:val="005E47A0"/>
    <w:rsid w:val="005E4BFD"/>
    <w:rsid w:val="005E53BE"/>
    <w:rsid w:val="005E6CFA"/>
    <w:rsid w:val="005E744F"/>
    <w:rsid w:val="005E74D3"/>
    <w:rsid w:val="005E7ABB"/>
    <w:rsid w:val="005F03CF"/>
    <w:rsid w:val="005F10A4"/>
    <w:rsid w:val="005F3B50"/>
    <w:rsid w:val="006018E9"/>
    <w:rsid w:val="006021EF"/>
    <w:rsid w:val="00603181"/>
    <w:rsid w:val="00603AFA"/>
    <w:rsid w:val="00603B1B"/>
    <w:rsid w:val="00603C18"/>
    <w:rsid w:val="00603E14"/>
    <w:rsid w:val="006057CD"/>
    <w:rsid w:val="006059BC"/>
    <w:rsid w:val="006103BB"/>
    <w:rsid w:val="006105F5"/>
    <w:rsid w:val="006107B8"/>
    <w:rsid w:val="00610D9D"/>
    <w:rsid w:val="00611424"/>
    <w:rsid w:val="00611514"/>
    <w:rsid w:val="00612BBB"/>
    <w:rsid w:val="0061362F"/>
    <w:rsid w:val="006149F9"/>
    <w:rsid w:val="006150A8"/>
    <w:rsid w:val="006156E3"/>
    <w:rsid w:val="00616046"/>
    <w:rsid w:val="00616328"/>
    <w:rsid w:val="0061779F"/>
    <w:rsid w:val="00620DCE"/>
    <w:rsid w:val="00621F65"/>
    <w:rsid w:val="00622D27"/>
    <w:rsid w:val="00623775"/>
    <w:rsid w:val="00623F80"/>
    <w:rsid w:val="00624B5C"/>
    <w:rsid w:val="00625C96"/>
    <w:rsid w:val="006261DA"/>
    <w:rsid w:val="00630032"/>
    <w:rsid w:val="0063025B"/>
    <w:rsid w:val="006309D3"/>
    <w:rsid w:val="006314FE"/>
    <w:rsid w:val="00632237"/>
    <w:rsid w:val="006340D5"/>
    <w:rsid w:val="00634E17"/>
    <w:rsid w:val="00637750"/>
    <w:rsid w:val="00637857"/>
    <w:rsid w:val="00640159"/>
    <w:rsid w:val="006405E9"/>
    <w:rsid w:val="00641338"/>
    <w:rsid w:val="00643066"/>
    <w:rsid w:val="0064354F"/>
    <w:rsid w:val="006435F7"/>
    <w:rsid w:val="00643D3B"/>
    <w:rsid w:val="00645C84"/>
    <w:rsid w:val="00646501"/>
    <w:rsid w:val="006475A6"/>
    <w:rsid w:val="00647C3D"/>
    <w:rsid w:val="0065033F"/>
    <w:rsid w:val="00650D4F"/>
    <w:rsid w:val="00651412"/>
    <w:rsid w:val="00651D7B"/>
    <w:rsid w:val="00651F6C"/>
    <w:rsid w:val="00652D91"/>
    <w:rsid w:val="00652FE0"/>
    <w:rsid w:val="00653B49"/>
    <w:rsid w:val="00654349"/>
    <w:rsid w:val="006550D6"/>
    <w:rsid w:val="00657A83"/>
    <w:rsid w:val="00660AF8"/>
    <w:rsid w:val="00660B5F"/>
    <w:rsid w:val="00660EC6"/>
    <w:rsid w:val="006612BA"/>
    <w:rsid w:val="00661668"/>
    <w:rsid w:val="00662496"/>
    <w:rsid w:val="00662711"/>
    <w:rsid w:val="00663B0F"/>
    <w:rsid w:val="006651B7"/>
    <w:rsid w:val="00666252"/>
    <w:rsid w:val="00666F68"/>
    <w:rsid w:val="00667163"/>
    <w:rsid w:val="00667CEA"/>
    <w:rsid w:val="00667ED6"/>
    <w:rsid w:val="006702FF"/>
    <w:rsid w:val="006708BF"/>
    <w:rsid w:val="00671B32"/>
    <w:rsid w:val="00672D0D"/>
    <w:rsid w:val="0067336A"/>
    <w:rsid w:val="00673C9C"/>
    <w:rsid w:val="00674725"/>
    <w:rsid w:val="00675541"/>
    <w:rsid w:val="00675B75"/>
    <w:rsid w:val="00676869"/>
    <w:rsid w:val="00676D5A"/>
    <w:rsid w:val="00681DB4"/>
    <w:rsid w:val="0068349C"/>
    <w:rsid w:val="00683C0F"/>
    <w:rsid w:val="00685A63"/>
    <w:rsid w:val="006861E8"/>
    <w:rsid w:val="00690128"/>
    <w:rsid w:val="00690D5F"/>
    <w:rsid w:val="006916E8"/>
    <w:rsid w:val="0069203E"/>
    <w:rsid w:val="006929CE"/>
    <w:rsid w:val="006936E9"/>
    <w:rsid w:val="00693ACA"/>
    <w:rsid w:val="00693B46"/>
    <w:rsid w:val="00695106"/>
    <w:rsid w:val="006952D3"/>
    <w:rsid w:val="006953BB"/>
    <w:rsid w:val="00695622"/>
    <w:rsid w:val="00695E71"/>
    <w:rsid w:val="006960EE"/>
    <w:rsid w:val="00696735"/>
    <w:rsid w:val="00696C86"/>
    <w:rsid w:val="00697EE5"/>
    <w:rsid w:val="006A0692"/>
    <w:rsid w:val="006A07DA"/>
    <w:rsid w:val="006A0A27"/>
    <w:rsid w:val="006A0F16"/>
    <w:rsid w:val="006A15FC"/>
    <w:rsid w:val="006A195F"/>
    <w:rsid w:val="006A1B13"/>
    <w:rsid w:val="006A2BDA"/>
    <w:rsid w:val="006A2E3E"/>
    <w:rsid w:val="006A3882"/>
    <w:rsid w:val="006A3A3E"/>
    <w:rsid w:val="006A464E"/>
    <w:rsid w:val="006A46BC"/>
    <w:rsid w:val="006A48CC"/>
    <w:rsid w:val="006A5861"/>
    <w:rsid w:val="006A5E3B"/>
    <w:rsid w:val="006A609E"/>
    <w:rsid w:val="006A61C8"/>
    <w:rsid w:val="006A6804"/>
    <w:rsid w:val="006B1ACD"/>
    <w:rsid w:val="006B2FFB"/>
    <w:rsid w:val="006B3744"/>
    <w:rsid w:val="006B3C8D"/>
    <w:rsid w:val="006B439F"/>
    <w:rsid w:val="006B49BC"/>
    <w:rsid w:val="006B4BEC"/>
    <w:rsid w:val="006B5EAD"/>
    <w:rsid w:val="006B6275"/>
    <w:rsid w:val="006B7533"/>
    <w:rsid w:val="006B765E"/>
    <w:rsid w:val="006B7761"/>
    <w:rsid w:val="006B7B6C"/>
    <w:rsid w:val="006C170A"/>
    <w:rsid w:val="006C182C"/>
    <w:rsid w:val="006C3499"/>
    <w:rsid w:val="006C39AD"/>
    <w:rsid w:val="006C3E76"/>
    <w:rsid w:val="006C48B8"/>
    <w:rsid w:val="006C69C0"/>
    <w:rsid w:val="006D09B1"/>
    <w:rsid w:val="006D1B3B"/>
    <w:rsid w:val="006D1DED"/>
    <w:rsid w:val="006D2820"/>
    <w:rsid w:val="006D2F1B"/>
    <w:rsid w:val="006D305A"/>
    <w:rsid w:val="006D3116"/>
    <w:rsid w:val="006D62D3"/>
    <w:rsid w:val="006D6D69"/>
    <w:rsid w:val="006D79AA"/>
    <w:rsid w:val="006E0655"/>
    <w:rsid w:val="006E0884"/>
    <w:rsid w:val="006E0B9D"/>
    <w:rsid w:val="006E0EC5"/>
    <w:rsid w:val="006E1EE9"/>
    <w:rsid w:val="006E1F28"/>
    <w:rsid w:val="006E1F66"/>
    <w:rsid w:val="006E49CD"/>
    <w:rsid w:val="006E4E35"/>
    <w:rsid w:val="006E7F7C"/>
    <w:rsid w:val="006F0685"/>
    <w:rsid w:val="006F173D"/>
    <w:rsid w:val="006F19A6"/>
    <w:rsid w:val="006F1BE5"/>
    <w:rsid w:val="006F397F"/>
    <w:rsid w:val="006F4308"/>
    <w:rsid w:val="006F6172"/>
    <w:rsid w:val="006F655A"/>
    <w:rsid w:val="006F6791"/>
    <w:rsid w:val="0070070E"/>
    <w:rsid w:val="007010C6"/>
    <w:rsid w:val="007046A4"/>
    <w:rsid w:val="007047E4"/>
    <w:rsid w:val="00705B48"/>
    <w:rsid w:val="00705E21"/>
    <w:rsid w:val="0070669E"/>
    <w:rsid w:val="007078B1"/>
    <w:rsid w:val="00710E97"/>
    <w:rsid w:val="007115C7"/>
    <w:rsid w:val="00711D8E"/>
    <w:rsid w:val="00712282"/>
    <w:rsid w:val="0071334A"/>
    <w:rsid w:val="007146C7"/>
    <w:rsid w:val="00714A6F"/>
    <w:rsid w:val="0071514A"/>
    <w:rsid w:val="00720A2B"/>
    <w:rsid w:val="00722512"/>
    <w:rsid w:val="00722D4A"/>
    <w:rsid w:val="00723E59"/>
    <w:rsid w:val="00724A3C"/>
    <w:rsid w:val="00725859"/>
    <w:rsid w:val="007271E2"/>
    <w:rsid w:val="007273C7"/>
    <w:rsid w:val="00730560"/>
    <w:rsid w:val="00730623"/>
    <w:rsid w:val="007310CB"/>
    <w:rsid w:val="00731437"/>
    <w:rsid w:val="0073175E"/>
    <w:rsid w:val="007330E9"/>
    <w:rsid w:val="00736E8B"/>
    <w:rsid w:val="0074031C"/>
    <w:rsid w:val="00741325"/>
    <w:rsid w:val="00741F09"/>
    <w:rsid w:val="00743E9B"/>
    <w:rsid w:val="00744FBB"/>
    <w:rsid w:val="007458FB"/>
    <w:rsid w:val="00745D7E"/>
    <w:rsid w:val="00750148"/>
    <w:rsid w:val="00750B28"/>
    <w:rsid w:val="00750EBA"/>
    <w:rsid w:val="007510F4"/>
    <w:rsid w:val="00753134"/>
    <w:rsid w:val="00755438"/>
    <w:rsid w:val="00755C1F"/>
    <w:rsid w:val="00756CA5"/>
    <w:rsid w:val="0075723A"/>
    <w:rsid w:val="00760415"/>
    <w:rsid w:val="00762041"/>
    <w:rsid w:val="0076219E"/>
    <w:rsid w:val="007631FC"/>
    <w:rsid w:val="00763749"/>
    <w:rsid w:val="00763970"/>
    <w:rsid w:val="007639A4"/>
    <w:rsid w:val="00763BFE"/>
    <w:rsid w:val="00763C01"/>
    <w:rsid w:val="00765213"/>
    <w:rsid w:val="007661FE"/>
    <w:rsid w:val="007663DC"/>
    <w:rsid w:val="00766921"/>
    <w:rsid w:val="0077062A"/>
    <w:rsid w:val="00770E06"/>
    <w:rsid w:val="00771502"/>
    <w:rsid w:val="00771C2C"/>
    <w:rsid w:val="00771EE4"/>
    <w:rsid w:val="00772014"/>
    <w:rsid w:val="00772DCE"/>
    <w:rsid w:val="007766A5"/>
    <w:rsid w:val="00776D0E"/>
    <w:rsid w:val="00780DDB"/>
    <w:rsid w:val="00781B21"/>
    <w:rsid w:val="007828EA"/>
    <w:rsid w:val="007842C2"/>
    <w:rsid w:val="0078546C"/>
    <w:rsid w:val="007914EF"/>
    <w:rsid w:val="00791A53"/>
    <w:rsid w:val="007925EA"/>
    <w:rsid w:val="0079288C"/>
    <w:rsid w:val="007943B5"/>
    <w:rsid w:val="0079479E"/>
    <w:rsid w:val="00794C21"/>
    <w:rsid w:val="00795D3C"/>
    <w:rsid w:val="00796917"/>
    <w:rsid w:val="00796956"/>
    <w:rsid w:val="0079754B"/>
    <w:rsid w:val="007979A7"/>
    <w:rsid w:val="00797C05"/>
    <w:rsid w:val="00797FF3"/>
    <w:rsid w:val="007A09B6"/>
    <w:rsid w:val="007A1A28"/>
    <w:rsid w:val="007A2898"/>
    <w:rsid w:val="007A3121"/>
    <w:rsid w:val="007A3B58"/>
    <w:rsid w:val="007A3B8C"/>
    <w:rsid w:val="007A7AD0"/>
    <w:rsid w:val="007A7B98"/>
    <w:rsid w:val="007B09F9"/>
    <w:rsid w:val="007B120D"/>
    <w:rsid w:val="007B3D4D"/>
    <w:rsid w:val="007B5BD3"/>
    <w:rsid w:val="007B6935"/>
    <w:rsid w:val="007B698C"/>
    <w:rsid w:val="007B7347"/>
    <w:rsid w:val="007B7948"/>
    <w:rsid w:val="007C1742"/>
    <w:rsid w:val="007C34C4"/>
    <w:rsid w:val="007C4F11"/>
    <w:rsid w:val="007C53D5"/>
    <w:rsid w:val="007D0E27"/>
    <w:rsid w:val="007D1118"/>
    <w:rsid w:val="007D1DDA"/>
    <w:rsid w:val="007D24AD"/>
    <w:rsid w:val="007D320D"/>
    <w:rsid w:val="007D321E"/>
    <w:rsid w:val="007D36C1"/>
    <w:rsid w:val="007D449A"/>
    <w:rsid w:val="007D4A58"/>
    <w:rsid w:val="007D4F27"/>
    <w:rsid w:val="007D5810"/>
    <w:rsid w:val="007D7479"/>
    <w:rsid w:val="007E0A8E"/>
    <w:rsid w:val="007E288A"/>
    <w:rsid w:val="007E2AD4"/>
    <w:rsid w:val="007E473D"/>
    <w:rsid w:val="007E4884"/>
    <w:rsid w:val="007E4D0C"/>
    <w:rsid w:val="007E4FBB"/>
    <w:rsid w:val="007E655E"/>
    <w:rsid w:val="007E6F2B"/>
    <w:rsid w:val="007E700E"/>
    <w:rsid w:val="007E7FE7"/>
    <w:rsid w:val="007F009E"/>
    <w:rsid w:val="007F00EC"/>
    <w:rsid w:val="007F2479"/>
    <w:rsid w:val="007F4340"/>
    <w:rsid w:val="007F4E1D"/>
    <w:rsid w:val="007F5188"/>
    <w:rsid w:val="007F5521"/>
    <w:rsid w:val="007F587D"/>
    <w:rsid w:val="007F62AF"/>
    <w:rsid w:val="007F67B3"/>
    <w:rsid w:val="007F7494"/>
    <w:rsid w:val="007F7A5B"/>
    <w:rsid w:val="008001FC"/>
    <w:rsid w:val="008005F7"/>
    <w:rsid w:val="0080079B"/>
    <w:rsid w:val="008009AB"/>
    <w:rsid w:val="00800B9F"/>
    <w:rsid w:val="00800E72"/>
    <w:rsid w:val="00801685"/>
    <w:rsid w:val="0080262E"/>
    <w:rsid w:val="00803D60"/>
    <w:rsid w:val="00806E37"/>
    <w:rsid w:val="00807224"/>
    <w:rsid w:val="00807524"/>
    <w:rsid w:val="0081279D"/>
    <w:rsid w:val="00812848"/>
    <w:rsid w:val="00812DAD"/>
    <w:rsid w:val="0081475D"/>
    <w:rsid w:val="00815F59"/>
    <w:rsid w:val="00816815"/>
    <w:rsid w:val="00817192"/>
    <w:rsid w:val="008202E7"/>
    <w:rsid w:val="00822F77"/>
    <w:rsid w:val="00823055"/>
    <w:rsid w:val="00823A1C"/>
    <w:rsid w:val="00824BCA"/>
    <w:rsid w:val="00825D34"/>
    <w:rsid w:val="008262A1"/>
    <w:rsid w:val="008271AC"/>
    <w:rsid w:val="008277A6"/>
    <w:rsid w:val="0083034A"/>
    <w:rsid w:val="00830DFE"/>
    <w:rsid w:val="00831486"/>
    <w:rsid w:val="0083152B"/>
    <w:rsid w:val="00831BD7"/>
    <w:rsid w:val="008324E9"/>
    <w:rsid w:val="008326E4"/>
    <w:rsid w:val="00833944"/>
    <w:rsid w:val="00834928"/>
    <w:rsid w:val="00835135"/>
    <w:rsid w:val="008355AE"/>
    <w:rsid w:val="00836D3C"/>
    <w:rsid w:val="0083721B"/>
    <w:rsid w:val="0083775D"/>
    <w:rsid w:val="00837F4D"/>
    <w:rsid w:val="008401BE"/>
    <w:rsid w:val="00840EF6"/>
    <w:rsid w:val="008412DA"/>
    <w:rsid w:val="00842056"/>
    <w:rsid w:val="00842F37"/>
    <w:rsid w:val="00842FC1"/>
    <w:rsid w:val="00843178"/>
    <w:rsid w:val="00843F40"/>
    <w:rsid w:val="00844ED4"/>
    <w:rsid w:val="00850936"/>
    <w:rsid w:val="00850C08"/>
    <w:rsid w:val="00851323"/>
    <w:rsid w:val="00853A8B"/>
    <w:rsid w:val="00853E37"/>
    <w:rsid w:val="00854691"/>
    <w:rsid w:val="00855F9C"/>
    <w:rsid w:val="00856100"/>
    <w:rsid w:val="00857395"/>
    <w:rsid w:val="0085744F"/>
    <w:rsid w:val="0085765A"/>
    <w:rsid w:val="0085772D"/>
    <w:rsid w:val="00860779"/>
    <w:rsid w:val="00860ABC"/>
    <w:rsid w:val="00860EA0"/>
    <w:rsid w:val="00861345"/>
    <w:rsid w:val="008614D0"/>
    <w:rsid w:val="00861B66"/>
    <w:rsid w:val="00862AE3"/>
    <w:rsid w:val="00863C9C"/>
    <w:rsid w:val="00864043"/>
    <w:rsid w:val="00864BD4"/>
    <w:rsid w:val="00864CED"/>
    <w:rsid w:val="00864F5C"/>
    <w:rsid w:val="008653BE"/>
    <w:rsid w:val="00865CD5"/>
    <w:rsid w:val="0086632A"/>
    <w:rsid w:val="00866753"/>
    <w:rsid w:val="0086779B"/>
    <w:rsid w:val="0087347A"/>
    <w:rsid w:val="00875240"/>
    <w:rsid w:val="00875CAB"/>
    <w:rsid w:val="00876C95"/>
    <w:rsid w:val="00880754"/>
    <w:rsid w:val="008808EC"/>
    <w:rsid w:val="008814FC"/>
    <w:rsid w:val="008858AD"/>
    <w:rsid w:val="008858CC"/>
    <w:rsid w:val="008858DA"/>
    <w:rsid w:val="00886116"/>
    <w:rsid w:val="00886265"/>
    <w:rsid w:val="0088691C"/>
    <w:rsid w:val="00886B9F"/>
    <w:rsid w:val="00887549"/>
    <w:rsid w:val="00887E12"/>
    <w:rsid w:val="0089068C"/>
    <w:rsid w:val="008912A4"/>
    <w:rsid w:val="00891380"/>
    <w:rsid w:val="008919E3"/>
    <w:rsid w:val="00891D06"/>
    <w:rsid w:val="00891F0E"/>
    <w:rsid w:val="0089230E"/>
    <w:rsid w:val="008931AD"/>
    <w:rsid w:val="008939B1"/>
    <w:rsid w:val="00894479"/>
    <w:rsid w:val="008955E3"/>
    <w:rsid w:val="00895DC8"/>
    <w:rsid w:val="00895F55"/>
    <w:rsid w:val="008969B1"/>
    <w:rsid w:val="00897446"/>
    <w:rsid w:val="008A0EC1"/>
    <w:rsid w:val="008A235F"/>
    <w:rsid w:val="008A2C40"/>
    <w:rsid w:val="008B09A9"/>
    <w:rsid w:val="008B0A92"/>
    <w:rsid w:val="008B1351"/>
    <w:rsid w:val="008B156A"/>
    <w:rsid w:val="008B1C70"/>
    <w:rsid w:val="008B1D26"/>
    <w:rsid w:val="008B251A"/>
    <w:rsid w:val="008B2C1A"/>
    <w:rsid w:val="008B315F"/>
    <w:rsid w:val="008B3E7E"/>
    <w:rsid w:val="008B48BE"/>
    <w:rsid w:val="008B4E28"/>
    <w:rsid w:val="008B5977"/>
    <w:rsid w:val="008B5CA2"/>
    <w:rsid w:val="008B6C7C"/>
    <w:rsid w:val="008C124A"/>
    <w:rsid w:val="008C2CF0"/>
    <w:rsid w:val="008C34F7"/>
    <w:rsid w:val="008C40E5"/>
    <w:rsid w:val="008C4179"/>
    <w:rsid w:val="008C43E2"/>
    <w:rsid w:val="008C443B"/>
    <w:rsid w:val="008C4DF6"/>
    <w:rsid w:val="008C6E32"/>
    <w:rsid w:val="008D49C6"/>
    <w:rsid w:val="008D5902"/>
    <w:rsid w:val="008D5905"/>
    <w:rsid w:val="008D59C8"/>
    <w:rsid w:val="008D60CB"/>
    <w:rsid w:val="008E0214"/>
    <w:rsid w:val="008E173A"/>
    <w:rsid w:val="008E24A0"/>
    <w:rsid w:val="008E2BF9"/>
    <w:rsid w:val="008E3195"/>
    <w:rsid w:val="008E33E5"/>
    <w:rsid w:val="008E34BF"/>
    <w:rsid w:val="008E3D35"/>
    <w:rsid w:val="008E494D"/>
    <w:rsid w:val="008E6481"/>
    <w:rsid w:val="008E6C7C"/>
    <w:rsid w:val="008F014E"/>
    <w:rsid w:val="008F0598"/>
    <w:rsid w:val="008F311C"/>
    <w:rsid w:val="008F3588"/>
    <w:rsid w:val="008F4C90"/>
    <w:rsid w:val="008F606B"/>
    <w:rsid w:val="008F7D70"/>
    <w:rsid w:val="008F7E52"/>
    <w:rsid w:val="0090031D"/>
    <w:rsid w:val="00901CD0"/>
    <w:rsid w:val="00902E74"/>
    <w:rsid w:val="009039F8"/>
    <w:rsid w:val="00903AE1"/>
    <w:rsid w:val="0090600E"/>
    <w:rsid w:val="0090683D"/>
    <w:rsid w:val="009070F5"/>
    <w:rsid w:val="0090713A"/>
    <w:rsid w:val="00907760"/>
    <w:rsid w:val="0091063E"/>
    <w:rsid w:val="00910869"/>
    <w:rsid w:val="00910C13"/>
    <w:rsid w:val="00910F56"/>
    <w:rsid w:val="00912487"/>
    <w:rsid w:val="00912C6D"/>
    <w:rsid w:val="00912D5F"/>
    <w:rsid w:val="009133A2"/>
    <w:rsid w:val="00913FA6"/>
    <w:rsid w:val="009140B0"/>
    <w:rsid w:val="009150FD"/>
    <w:rsid w:val="0091551A"/>
    <w:rsid w:val="00916BD6"/>
    <w:rsid w:val="00916D65"/>
    <w:rsid w:val="00917D74"/>
    <w:rsid w:val="00920F2C"/>
    <w:rsid w:val="00921F48"/>
    <w:rsid w:val="009223F5"/>
    <w:rsid w:val="009242C9"/>
    <w:rsid w:val="00924D08"/>
    <w:rsid w:val="00924DC4"/>
    <w:rsid w:val="00927C8B"/>
    <w:rsid w:val="009306AA"/>
    <w:rsid w:val="00930EA3"/>
    <w:rsid w:val="0093108F"/>
    <w:rsid w:val="00932211"/>
    <w:rsid w:val="0093242E"/>
    <w:rsid w:val="009336D8"/>
    <w:rsid w:val="00936BB8"/>
    <w:rsid w:val="0093709E"/>
    <w:rsid w:val="009376AB"/>
    <w:rsid w:val="009401A3"/>
    <w:rsid w:val="00940B46"/>
    <w:rsid w:val="00941FC8"/>
    <w:rsid w:val="009421F7"/>
    <w:rsid w:val="009423ED"/>
    <w:rsid w:val="0094240F"/>
    <w:rsid w:val="00943362"/>
    <w:rsid w:val="00943952"/>
    <w:rsid w:val="00944100"/>
    <w:rsid w:val="009449ED"/>
    <w:rsid w:val="00944EF9"/>
    <w:rsid w:val="00945717"/>
    <w:rsid w:val="0094684B"/>
    <w:rsid w:val="00946E40"/>
    <w:rsid w:val="00947ECC"/>
    <w:rsid w:val="00950F75"/>
    <w:rsid w:val="00951696"/>
    <w:rsid w:val="009523B4"/>
    <w:rsid w:val="00952597"/>
    <w:rsid w:val="0095412B"/>
    <w:rsid w:val="00954A93"/>
    <w:rsid w:val="00955B7E"/>
    <w:rsid w:val="009573DF"/>
    <w:rsid w:val="00960A14"/>
    <w:rsid w:val="00962A2E"/>
    <w:rsid w:val="009639F9"/>
    <w:rsid w:val="0096478D"/>
    <w:rsid w:val="0096598A"/>
    <w:rsid w:val="00965B63"/>
    <w:rsid w:val="00965F67"/>
    <w:rsid w:val="0097009A"/>
    <w:rsid w:val="00971F82"/>
    <w:rsid w:val="00973290"/>
    <w:rsid w:val="00973F6A"/>
    <w:rsid w:val="0097416E"/>
    <w:rsid w:val="009770CF"/>
    <w:rsid w:val="00980880"/>
    <w:rsid w:val="00980C26"/>
    <w:rsid w:val="00981954"/>
    <w:rsid w:val="0098351C"/>
    <w:rsid w:val="009839A8"/>
    <w:rsid w:val="00983C56"/>
    <w:rsid w:val="00984685"/>
    <w:rsid w:val="00984CC4"/>
    <w:rsid w:val="00985698"/>
    <w:rsid w:val="00986847"/>
    <w:rsid w:val="00986AC2"/>
    <w:rsid w:val="00987867"/>
    <w:rsid w:val="00990D21"/>
    <w:rsid w:val="009919DC"/>
    <w:rsid w:val="00992155"/>
    <w:rsid w:val="00993321"/>
    <w:rsid w:val="009969D9"/>
    <w:rsid w:val="00996A25"/>
    <w:rsid w:val="00997075"/>
    <w:rsid w:val="009A0A96"/>
    <w:rsid w:val="009A19A3"/>
    <w:rsid w:val="009A21AF"/>
    <w:rsid w:val="009A2632"/>
    <w:rsid w:val="009A2899"/>
    <w:rsid w:val="009A28B9"/>
    <w:rsid w:val="009A2C0B"/>
    <w:rsid w:val="009A3102"/>
    <w:rsid w:val="009A3834"/>
    <w:rsid w:val="009A3A38"/>
    <w:rsid w:val="009A3DC5"/>
    <w:rsid w:val="009A4188"/>
    <w:rsid w:val="009A4418"/>
    <w:rsid w:val="009A44BC"/>
    <w:rsid w:val="009A466E"/>
    <w:rsid w:val="009A4A4D"/>
    <w:rsid w:val="009A7700"/>
    <w:rsid w:val="009B3801"/>
    <w:rsid w:val="009B385E"/>
    <w:rsid w:val="009B3E49"/>
    <w:rsid w:val="009B4B43"/>
    <w:rsid w:val="009B571E"/>
    <w:rsid w:val="009B5AFF"/>
    <w:rsid w:val="009B680A"/>
    <w:rsid w:val="009C01C1"/>
    <w:rsid w:val="009C1521"/>
    <w:rsid w:val="009C2086"/>
    <w:rsid w:val="009C37AF"/>
    <w:rsid w:val="009C38F0"/>
    <w:rsid w:val="009C3D94"/>
    <w:rsid w:val="009C4DCF"/>
    <w:rsid w:val="009C6DB3"/>
    <w:rsid w:val="009C7ABD"/>
    <w:rsid w:val="009D06D2"/>
    <w:rsid w:val="009D0900"/>
    <w:rsid w:val="009D0DD4"/>
    <w:rsid w:val="009D1C8B"/>
    <w:rsid w:val="009D1EC0"/>
    <w:rsid w:val="009D49C8"/>
    <w:rsid w:val="009D51C2"/>
    <w:rsid w:val="009D5362"/>
    <w:rsid w:val="009D618C"/>
    <w:rsid w:val="009D67C9"/>
    <w:rsid w:val="009E04CF"/>
    <w:rsid w:val="009E06AB"/>
    <w:rsid w:val="009E1424"/>
    <w:rsid w:val="009E1B87"/>
    <w:rsid w:val="009E1BDC"/>
    <w:rsid w:val="009E34B7"/>
    <w:rsid w:val="009E42DD"/>
    <w:rsid w:val="009E566A"/>
    <w:rsid w:val="009E6905"/>
    <w:rsid w:val="009E7DA3"/>
    <w:rsid w:val="009E7ECC"/>
    <w:rsid w:val="009F05CC"/>
    <w:rsid w:val="009F13D7"/>
    <w:rsid w:val="009F1EBE"/>
    <w:rsid w:val="009F298C"/>
    <w:rsid w:val="009F2D0F"/>
    <w:rsid w:val="009F46A3"/>
    <w:rsid w:val="009F52F3"/>
    <w:rsid w:val="009F6847"/>
    <w:rsid w:val="009F7A4C"/>
    <w:rsid w:val="00A0014B"/>
    <w:rsid w:val="00A02343"/>
    <w:rsid w:val="00A023C5"/>
    <w:rsid w:val="00A0618F"/>
    <w:rsid w:val="00A06B66"/>
    <w:rsid w:val="00A0748D"/>
    <w:rsid w:val="00A10FF8"/>
    <w:rsid w:val="00A11462"/>
    <w:rsid w:val="00A12248"/>
    <w:rsid w:val="00A13005"/>
    <w:rsid w:val="00A13D90"/>
    <w:rsid w:val="00A146DE"/>
    <w:rsid w:val="00A16DAC"/>
    <w:rsid w:val="00A1751E"/>
    <w:rsid w:val="00A2063E"/>
    <w:rsid w:val="00A20DB5"/>
    <w:rsid w:val="00A20E45"/>
    <w:rsid w:val="00A21553"/>
    <w:rsid w:val="00A228C8"/>
    <w:rsid w:val="00A22D3A"/>
    <w:rsid w:val="00A2315B"/>
    <w:rsid w:val="00A233EB"/>
    <w:rsid w:val="00A23ACD"/>
    <w:rsid w:val="00A2417D"/>
    <w:rsid w:val="00A242FA"/>
    <w:rsid w:val="00A244BB"/>
    <w:rsid w:val="00A24686"/>
    <w:rsid w:val="00A24A45"/>
    <w:rsid w:val="00A25DCF"/>
    <w:rsid w:val="00A25F48"/>
    <w:rsid w:val="00A26DEA"/>
    <w:rsid w:val="00A301DC"/>
    <w:rsid w:val="00A307F7"/>
    <w:rsid w:val="00A31A22"/>
    <w:rsid w:val="00A31AAE"/>
    <w:rsid w:val="00A32872"/>
    <w:rsid w:val="00A337A4"/>
    <w:rsid w:val="00A33A84"/>
    <w:rsid w:val="00A35094"/>
    <w:rsid w:val="00A3629C"/>
    <w:rsid w:val="00A36F85"/>
    <w:rsid w:val="00A375FA"/>
    <w:rsid w:val="00A4032F"/>
    <w:rsid w:val="00A42A0B"/>
    <w:rsid w:val="00A42EE9"/>
    <w:rsid w:val="00A43C12"/>
    <w:rsid w:val="00A46293"/>
    <w:rsid w:val="00A46717"/>
    <w:rsid w:val="00A46ECB"/>
    <w:rsid w:val="00A4769D"/>
    <w:rsid w:val="00A51B79"/>
    <w:rsid w:val="00A52296"/>
    <w:rsid w:val="00A523E8"/>
    <w:rsid w:val="00A527F0"/>
    <w:rsid w:val="00A52950"/>
    <w:rsid w:val="00A53380"/>
    <w:rsid w:val="00A549B1"/>
    <w:rsid w:val="00A54B86"/>
    <w:rsid w:val="00A54DD9"/>
    <w:rsid w:val="00A54F11"/>
    <w:rsid w:val="00A56F84"/>
    <w:rsid w:val="00A57C75"/>
    <w:rsid w:val="00A57FC8"/>
    <w:rsid w:val="00A60191"/>
    <w:rsid w:val="00A60B11"/>
    <w:rsid w:val="00A61BA1"/>
    <w:rsid w:val="00A628E7"/>
    <w:rsid w:val="00A64C6F"/>
    <w:rsid w:val="00A662B3"/>
    <w:rsid w:val="00A6679F"/>
    <w:rsid w:val="00A66C7D"/>
    <w:rsid w:val="00A670E8"/>
    <w:rsid w:val="00A675A5"/>
    <w:rsid w:val="00A67AFE"/>
    <w:rsid w:val="00A70147"/>
    <w:rsid w:val="00A7203F"/>
    <w:rsid w:val="00A72EF2"/>
    <w:rsid w:val="00A74598"/>
    <w:rsid w:val="00A750F8"/>
    <w:rsid w:val="00A77557"/>
    <w:rsid w:val="00A778F4"/>
    <w:rsid w:val="00A80633"/>
    <w:rsid w:val="00A80AE9"/>
    <w:rsid w:val="00A81712"/>
    <w:rsid w:val="00A81EF4"/>
    <w:rsid w:val="00A82D0A"/>
    <w:rsid w:val="00A86AC1"/>
    <w:rsid w:val="00A8701E"/>
    <w:rsid w:val="00A8729E"/>
    <w:rsid w:val="00A87696"/>
    <w:rsid w:val="00A9100E"/>
    <w:rsid w:val="00A91977"/>
    <w:rsid w:val="00A9304C"/>
    <w:rsid w:val="00A933E6"/>
    <w:rsid w:val="00A942C2"/>
    <w:rsid w:val="00A9603B"/>
    <w:rsid w:val="00A96370"/>
    <w:rsid w:val="00AA27D7"/>
    <w:rsid w:val="00AA2AD8"/>
    <w:rsid w:val="00AA553E"/>
    <w:rsid w:val="00AA55E2"/>
    <w:rsid w:val="00AA587D"/>
    <w:rsid w:val="00AA5B1C"/>
    <w:rsid w:val="00AA6EB3"/>
    <w:rsid w:val="00AB0D09"/>
    <w:rsid w:val="00AB11F9"/>
    <w:rsid w:val="00AB2013"/>
    <w:rsid w:val="00AB24E5"/>
    <w:rsid w:val="00AB2AEE"/>
    <w:rsid w:val="00AB3BB4"/>
    <w:rsid w:val="00AB488B"/>
    <w:rsid w:val="00AB5059"/>
    <w:rsid w:val="00AB5A6D"/>
    <w:rsid w:val="00AB7011"/>
    <w:rsid w:val="00AB7C12"/>
    <w:rsid w:val="00AC1C64"/>
    <w:rsid w:val="00AC1D00"/>
    <w:rsid w:val="00AC225E"/>
    <w:rsid w:val="00AC3B99"/>
    <w:rsid w:val="00AC4503"/>
    <w:rsid w:val="00AC45AA"/>
    <w:rsid w:val="00AC58A3"/>
    <w:rsid w:val="00AD0D86"/>
    <w:rsid w:val="00AD0F26"/>
    <w:rsid w:val="00AD1242"/>
    <w:rsid w:val="00AD2831"/>
    <w:rsid w:val="00AD3350"/>
    <w:rsid w:val="00AD3FF5"/>
    <w:rsid w:val="00AD4A21"/>
    <w:rsid w:val="00AD5295"/>
    <w:rsid w:val="00AD53EA"/>
    <w:rsid w:val="00AD603F"/>
    <w:rsid w:val="00AE136C"/>
    <w:rsid w:val="00AE1968"/>
    <w:rsid w:val="00AE2BC9"/>
    <w:rsid w:val="00AE2C4E"/>
    <w:rsid w:val="00AE2F2A"/>
    <w:rsid w:val="00AE3267"/>
    <w:rsid w:val="00AE3844"/>
    <w:rsid w:val="00AE3D6A"/>
    <w:rsid w:val="00AE5950"/>
    <w:rsid w:val="00AE5D2E"/>
    <w:rsid w:val="00AE739C"/>
    <w:rsid w:val="00AF03B8"/>
    <w:rsid w:val="00AF0D4F"/>
    <w:rsid w:val="00AF14CA"/>
    <w:rsid w:val="00AF4787"/>
    <w:rsid w:val="00AF50F8"/>
    <w:rsid w:val="00AF528F"/>
    <w:rsid w:val="00AF641E"/>
    <w:rsid w:val="00AF7543"/>
    <w:rsid w:val="00B00587"/>
    <w:rsid w:val="00B0268B"/>
    <w:rsid w:val="00B03061"/>
    <w:rsid w:val="00B04A38"/>
    <w:rsid w:val="00B05F30"/>
    <w:rsid w:val="00B065CB"/>
    <w:rsid w:val="00B06873"/>
    <w:rsid w:val="00B07554"/>
    <w:rsid w:val="00B1154B"/>
    <w:rsid w:val="00B1171E"/>
    <w:rsid w:val="00B127FA"/>
    <w:rsid w:val="00B12CDE"/>
    <w:rsid w:val="00B13A01"/>
    <w:rsid w:val="00B13D4E"/>
    <w:rsid w:val="00B155C0"/>
    <w:rsid w:val="00B15DB2"/>
    <w:rsid w:val="00B16988"/>
    <w:rsid w:val="00B16D81"/>
    <w:rsid w:val="00B17F10"/>
    <w:rsid w:val="00B20002"/>
    <w:rsid w:val="00B2006D"/>
    <w:rsid w:val="00B2086A"/>
    <w:rsid w:val="00B218AD"/>
    <w:rsid w:val="00B21D3D"/>
    <w:rsid w:val="00B21D40"/>
    <w:rsid w:val="00B22E3D"/>
    <w:rsid w:val="00B22EDF"/>
    <w:rsid w:val="00B235BF"/>
    <w:rsid w:val="00B24252"/>
    <w:rsid w:val="00B249CE"/>
    <w:rsid w:val="00B2507F"/>
    <w:rsid w:val="00B250F9"/>
    <w:rsid w:val="00B25FEC"/>
    <w:rsid w:val="00B2608A"/>
    <w:rsid w:val="00B26C54"/>
    <w:rsid w:val="00B2759D"/>
    <w:rsid w:val="00B31CA3"/>
    <w:rsid w:val="00B321C4"/>
    <w:rsid w:val="00B344CF"/>
    <w:rsid w:val="00B34592"/>
    <w:rsid w:val="00B40705"/>
    <w:rsid w:val="00B40E9B"/>
    <w:rsid w:val="00B4149B"/>
    <w:rsid w:val="00B416E5"/>
    <w:rsid w:val="00B43932"/>
    <w:rsid w:val="00B45CA3"/>
    <w:rsid w:val="00B479A7"/>
    <w:rsid w:val="00B47FBC"/>
    <w:rsid w:val="00B50C26"/>
    <w:rsid w:val="00B51B6E"/>
    <w:rsid w:val="00B51E6E"/>
    <w:rsid w:val="00B52848"/>
    <w:rsid w:val="00B54D9F"/>
    <w:rsid w:val="00B5548C"/>
    <w:rsid w:val="00B557AC"/>
    <w:rsid w:val="00B572C5"/>
    <w:rsid w:val="00B575BE"/>
    <w:rsid w:val="00B57E40"/>
    <w:rsid w:val="00B602FA"/>
    <w:rsid w:val="00B60807"/>
    <w:rsid w:val="00B60FB3"/>
    <w:rsid w:val="00B61394"/>
    <w:rsid w:val="00B62457"/>
    <w:rsid w:val="00B628EB"/>
    <w:rsid w:val="00B6345E"/>
    <w:rsid w:val="00B65E57"/>
    <w:rsid w:val="00B70A0C"/>
    <w:rsid w:val="00B7203F"/>
    <w:rsid w:val="00B74EE7"/>
    <w:rsid w:val="00B7518A"/>
    <w:rsid w:val="00B75DBA"/>
    <w:rsid w:val="00B7639B"/>
    <w:rsid w:val="00B765A1"/>
    <w:rsid w:val="00B7668B"/>
    <w:rsid w:val="00B80480"/>
    <w:rsid w:val="00B80629"/>
    <w:rsid w:val="00B80E37"/>
    <w:rsid w:val="00B82E00"/>
    <w:rsid w:val="00B83E54"/>
    <w:rsid w:val="00B8422B"/>
    <w:rsid w:val="00B8450A"/>
    <w:rsid w:val="00B87BA4"/>
    <w:rsid w:val="00B87CF3"/>
    <w:rsid w:val="00B90DE1"/>
    <w:rsid w:val="00B9104E"/>
    <w:rsid w:val="00B9195C"/>
    <w:rsid w:val="00B920AB"/>
    <w:rsid w:val="00B932D0"/>
    <w:rsid w:val="00B932E7"/>
    <w:rsid w:val="00B93876"/>
    <w:rsid w:val="00B93C12"/>
    <w:rsid w:val="00B95151"/>
    <w:rsid w:val="00B958A8"/>
    <w:rsid w:val="00B96AE4"/>
    <w:rsid w:val="00BA2C22"/>
    <w:rsid w:val="00BA36DD"/>
    <w:rsid w:val="00BA469B"/>
    <w:rsid w:val="00BA4789"/>
    <w:rsid w:val="00BA4F83"/>
    <w:rsid w:val="00BA566C"/>
    <w:rsid w:val="00BA73B7"/>
    <w:rsid w:val="00BB05CE"/>
    <w:rsid w:val="00BB0B08"/>
    <w:rsid w:val="00BB0F47"/>
    <w:rsid w:val="00BB10E4"/>
    <w:rsid w:val="00BB1383"/>
    <w:rsid w:val="00BB15D3"/>
    <w:rsid w:val="00BB1BDB"/>
    <w:rsid w:val="00BB327B"/>
    <w:rsid w:val="00BB3F83"/>
    <w:rsid w:val="00BB448E"/>
    <w:rsid w:val="00BB536B"/>
    <w:rsid w:val="00BB6817"/>
    <w:rsid w:val="00BB7F98"/>
    <w:rsid w:val="00BC07E6"/>
    <w:rsid w:val="00BC1AB9"/>
    <w:rsid w:val="00BC1BE4"/>
    <w:rsid w:val="00BC29D1"/>
    <w:rsid w:val="00BC2DF2"/>
    <w:rsid w:val="00BC33D1"/>
    <w:rsid w:val="00BC4537"/>
    <w:rsid w:val="00BC6120"/>
    <w:rsid w:val="00BC6278"/>
    <w:rsid w:val="00BC660B"/>
    <w:rsid w:val="00BC7F07"/>
    <w:rsid w:val="00BD0859"/>
    <w:rsid w:val="00BD0BBF"/>
    <w:rsid w:val="00BD1CFB"/>
    <w:rsid w:val="00BD1E81"/>
    <w:rsid w:val="00BD2717"/>
    <w:rsid w:val="00BD4B12"/>
    <w:rsid w:val="00BD583E"/>
    <w:rsid w:val="00BD5E96"/>
    <w:rsid w:val="00BD5EAF"/>
    <w:rsid w:val="00BD62F4"/>
    <w:rsid w:val="00BD6BE5"/>
    <w:rsid w:val="00BD76A4"/>
    <w:rsid w:val="00BE1DD6"/>
    <w:rsid w:val="00BE2615"/>
    <w:rsid w:val="00BE3886"/>
    <w:rsid w:val="00BE3F03"/>
    <w:rsid w:val="00BE4D6C"/>
    <w:rsid w:val="00BE4D73"/>
    <w:rsid w:val="00BE59A1"/>
    <w:rsid w:val="00BE59DF"/>
    <w:rsid w:val="00BE5B4E"/>
    <w:rsid w:val="00BE70BA"/>
    <w:rsid w:val="00BE72C2"/>
    <w:rsid w:val="00BF216F"/>
    <w:rsid w:val="00BF2C90"/>
    <w:rsid w:val="00BF36BD"/>
    <w:rsid w:val="00BF3FAE"/>
    <w:rsid w:val="00BF4746"/>
    <w:rsid w:val="00BF4ACE"/>
    <w:rsid w:val="00BF4EB9"/>
    <w:rsid w:val="00BF59EA"/>
    <w:rsid w:val="00BF6035"/>
    <w:rsid w:val="00C0167A"/>
    <w:rsid w:val="00C01A94"/>
    <w:rsid w:val="00C020BE"/>
    <w:rsid w:val="00C05F9B"/>
    <w:rsid w:val="00C063E5"/>
    <w:rsid w:val="00C06B82"/>
    <w:rsid w:val="00C07CC4"/>
    <w:rsid w:val="00C103C5"/>
    <w:rsid w:val="00C1171F"/>
    <w:rsid w:val="00C13541"/>
    <w:rsid w:val="00C135E4"/>
    <w:rsid w:val="00C13D26"/>
    <w:rsid w:val="00C150A3"/>
    <w:rsid w:val="00C1573C"/>
    <w:rsid w:val="00C15B78"/>
    <w:rsid w:val="00C15D54"/>
    <w:rsid w:val="00C16AA6"/>
    <w:rsid w:val="00C17370"/>
    <w:rsid w:val="00C1737A"/>
    <w:rsid w:val="00C179C7"/>
    <w:rsid w:val="00C20DAA"/>
    <w:rsid w:val="00C21A81"/>
    <w:rsid w:val="00C22219"/>
    <w:rsid w:val="00C22687"/>
    <w:rsid w:val="00C24029"/>
    <w:rsid w:val="00C24171"/>
    <w:rsid w:val="00C24336"/>
    <w:rsid w:val="00C248A7"/>
    <w:rsid w:val="00C24A56"/>
    <w:rsid w:val="00C24EB8"/>
    <w:rsid w:val="00C25734"/>
    <w:rsid w:val="00C26B54"/>
    <w:rsid w:val="00C27303"/>
    <w:rsid w:val="00C2745A"/>
    <w:rsid w:val="00C27955"/>
    <w:rsid w:val="00C304E9"/>
    <w:rsid w:val="00C308C2"/>
    <w:rsid w:val="00C30D27"/>
    <w:rsid w:val="00C31051"/>
    <w:rsid w:val="00C31222"/>
    <w:rsid w:val="00C327C7"/>
    <w:rsid w:val="00C33EF3"/>
    <w:rsid w:val="00C35CFC"/>
    <w:rsid w:val="00C375D8"/>
    <w:rsid w:val="00C378C6"/>
    <w:rsid w:val="00C37C21"/>
    <w:rsid w:val="00C40DD1"/>
    <w:rsid w:val="00C40FD3"/>
    <w:rsid w:val="00C4376C"/>
    <w:rsid w:val="00C449EE"/>
    <w:rsid w:val="00C45390"/>
    <w:rsid w:val="00C46BDB"/>
    <w:rsid w:val="00C46CE0"/>
    <w:rsid w:val="00C46F83"/>
    <w:rsid w:val="00C50523"/>
    <w:rsid w:val="00C516E2"/>
    <w:rsid w:val="00C517AB"/>
    <w:rsid w:val="00C520B1"/>
    <w:rsid w:val="00C52FF2"/>
    <w:rsid w:val="00C53601"/>
    <w:rsid w:val="00C539B9"/>
    <w:rsid w:val="00C55FDA"/>
    <w:rsid w:val="00C57C86"/>
    <w:rsid w:val="00C57E03"/>
    <w:rsid w:val="00C607C6"/>
    <w:rsid w:val="00C60F70"/>
    <w:rsid w:val="00C61424"/>
    <w:rsid w:val="00C61DA4"/>
    <w:rsid w:val="00C628F8"/>
    <w:rsid w:val="00C63AB4"/>
    <w:rsid w:val="00C643C8"/>
    <w:rsid w:val="00C64827"/>
    <w:rsid w:val="00C654DF"/>
    <w:rsid w:val="00C66040"/>
    <w:rsid w:val="00C66D95"/>
    <w:rsid w:val="00C66EC5"/>
    <w:rsid w:val="00C67298"/>
    <w:rsid w:val="00C67682"/>
    <w:rsid w:val="00C678A0"/>
    <w:rsid w:val="00C707A6"/>
    <w:rsid w:val="00C70D0D"/>
    <w:rsid w:val="00C71558"/>
    <w:rsid w:val="00C71C06"/>
    <w:rsid w:val="00C71E00"/>
    <w:rsid w:val="00C72AA8"/>
    <w:rsid w:val="00C738F1"/>
    <w:rsid w:val="00C7452D"/>
    <w:rsid w:val="00C74990"/>
    <w:rsid w:val="00C74CB7"/>
    <w:rsid w:val="00C7573A"/>
    <w:rsid w:val="00C77317"/>
    <w:rsid w:val="00C77FB6"/>
    <w:rsid w:val="00C81F7B"/>
    <w:rsid w:val="00C8295C"/>
    <w:rsid w:val="00C85944"/>
    <w:rsid w:val="00C86576"/>
    <w:rsid w:val="00C869FA"/>
    <w:rsid w:val="00C874C1"/>
    <w:rsid w:val="00C87ACA"/>
    <w:rsid w:val="00C91354"/>
    <w:rsid w:val="00C9227E"/>
    <w:rsid w:val="00C959D1"/>
    <w:rsid w:val="00C95ABD"/>
    <w:rsid w:val="00C95C61"/>
    <w:rsid w:val="00C961B1"/>
    <w:rsid w:val="00C9689E"/>
    <w:rsid w:val="00CA1403"/>
    <w:rsid w:val="00CA14E1"/>
    <w:rsid w:val="00CA1AC6"/>
    <w:rsid w:val="00CA1D2A"/>
    <w:rsid w:val="00CA49D0"/>
    <w:rsid w:val="00CA696B"/>
    <w:rsid w:val="00CA7162"/>
    <w:rsid w:val="00CA71CF"/>
    <w:rsid w:val="00CB07FB"/>
    <w:rsid w:val="00CB2ABB"/>
    <w:rsid w:val="00CB3A36"/>
    <w:rsid w:val="00CB3E8B"/>
    <w:rsid w:val="00CB47DE"/>
    <w:rsid w:val="00CB51B2"/>
    <w:rsid w:val="00CB51D0"/>
    <w:rsid w:val="00CB6AA1"/>
    <w:rsid w:val="00CC0643"/>
    <w:rsid w:val="00CC1949"/>
    <w:rsid w:val="00CC30A8"/>
    <w:rsid w:val="00CC41CE"/>
    <w:rsid w:val="00CC4614"/>
    <w:rsid w:val="00CC546E"/>
    <w:rsid w:val="00CC59EB"/>
    <w:rsid w:val="00CC6599"/>
    <w:rsid w:val="00CC6AD2"/>
    <w:rsid w:val="00CC71ED"/>
    <w:rsid w:val="00CC7550"/>
    <w:rsid w:val="00CD2EB8"/>
    <w:rsid w:val="00CD38A8"/>
    <w:rsid w:val="00CD49BB"/>
    <w:rsid w:val="00CD4C52"/>
    <w:rsid w:val="00CD5546"/>
    <w:rsid w:val="00CD575C"/>
    <w:rsid w:val="00CD5DC6"/>
    <w:rsid w:val="00CD7F40"/>
    <w:rsid w:val="00CE0D93"/>
    <w:rsid w:val="00CE18A4"/>
    <w:rsid w:val="00CE1DF6"/>
    <w:rsid w:val="00CE2B67"/>
    <w:rsid w:val="00CE3B0E"/>
    <w:rsid w:val="00CE4E08"/>
    <w:rsid w:val="00CE4FC6"/>
    <w:rsid w:val="00CE5032"/>
    <w:rsid w:val="00CE5E85"/>
    <w:rsid w:val="00CE6397"/>
    <w:rsid w:val="00CE67F2"/>
    <w:rsid w:val="00CF0E53"/>
    <w:rsid w:val="00CF1AD1"/>
    <w:rsid w:val="00CF311A"/>
    <w:rsid w:val="00CF454F"/>
    <w:rsid w:val="00CF4FAA"/>
    <w:rsid w:val="00CF5937"/>
    <w:rsid w:val="00CF71E5"/>
    <w:rsid w:val="00D002F0"/>
    <w:rsid w:val="00D0055B"/>
    <w:rsid w:val="00D00663"/>
    <w:rsid w:val="00D013E4"/>
    <w:rsid w:val="00D021B5"/>
    <w:rsid w:val="00D02578"/>
    <w:rsid w:val="00D02AFC"/>
    <w:rsid w:val="00D02C0F"/>
    <w:rsid w:val="00D0321C"/>
    <w:rsid w:val="00D0345A"/>
    <w:rsid w:val="00D053F0"/>
    <w:rsid w:val="00D059A8"/>
    <w:rsid w:val="00D06A87"/>
    <w:rsid w:val="00D07916"/>
    <w:rsid w:val="00D10153"/>
    <w:rsid w:val="00D11C5D"/>
    <w:rsid w:val="00D13F2E"/>
    <w:rsid w:val="00D1448E"/>
    <w:rsid w:val="00D159D2"/>
    <w:rsid w:val="00D162AE"/>
    <w:rsid w:val="00D1636B"/>
    <w:rsid w:val="00D16884"/>
    <w:rsid w:val="00D178B7"/>
    <w:rsid w:val="00D22442"/>
    <w:rsid w:val="00D237F1"/>
    <w:rsid w:val="00D240EB"/>
    <w:rsid w:val="00D25633"/>
    <w:rsid w:val="00D262AC"/>
    <w:rsid w:val="00D26A85"/>
    <w:rsid w:val="00D26AC7"/>
    <w:rsid w:val="00D27300"/>
    <w:rsid w:val="00D3077A"/>
    <w:rsid w:val="00D31B40"/>
    <w:rsid w:val="00D31BC2"/>
    <w:rsid w:val="00D33A93"/>
    <w:rsid w:val="00D33EDC"/>
    <w:rsid w:val="00D356EF"/>
    <w:rsid w:val="00D357FF"/>
    <w:rsid w:val="00D35B8A"/>
    <w:rsid w:val="00D35C76"/>
    <w:rsid w:val="00D35D8D"/>
    <w:rsid w:val="00D36817"/>
    <w:rsid w:val="00D368FD"/>
    <w:rsid w:val="00D369C0"/>
    <w:rsid w:val="00D41B88"/>
    <w:rsid w:val="00D41C07"/>
    <w:rsid w:val="00D4244D"/>
    <w:rsid w:val="00D428F3"/>
    <w:rsid w:val="00D42D19"/>
    <w:rsid w:val="00D4341A"/>
    <w:rsid w:val="00D43BA1"/>
    <w:rsid w:val="00D43C9F"/>
    <w:rsid w:val="00D43D4C"/>
    <w:rsid w:val="00D46444"/>
    <w:rsid w:val="00D46FC8"/>
    <w:rsid w:val="00D47F0F"/>
    <w:rsid w:val="00D47F79"/>
    <w:rsid w:val="00D51003"/>
    <w:rsid w:val="00D51996"/>
    <w:rsid w:val="00D51AE3"/>
    <w:rsid w:val="00D52717"/>
    <w:rsid w:val="00D5580D"/>
    <w:rsid w:val="00D568D6"/>
    <w:rsid w:val="00D60DE1"/>
    <w:rsid w:val="00D62A4F"/>
    <w:rsid w:val="00D62E8B"/>
    <w:rsid w:val="00D631C4"/>
    <w:rsid w:val="00D64A91"/>
    <w:rsid w:val="00D64CAD"/>
    <w:rsid w:val="00D65DD3"/>
    <w:rsid w:val="00D66D7C"/>
    <w:rsid w:val="00D670F7"/>
    <w:rsid w:val="00D70005"/>
    <w:rsid w:val="00D706D2"/>
    <w:rsid w:val="00D707E8"/>
    <w:rsid w:val="00D71225"/>
    <w:rsid w:val="00D73D30"/>
    <w:rsid w:val="00D746C8"/>
    <w:rsid w:val="00D74A2E"/>
    <w:rsid w:val="00D75298"/>
    <w:rsid w:val="00D7572E"/>
    <w:rsid w:val="00D7581F"/>
    <w:rsid w:val="00D758AE"/>
    <w:rsid w:val="00D80D07"/>
    <w:rsid w:val="00D80D23"/>
    <w:rsid w:val="00D814A6"/>
    <w:rsid w:val="00D825F7"/>
    <w:rsid w:val="00D846F9"/>
    <w:rsid w:val="00D847EE"/>
    <w:rsid w:val="00D85FB2"/>
    <w:rsid w:val="00D86F57"/>
    <w:rsid w:val="00D87347"/>
    <w:rsid w:val="00D878C4"/>
    <w:rsid w:val="00D87D60"/>
    <w:rsid w:val="00D90CE9"/>
    <w:rsid w:val="00D91D92"/>
    <w:rsid w:val="00D9221C"/>
    <w:rsid w:val="00D92B4A"/>
    <w:rsid w:val="00D94680"/>
    <w:rsid w:val="00D953CA"/>
    <w:rsid w:val="00D9598E"/>
    <w:rsid w:val="00D96590"/>
    <w:rsid w:val="00D97811"/>
    <w:rsid w:val="00D978F3"/>
    <w:rsid w:val="00DA0632"/>
    <w:rsid w:val="00DA0B11"/>
    <w:rsid w:val="00DA0D7D"/>
    <w:rsid w:val="00DA154F"/>
    <w:rsid w:val="00DA1662"/>
    <w:rsid w:val="00DA18ED"/>
    <w:rsid w:val="00DA2777"/>
    <w:rsid w:val="00DA31A0"/>
    <w:rsid w:val="00DA5E0B"/>
    <w:rsid w:val="00DA76A7"/>
    <w:rsid w:val="00DB05D9"/>
    <w:rsid w:val="00DB1237"/>
    <w:rsid w:val="00DB541E"/>
    <w:rsid w:val="00DB6D20"/>
    <w:rsid w:val="00DB7310"/>
    <w:rsid w:val="00DC0641"/>
    <w:rsid w:val="00DC2FC1"/>
    <w:rsid w:val="00DC7880"/>
    <w:rsid w:val="00DD0A5B"/>
    <w:rsid w:val="00DD1169"/>
    <w:rsid w:val="00DD1C38"/>
    <w:rsid w:val="00DD23E1"/>
    <w:rsid w:val="00DD244E"/>
    <w:rsid w:val="00DD2A2D"/>
    <w:rsid w:val="00DD2F0A"/>
    <w:rsid w:val="00DD3215"/>
    <w:rsid w:val="00DD3752"/>
    <w:rsid w:val="00DD3BEE"/>
    <w:rsid w:val="00DD420E"/>
    <w:rsid w:val="00DD4A60"/>
    <w:rsid w:val="00DD5679"/>
    <w:rsid w:val="00DD61C5"/>
    <w:rsid w:val="00DE144A"/>
    <w:rsid w:val="00DE360D"/>
    <w:rsid w:val="00DE36A4"/>
    <w:rsid w:val="00DE40A3"/>
    <w:rsid w:val="00DE5009"/>
    <w:rsid w:val="00DE52B9"/>
    <w:rsid w:val="00DE557E"/>
    <w:rsid w:val="00DE5728"/>
    <w:rsid w:val="00DE63DC"/>
    <w:rsid w:val="00DE657F"/>
    <w:rsid w:val="00DE671F"/>
    <w:rsid w:val="00DE6951"/>
    <w:rsid w:val="00DF0669"/>
    <w:rsid w:val="00DF09EC"/>
    <w:rsid w:val="00DF0F26"/>
    <w:rsid w:val="00DF160D"/>
    <w:rsid w:val="00DF23E5"/>
    <w:rsid w:val="00DF2F35"/>
    <w:rsid w:val="00DF2FC1"/>
    <w:rsid w:val="00DF37D4"/>
    <w:rsid w:val="00DF4D06"/>
    <w:rsid w:val="00DF50F6"/>
    <w:rsid w:val="00DF5571"/>
    <w:rsid w:val="00DF77CF"/>
    <w:rsid w:val="00DF7A01"/>
    <w:rsid w:val="00DF7D8C"/>
    <w:rsid w:val="00E00072"/>
    <w:rsid w:val="00E00ABC"/>
    <w:rsid w:val="00E01858"/>
    <w:rsid w:val="00E020BB"/>
    <w:rsid w:val="00E026B5"/>
    <w:rsid w:val="00E026CF"/>
    <w:rsid w:val="00E033F5"/>
    <w:rsid w:val="00E04EA3"/>
    <w:rsid w:val="00E053F3"/>
    <w:rsid w:val="00E058F8"/>
    <w:rsid w:val="00E06215"/>
    <w:rsid w:val="00E06864"/>
    <w:rsid w:val="00E071F9"/>
    <w:rsid w:val="00E07459"/>
    <w:rsid w:val="00E079D7"/>
    <w:rsid w:val="00E107C4"/>
    <w:rsid w:val="00E11DDD"/>
    <w:rsid w:val="00E12407"/>
    <w:rsid w:val="00E12E47"/>
    <w:rsid w:val="00E13288"/>
    <w:rsid w:val="00E13AB5"/>
    <w:rsid w:val="00E14649"/>
    <w:rsid w:val="00E172A8"/>
    <w:rsid w:val="00E2002C"/>
    <w:rsid w:val="00E227C5"/>
    <w:rsid w:val="00E23565"/>
    <w:rsid w:val="00E23A59"/>
    <w:rsid w:val="00E258F0"/>
    <w:rsid w:val="00E25DE6"/>
    <w:rsid w:val="00E2603A"/>
    <w:rsid w:val="00E26C15"/>
    <w:rsid w:val="00E27E5E"/>
    <w:rsid w:val="00E30981"/>
    <w:rsid w:val="00E30A82"/>
    <w:rsid w:val="00E31C80"/>
    <w:rsid w:val="00E3353C"/>
    <w:rsid w:val="00E339EA"/>
    <w:rsid w:val="00E33F0C"/>
    <w:rsid w:val="00E3432B"/>
    <w:rsid w:val="00E37379"/>
    <w:rsid w:val="00E3740D"/>
    <w:rsid w:val="00E4009B"/>
    <w:rsid w:val="00E40D7F"/>
    <w:rsid w:val="00E41AE0"/>
    <w:rsid w:val="00E42519"/>
    <w:rsid w:val="00E44452"/>
    <w:rsid w:val="00E44501"/>
    <w:rsid w:val="00E47F7F"/>
    <w:rsid w:val="00E51EC1"/>
    <w:rsid w:val="00E52E97"/>
    <w:rsid w:val="00E53B02"/>
    <w:rsid w:val="00E53EE0"/>
    <w:rsid w:val="00E55112"/>
    <w:rsid w:val="00E55660"/>
    <w:rsid w:val="00E56532"/>
    <w:rsid w:val="00E567B7"/>
    <w:rsid w:val="00E57BEB"/>
    <w:rsid w:val="00E60A1B"/>
    <w:rsid w:val="00E60C72"/>
    <w:rsid w:val="00E61B63"/>
    <w:rsid w:val="00E626AD"/>
    <w:rsid w:val="00E65220"/>
    <w:rsid w:val="00E6657B"/>
    <w:rsid w:val="00E669F1"/>
    <w:rsid w:val="00E70D29"/>
    <w:rsid w:val="00E71183"/>
    <w:rsid w:val="00E718F1"/>
    <w:rsid w:val="00E71974"/>
    <w:rsid w:val="00E72664"/>
    <w:rsid w:val="00E72EB2"/>
    <w:rsid w:val="00E73AAC"/>
    <w:rsid w:val="00E74B76"/>
    <w:rsid w:val="00E751A2"/>
    <w:rsid w:val="00E76DBA"/>
    <w:rsid w:val="00E778A6"/>
    <w:rsid w:val="00E77BC9"/>
    <w:rsid w:val="00E80440"/>
    <w:rsid w:val="00E845FD"/>
    <w:rsid w:val="00E86E1D"/>
    <w:rsid w:val="00E8737C"/>
    <w:rsid w:val="00E8742E"/>
    <w:rsid w:val="00E87EF2"/>
    <w:rsid w:val="00E91659"/>
    <w:rsid w:val="00E9214D"/>
    <w:rsid w:val="00E923FA"/>
    <w:rsid w:val="00E93A9C"/>
    <w:rsid w:val="00E96D80"/>
    <w:rsid w:val="00EA0845"/>
    <w:rsid w:val="00EA1CD8"/>
    <w:rsid w:val="00EA1DAA"/>
    <w:rsid w:val="00EA1EF7"/>
    <w:rsid w:val="00EA2762"/>
    <w:rsid w:val="00EA6F6F"/>
    <w:rsid w:val="00EB0A47"/>
    <w:rsid w:val="00EB3CE2"/>
    <w:rsid w:val="00EB7094"/>
    <w:rsid w:val="00EB71EC"/>
    <w:rsid w:val="00EB791B"/>
    <w:rsid w:val="00EC0673"/>
    <w:rsid w:val="00EC07A4"/>
    <w:rsid w:val="00EC07C6"/>
    <w:rsid w:val="00EC0A8E"/>
    <w:rsid w:val="00EC256F"/>
    <w:rsid w:val="00EC2759"/>
    <w:rsid w:val="00EC3F95"/>
    <w:rsid w:val="00EC43FF"/>
    <w:rsid w:val="00EC4E00"/>
    <w:rsid w:val="00EC6E1F"/>
    <w:rsid w:val="00EC7403"/>
    <w:rsid w:val="00ED09E6"/>
    <w:rsid w:val="00ED101B"/>
    <w:rsid w:val="00ED21FE"/>
    <w:rsid w:val="00ED23EB"/>
    <w:rsid w:val="00ED2481"/>
    <w:rsid w:val="00ED4BC8"/>
    <w:rsid w:val="00EE1090"/>
    <w:rsid w:val="00EE256B"/>
    <w:rsid w:val="00EE2B53"/>
    <w:rsid w:val="00EE2DF8"/>
    <w:rsid w:val="00EE3E32"/>
    <w:rsid w:val="00EE4265"/>
    <w:rsid w:val="00EE4E58"/>
    <w:rsid w:val="00EE5F27"/>
    <w:rsid w:val="00EE6737"/>
    <w:rsid w:val="00EE6739"/>
    <w:rsid w:val="00EE71D7"/>
    <w:rsid w:val="00EE7932"/>
    <w:rsid w:val="00EF0658"/>
    <w:rsid w:val="00EF0842"/>
    <w:rsid w:val="00EF09D7"/>
    <w:rsid w:val="00EF10A5"/>
    <w:rsid w:val="00EF1B02"/>
    <w:rsid w:val="00EF2065"/>
    <w:rsid w:val="00EF3FE6"/>
    <w:rsid w:val="00EF403D"/>
    <w:rsid w:val="00EF404E"/>
    <w:rsid w:val="00EF437B"/>
    <w:rsid w:val="00EF4950"/>
    <w:rsid w:val="00EF4A59"/>
    <w:rsid w:val="00EF52A6"/>
    <w:rsid w:val="00EF6091"/>
    <w:rsid w:val="00EF659C"/>
    <w:rsid w:val="00EF6787"/>
    <w:rsid w:val="00EF6E5A"/>
    <w:rsid w:val="00F03472"/>
    <w:rsid w:val="00F042C4"/>
    <w:rsid w:val="00F04585"/>
    <w:rsid w:val="00F065DE"/>
    <w:rsid w:val="00F06FF6"/>
    <w:rsid w:val="00F0739F"/>
    <w:rsid w:val="00F0794F"/>
    <w:rsid w:val="00F10362"/>
    <w:rsid w:val="00F124BC"/>
    <w:rsid w:val="00F13638"/>
    <w:rsid w:val="00F14B43"/>
    <w:rsid w:val="00F16276"/>
    <w:rsid w:val="00F16C47"/>
    <w:rsid w:val="00F172F9"/>
    <w:rsid w:val="00F20EAB"/>
    <w:rsid w:val="00F21494"/>
    <w:rsid w:val="00F2159F"/>
    <w:rsid w:val="00F23392"/>
    <w:rsid w:val="00F24E2A"/>
    <w:rsid w:val="00F250B4"/>
    <w:rsid w:val="00F25DCF"/>
    <w:rsid w:val="00F26435"/>
    <w:rsid w:val="00F270C2"/>
    <w:rsid w:val="00F27C13"/>
    <w:rsid w:val="00F31CBA"/>
    <w:rsid w:val="00F33267"/>
    <w:rsid w:val="00F3462C"/>
    <w:rsid w:val="00F3482F"/>
    <w:rsid w:val="00F34ACA"/>
    <w:rsid w:val="00F35D0D"/>
    <w:rsid w:val="00F365BD"/>
    <w:rsid w:val="00F37CC8"/>
    <w:rsid w:val="00F40A59"/>
    <w:rsid w:val="00F40B26"/>
    <w:rsid w:val="00F41760"/>
    <w:rsid w:val="00F446A3"/>
    <w:rsid w:val="00F44960"/>
    <w:rsid w:val="00F45E4F"/>
    <w:rsid w:val="00F46A6B"/>
    <w:rsid w:val="00F505A4"/>
    <w:rsid w:val="00F516CC"/>
    <w:rsid w:val="00F51886"/>
    <w:rsid w:val="00F54603"/>
    <w:rsid w:val="00F552EB"/>
    <w:rsid w:val="00F55CF4"/>
    <w:rsid w:val="00F55F91"/>
    <w:rsid w:val="00F56907"/>
    <w:rsid w:val="00F574E0"/>
    <w:rsid w:val="00F5765E"/>
    <w:rsid w:val="00F60847"/>
    <w:rsid w:val="00F613B8"/>
    <w:rsid w:val="00F61AA0"/>
    <w:rsid w:val="00F63306"/>
    <w:rsid w:val="00F63880"/>
    <w:rsid w:val="00F64F51"/>
    <w:rsid w:val="00F64F5C"/>
    <w:rsid w:val="00F65835"/>
    <w:rsid w:val="00F66317"/>
    <w:rsid w:val="00F665AB"/>
    <w:rsid w:val="00F667E9"/>
    <w:rsid w:val="00F67186"/>
    <w:rsid w:val="00F67B9A"/>
    <w:rsid w:val="00F70FA8"/>
    <w:rsid w:val="00F71757"/>
    <w:rsid w:val="00F71899"/>
    <w:rsid w:val="00F7204F"/>
    <w:rsid w:val="00F72BCC"/>
    <w:rsid w:val="00F73161"/>
    <w:rsid w:val="00F74498"/>
    <w:rsid w:val="00F74BB5"/>
    <w:rsid w:val="00F752AD"/>
    <w:rsid w:val="00F760DB"/>
    <w:rsid w:val="00F76370"/>
    <w:rsid w:val="00F77894"/>
    <w:rsid w:val="00F779FC"/>
    <w:rsid w:val="00F77D54"/>
    <w:rsid w:val="00F80CF4"/>
    <w:rsid w:val="00F810B9"/>
    <w:rsid w:val="00F831D2"/>
    <w:rsid w:val="00F83B60"/>
    <w:rsid w:val="00F846FB"/>
    <w:rsid w:val="00F84B5E"/>
    <w:rsid w:val="00F8698F"/>
    <w:rsid w:val="00F86C0B"/>
    <w:rsid w:val="00F86E19"/>
    <w:rsid w:val="00F9049D"/>
    <w:rsid w:val="00F91598"/>
    <w:rsid w:val="00F92BD1"/>
    <w:rsid w:val="00F937EB"/>
    <w:rsid w:val="00F940E3"/>
    <w:rsid w:val="00F963A5"/>
    <w:rsid w:val="00FA0BB5"/>
    <w:rsid w:val="00FA1F51"/>
    <w:rsid w:val="00FA28CE"/>
    <w:rsid w:val="00FA28D1"/>
    <w:rsid w:val="00FA3242"/>
    <w:rsid w:val="00FA3556"/>
    <w:rsid w:val="00FA54BB"/>
    <w:rsid w:val="00FA58F0"/>
    <w:rsid w:val="00FA5D5F"/>
    <w:rsid w:val="00FA7684"/>
    <w:rsid w:val="00FB02EE"/>
    <w:rsid w:val="00FB1FF1"/>
    <w:rsid w:val="00FB3466"/>
    <w:rsid w:val="00FB34AB"/>
    <w:rsid w:val="00FB37A8"/>
    <w:rsid w:val="00FB3A64"/>
    <w:rsid w:val="00FB3D9B"/>
    <w:rsid w:val="00FB5E40"/>
    <w:rsid w:val="00FB5F9E"/>
    <w:rsid w:val="00FB6352"/>
    <w:rsid w:val="00FB66AB"/>
    <w:rsid w:val="00FB7F96"/>
    <w:rsid w:val="00FC07D7"/>
    <w:rsid w:val="00FC09D3"/>
    <w:rsid w:val="00FC29C9"/>
    <w:rsid w:val="00FC30D6"/>
    <w:rsid w:val="00FC34FF"/>
    <w:rsid w:val="00FC39ED"/>
    <w:rsid w:val="00FC3F33"/>
    <w:rsid w:val="00FC420D"/>
    <w:rsid w:val="00FC441B"/>
    <w:rsid w:val="00FC46DE"/>
    <w:rsid w:val="00FC50DD"/>
    <w:rsid w:val="00FC5F54"/>
    <w:rsid w:val="00FC6839"/>
    <w:rsid w:val="00FC786F"/>
    <w:rsid w:val="00FD26AB"/>
    <w:rsid w:val="00FD3556"/>
    <w:rsid w:val="00FD3925"/>
    <w:rsid w:val="00FD3981"/>
    <w:rsid w:val="00FD567F"/>
    <w:rsid w:val="00FD5ECF"/>
    <w:rsid w:val="00FD6573"/>
    <w:rsid w:val="00FD6A25"/>
    <w:rsid w:val="00FD6D15"/>
    <w:rsid w:val="00FD75D7"/>
    <w:rsid w:val="00FE0411"/>
    <w:rsid w:val="00FE0A5A"/>
    <w:rsid w:val="00FE14F5"/>
    <w:rsid w:val="00FE2186"/>
    <w:rsid w:val="00FE32A9"/>
    <w:rsid w:val="00FE4258"/>
    <w:rsid w:val="00FE46E3"/>
    <w:rsid w:val="00FE62AB"/>
    <w:rsid w:val="00FE6443"/>
    <w:rsid w:val="00FE66F2"/>
    <w:rsid w:val="00FE734F"/>
    <w:rsid w:val="00FF09A5"/>
    <w:rsid w:val="00FF15ED"/>
    <w:rsid w:val="00FF2D5C"/>
    <w:rsid w:val="00FF3FCA"/>
    <w:rsid w:val="00FF431A"/>
    <w:rsid w:val="00FF495B"/>
    <w:rsid w:val="00FF5E3D"/>
    <w:rsid w:val="00FF636F"/>
    <w:rsid w:val="00FF643F"/>
    <w:rsid w:val="00FF7B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155C49"/>
  <w15:chartTrackingRefBased/>
  <w15:docId w15:val="{F71FC843-42AD-4A59-AC5C-ADD61ED64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before="120" w:after="160" w:line="0" w:lineRule="atLeast"/>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E0C"/>
    <w:rPr>
      <w:rFonts w:ascii="Times New Roman" w:hAnsi="Times New Roman"/>
      <w:sz w:val="24"/>
    </w:rPr>
  </w:style>
  <w:style w:type="paragraph" w:styleId="Heading1">
    <w:name w:val="heading 1"/>
    <w:basedOn w:val="Normal"/>
    <w:next w:val="Normal"/>
    <w:link w:val="Heading1Char"/>
    <w:uiPriority w:val="9"/>
    <w:qFormat/>
    <w:rsid w:val="003E6E0C"/>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3E6E0C"/>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3E6E0C"/>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3E6E0C"/>
    <w:pPr>
      <w:keepNext/>
      <w:keepLines/>
      <w:spacing w:before="40" w:after="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E0C"/>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3E6E0C"/>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3E6E0C"/>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3E6E0C"/>
    <w:rPr>
      <w:rFonts w:ascii="Times New Roman" w:eastAsiaTheme="majorEastAsia" w:hAnsi="Times New Roman" w:cstheme="majorBidi"/>
      <w:b/>
      <w:i/>
      <w:iCs/>
      <w:sz w:val="24"/>
    </w:rPr>
  </w:style>
  <w:style w:type="paragraph" w:styleId="Title">
    <w:name w:val="Title"/>
    <w:basedOn w:val="Normal"/>
    <w:next w:val="Normal"/>
    <w:link w:val="TitleChar"/>
    <w:uiPriority w:val="10"/>
    <w:qFormat/>
    <w:rsid w:val="003E6E0C"/>
    <w:pPr>
      <w:spacing w:before="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E6E0C"/>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3E6E0C"/>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3E6E0C"/>
    <w:rPr>
      <w:rFonts w:ascii="Times New Roman" w:eastAsiaTheme="minorEastAsia" w:hAnsi="Times New Roman"/>
      <w:color w:val="5A5A5A" w:themeColor="text1" w:themeTint="A5"/>
      <w:spacing w:val="15"/>
    </w:rPr>
  </w:style>
  <w:style w:type="paragraph" w:styleId="Header">
    <w:name w:val="header"/>
    <w:basedOn w:val="Normal"/>
    <w:link w:val="HeaderChar"/>
    <w:uiPriority w:val="99"/>
    <w:unhideWhenUsed/>
    <w:rsid w:val="00F64F5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64F51"/>
    <w:rPr>
      <w:rFonts w:ascii="Times New Roman" w:hAnsi="Times New Roman"/>
      <w:sz w:val="24"/>
    </w:rPr>
  </w:style>
  <w:style w:type="paragraph" w:styleId="Footer">
    <w:name w:val="footer"/>
    <w:basedOn w:val="Normal"/>
    <w:link w:val="FooterChar"/>
    <w:uiPriority w:val="99"/>
    <w:unhideWhenUsed/>
    <w:rsid w:val="00F64F5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64F51"/>
    <w:rPr>
      <w:rFonts w:ascii="Times New Roman" w:hAnsi="Times New Roman"/>
      <w:sz w:val="24"/>
    </w:rPr>
  </w:style>
  <w:style w:type="paragraph" w:styleId="TOC1">
    <w:name w:val="toc 1"/>
    <w:basedOn w:val="Normal"/>
    <w:next w:val="Normal"/>
    <w:autoRedefine/>
    <w:uiPriority w:val="39"/>
    <w:unhideWhenUsed/>
    <w:rsid w:val="00F64F51"/>
    <w:pPr>
      <w:spacing w:after="100"/>
    </w:pPr>
  </w:style>
  <w:style w:type="character" w:styleId="Hyperlink">
    <w:name w:val="Hyperlink"/>
    <w:basedOn w:val="DefaultParagraphFont"/>
    <w:uiPriority w:val="99"/>
    <w:unhideWhenUsed/>
    <w:rsid w:val="00F64F51"/>
    <w:rPr>
      <w:color w:val="0563C1" w:themeColor="hyperlink"/>
      <w:u w:val="single"/>
    </w:rPr>
  </w:style>
  <w:style w:type="paragraph" w:styleId="TOCHeading">
    <w:name w:val="TOC Heading"/>
    <w:basedOn w:val="Heading1"/>
    <w:next w:val="Normal"/>
    <w:uiPriority w:val="39"/>
    <w:unhideWhenUsed/>
    <w:qFormat/>
    <w:rsid w:val="005B6BC5"/>
    <w:pPr>
      <w:jc w:val="left"/>
      <w:outlineLvl w:val="9"/>
    </w:pPr>
    <w:rPr>
      <w:rFonts w:asciiTheme="majorHAnsi" w:hAnsiTheme="majorHAnsi"/>
      <w:color w:val="2F5496" w:themeColor="accent1" w:themeShade="BF"/>
      <w:lang w:val="en-US"/>
    </w:rPr>
  </w:style>
  <w:style w:type="paragraph" w:styleId="TOC2">
    <w:name w:val="toc 2"/>
    <w:basedOn w:val="Normal"/>
    <w:next w:val="Normal"/>
    <w:autoRedefine/>
    <w:uiPriority w:val="39"/>
    <w:unhideWhenUsed/>
    <w:rsid w:val="005B6BC5"/>
    <w:pPr>
      <w:spacing w:before="0" w:after="100"/>
      <w:ind w:left="220"/>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B6BC5"/>
    <w:pPr>
      <w:spacing w:before="0" w:after="100"/>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912D5F"/>
    <w:pPr>
      <w:ind w:left="720"/>
      <w:contextualSpacing/>
    </w:pPr>
  </w:style>
  <w:style w:type="table" w:styleId="TableGrid">
    <w:name w:val="Table Grid"/>
    <w:basedOn w:val="TableNormal"/>
    <w:uiPriority w:val="39"/>
    <w:rsid w:val="004952B3"/>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urces">
    <w:name w:val="Sources"/>
    <w:basedOn w:val="TableNormal"/>
    <w:uiPriority w:val="99"/>
    <w:rsid w:val="004952B3"/>
    <w:pPr>
      <w:spacing w:before="0" w:after="0" w:line="240" w:lineRule="auto"/>
      <w:jc w:val="left"/>
    </w:pPr>
    <w:tblPr/>
    <w:tblStylePr w:type="firstRow">
      <w:pPr>
        <w:jc w:val="left"/>
      </w:pPr>
      <w:rPr>
        <w:rFonts w:ascii="Times New Roman" w:hAnsi="Times New Roman"/>
      </w:rPr>
    </w:tblStylePr>
  </w:style>
  <w:style w:type="paragraph" w:styleId="NoSpacing">
    <w:name w:val="No Spacing"/>
    <w:uiPriority w:val="1"/>
    <w:qFormat/>
    <w:rsid w:val="0023138C"/>
    <w:pPr>
      <w:spacing w:before="0"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9D49C8"/>
    <w:rPr>
      <w:color w:val="605E5C"/>
      <w:shd w:val="clear" w:color="auto" w:fill="E1DFDD"/>
    </w:rPr>
  </w:style>
  <w:style w:type="character" w:styleId="FollowedHyperlink">
    <w:name w:val="FollowedHyperlink"/>
    <w:basedOn w:val="DefaultParagraphFont"/>
    <w:uiPriority w:val="99"/>
    <w:semiHidden/>
    <w:unhideWhenUsed/>
    <w:rsid w:val="00E73AAC"/>
    <w:rPr>
      <w:color w:val="954F72" w:themeColor="followedHyperlink"/>
      <w:u w:val="single"/>
    </w:rPr>
  </w:style>
  <w:style w:type="paragraph" w:styleId="Bibliography">
    <w:name w:val="Bibliography"/>
    <w:basedOn w:val="Normal"/>
    <w:next w:val="Normal"/>
    <w:uiPriority w:val="37"/>
    <w:unhideWhenUsed/>
    <w:rsid w:val="005105BB"/>
  </w:style>
  <w:style w:type="paragraph" w:styleId="Caption">
    <w:name w:val="caption"/>
    <w:basedOn w:val="Normal"/>
    <w:next w:val="Normal"/>
    <w:uiPriority w:val="35"/>
    <w:unhideWhenUsed/>
    <w:qFormat/>
    <w:rsid w:val="00B344CF"/>
    <w:pPr>
      <w:spacing w:before="0" w:after="200" w:line="240" w:lineRule="auto"/>
    </w:pPr>
    <w:rPr>
      <w:i/>
      <w:iCs/>
      <w:color w:val="44546A" w:themeColor="text2"/>
      <w:sz w:val="18"/>
      <w:szCs w:val="18"/>
    </w:rPr>
  </w:style>
  <w:style w:type="table" w:styleId="ListTable1Light">
    <w:name w:val="List Table 1 Light"/>
    <w:basedOn w:val="TableNormal"/>
    <w:uiPriority w:val="46"/>
    <w:rsid w:val="00AE3844"/>
    <w:pPr>
      <w:spacing w:before="0" w:after="0" w:line="240" w:lineRule="auto"/>
      <w:jc w:val="left"/>
    </w:pPr>
    <w:rPr>
      <w:rFonts w:ascii="Times New Roman" w:hAnsi="Times New Roman"/>
      <w:sz w:val="24"/>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unhideWhenUsed/>
    <w:rsid w:val="00501B85"/>
    <w:pPr>
      <w:spacing w:before="100" w:beforeAutospacing="1" w:after="100" w:afterAutospacing="1" w:line="240" w:lineRule="auto"/>
      <w:jc w:val="left"/>
    </w:pPr>
    <w:rPr>
      <w:rFonts w:eastAsia="Times New Roman" w:cs="Times New Roman"/>
      <w:szCs w:val="24"/>
      <w:lang w:eastAsia="en-GB"/>
    </w:rPr>
  </w:style>
  <w:style w:type="paragraph" w:styleId="FootnoteText">
    <w:name w:val="footnote text"/>
    <w:basedOn w:val="Normal"/>
    <w:link w:val="FootnoteTextChar"/>
    <w:uiPriority w:val="99"/>
    <w:semiHidden/>
    <w:unhideWhenUsed/>
    <w:rsid w:val="001D4E5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1D4E51"/>
    <w:rPr>
      <w:rFonts w:ascii="Times New Roman" w:hAnsi="Times New Roman"/>
      <w:sz w:val="20"/>
      <w:szCs w:val="20"/>
    </w:rPr>
  </w:style>
  <w:style w:type="character" w:styleId="FootnoteReference">
    <w:name w:val="footnote reference"/>
    <w:basedOn w:val="DefaultParagraphFont"/>
    <w:uiPriority w:val="99"/>
    <w:semiHidden/>
    <w:unhideWhenUsed/>
    <w:rsid w:val="001D4E51"/>
    <w:rPr>
      <w:vertAlign w:val="superscript"/>
    </w:rPr>
  </w:style>
  <w:style w:type="character" w:styleId="PlaceholderText">
    <w:name w:val="Placeholder Text"/>
    <w:basedOn w:val="DefaultParagraphFont"/>
    <w:uiPriority w:val="99"/>
    <w:semiHidden/>
    <w:rsid w:val="00C241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19560">
      <w:bodyDiv w:val="1"/>
      <w:marLeft w:val="0"/>
      <w:marRight w:val="0"/>
      <w:marTop w:val="0"/>
      <w:marBottom w:val="0"/>
      <w:divBdr>
        <w:top w:val="none" w:sz="0" w:space="0" w:color="auto"/>
        <w:left w:val="none" w:sz="0" w:space="0" w:color="auto"/>
        <w:bottom w:val="none" w:sz="0" w:space="0" w:color="auto"/>
        <w:right w:val="none" w:sz="0" w:space="0" w:color="auto"/>
      </w:divBdr>
    </w:div>
    <w:div w:id="33703215">
      <w:bodyDiv w:val="1"/>
      <w:marLeft w:val="0"/>
      <w:marRight w:val="0"/>
      <w:marTop w:val="0"/>
      <w:marBottom w:val="0"/>
      <w:divBdr>
        <w:top w:val="none" w:sz="0" w:space="0" w:color="auto"/>
        <w:left w:val="none" w:sz="0" w:space="0" w:color="auto"/>
        <w:bottom w:val="none" w:sz="0" w:space="0" w:color="auto"/>
        <w:right w:val="none" w:sz="0" w:space="0" w:color="auto"/>
      </w:divBdr>
    </w:div>
    <w:div w:id="84112292">
      <w:bodyDiv w:val="1"/>
      <w:marLeft w:val="0"/>
      <w:marRight w:val="0"/>
      <w:marTop w:val="0"/>
      <w:marBottom w:val="0"/>
      <w:divBdr>
        <w:top w:val="none" w:sz="0" w:space="0" w:color="auto"/>
        <w:left w:val="none" w:sz="0" w:space="0" w:color="auto"/>
        <w:bottom w:val="none" w:sz="0" w:space="0" w:color="auto"/>
        <w:right w:val="none" w:sz="0" w:space="0" w:color="auto"/>
      </w:divBdr>
    </w:div>
    <w:div w:id="132523930">
      <w:bodyDiv w:val="1"/>
      <w:marLeft w:val="0"/>
      <w:marRight w:val="0"/>
      <w:marTop w:val="0"/>
      <w:marBottom w:val="0"/>
      <w:divBdr>
        <w:top w:val="none" w:sz="0" w:space="0" w:color="auto"/>
        <w:left w:val="none" w:sz="0" w:space="0" w:color="auto"/>
        <w:bottom w:val="none" w:sz="0" w:space="0" w:color="auto"/>
        <w:right w:val="none" w:sz="0" w:space="0" w:color="auto"/>
      </w:divBdr>
    </w:div>
    <w:div w:id="160387428">
      <w:bodyDiv w:val="1"/>
      <w:marLeft w:val="0"/>
      <w:marRight w:val="0"/>
      <w:marTop w:val="0"/>
      <w:marBottom w:val="0"/>
      <w:divBdr>
        <w:top w:val="none" w:sz="0" w:space="0" w:color="auto"/>
        <w:left w:val="none" w:sz="0" w:space="0" w:color="auto"/>
        <w:bottom w:val="none" w:sz="0" w:space="0" w:color="auto"/>
        <w:right w:val="none" w:sz="0" w:space="0" w:color="auto"/>
      </w:divBdr>
    </w:div>
    <w:div w:id="166798817">
      <w:bodyDiv w:val="1"/>
      <w:marLeft w:val="0"/>
      <w:marRight w:val="0"/>
      <w:marTop w:val="0"/>
      <w:marBottom w:val="0"/>
      <w:divBdr>
        <w:top w:val="none" w:sz="0" w:space="0" w:color="auto"/>
        <w:left w:val="none" w:sz="0" w:space="0" w:color="auto"/>
        <w:bottom w:val="none" w:sz="0" w:space="0" w:color="auto"/>
        <w:right w:val="none" w:sz="0" w:space="0" w:color="auto"/>
      </w:divBdr>
    </w:div>
    <w:div w:id="204293635">
      <w:bodyDiv w:val="1"/>
      <w:marLeft w:val="0"/>
      <w:marRight w:val="0"/>
      <w:marTop w:val="0"/>
      <w:marBottom w:val="0"/>
      <w:divBdr>
        <w:top w:val="none" w:sz="0" w:space="0" w:color="auto"/>
        <w:left w:val="none" w:sz="0" w:space="0" w:color="auto"/>
        <w:bottom w:val="none" w:sz="0" w:space="0" w:color="auto"/>
        <w:right w:val="none" w:sz="0" w:space="0" w:color="auto"/>
      </w:divBdr>
    </w:div>
    <w:div w:id="210193755">
      <w:bodyDiv w:val="1"/>
      <w:marLeft w:val="0"/>
      <w:marRight w:val="0"/>
      <w:marTop w:val="0"/>
      <w:marBottom w:val="0"/>
      <w:divBdr>
        <w:top w:val="none" w:sz="0" w:space="0" w:color="auto"/>
        <w:left w:val="none" w:sz="0" w:space="0" w:color="auto"/>
        <w:bottom w:val="none" w:sz="0" w:space="0" w:color="auto"/>
        <w:right w:val="none" w:sz="0" w:space="0" w:color="auto"/>
      </w:divBdr>
    </w:div>
    <w:div w:id="224950292">
      <w:bodyDiv w:val="1"/>
      <w:marLeft w:val="0"/>
      <w:marRight w:val="0"/>
      <w:marTop w:val="0"/>
      <w:marBottom w:val="0"/>
      <w:divBdr>
        <w:top w:val="none" w:sz="0" w:space="0" w:color="auto"/>
        <w:left w:val="none" w:sz="0" w:space="0" w:color="auto"/>
        <w:bottom w:val="none" w:sz="0" w:space="0" w:color="auto"/>
        <w:right w:val="none" w:sz="0" w:space="0" w:color="auto"/>
      </w:divBdr>
    </w:div>
    <w:div w:id="255289032">
      <w:bodyDiv w:val="1"/>
      <w:marLeft w:val="0"/>
      <w:marRight w:val="0"/>
      <w:marTop w:val="0"/>
      <w:marBottom w:val="0"/>
      <w:divBdr>
        <w:top w:val="none" w:sz="0" w:space="0" w:color="auto"/>
        <w:left w:val="none" w:sz="0" w:space="0" w:color="auto"/>
        <w:bottom w:val="none" w:sz="0" w:space="0" w:color="auto"/>
        <w:right w:val="none" w:sz="0" w:space="0" w:color="auto"/>
      </w:divBdr>
    </w:div>
    <w:div w:id="282735701">
      <w:bodyDiv w:val="1"/>
      <w:marLeft w:val="0"/>
      <w:marRight w:val="0"/>
      <w:marTop w:val="0"/>
      <w:marBottom w:val="0"/>
      <w:divBdr>
        <w:top w:val="none" w:sz="0" w:space="0" w:color="auto"/>
        <w:left w:val="none" w:sz="0" w:space="0" w:color="auto"/>
        <w:bottom w:val="none" w:sz="0" w:space="0" w:color="auto"/>
        <w:right w:val="none" w:sz="0" w:space="0" w:color="auto"/>
      </w:divBdr>
    </w:div>
    <w:div w:id="296423197">
      <w:bodyDiv w:val="1"/>
      <w:marLeft w:val="0"/>
      <w:marRight w:val="0"/>
      <w:marTop w:val="0"/>
      <w:marBottom w:val="0"/>
      <w:divBdr>
        <w:top w:val="none" w:sz="0" w:space="0" w:color="auto"/>
        <w:left w:val="none" w:sz="0" w:space="0" w:color="auto"/>
        <w:bottom w:val="none" w:sz="0" w:space="0" w:color="auto"/>
        <w:right w:val="none" w:sz="0" w:space="0" w:color="auto"/>
      </w:divBdr>
    </w:div>
    <w:div w:id="312376190">
      <w:bodyDiv w:val="1"/>
      <w:marLeft w:val="0"/>
      <w:marRight w:val="0"/>
      <w:marTop w:val="0"/>
      <w:marBottom w:val="0"/>
      <w:divBdr>
        <w:top w:val="none" w:sz="0" w:space="0" w:color="auto"/>
        <w:left w:val="none" w:sz="0" w:space="0" w:color="auto"/>
        <w:bottom w:val="none" w:sz="0" w:space="0" w:color="auto"/>
        <w:right w:val="none" w:sz="0" w:space="0" w:color="auto"/>
      </w:divBdr>
    </w:div>
    <w:div w:id="314339504">
      <w:bodyDiv w:val="1"/>
      <w:marLeft w:val="0"/>
      <w:marRight w:val="0"/>
      <w:marTop w:val="0"/>
      <w:marBottom w:val="0"/>
      <w:divBdr>
        <w:top w:val="none" w:sz="0" w:space="0" w:color="auto"/>
        <w:left w:val="none" w:sz="0" w:space="0" w:color="auto"/>
        <w:bottom w:val="none" w:sz="0" w:space="0" w:color="auto"/>
        <w:right w:val="none" w:sz="0" w:space="0" w:color="auto"/>
      </w:divBdr>
    </w:div>
    <w:div w:id="344789175">
      <w:bodyDiv w:val="1"/>
      <w:marLeft w:val="0"/>
      <w:marRight w:val="0"/>
      <w:marTop w:val="0"/>
      <w:marBottom w:val="0"/>
      <w:divBdr>
        <w:top w:val="none" w:sz="0" w:space="0" w:color="auto"/>
        <w:left w:val="none" w:sz="0" w:space="0" w:color="auto"/>
        <w:bottom w:val="none" w:sz="0" w:space="0" w:color="auto"/>
        <w:right w:val="none" w:sz="0" w:space="0" w:color="auto"/>
      </w:divBdr>
    </w:div>
    <w:div w:id="352920876">
      <w:bodyDiv w:val="1"/>
      <w:marLeft w:val="0"/>
      <w:marRight w:val="0"/>
      <w:marTop w:val="0"/>
      <w:marBottom w:val="0"/>
      <w:divBdr>
        <w:top w:val="none" w:sz="0" w:space="0" w:color="auto"/>
        <w:left w:val="none" w:sz="0" w:space="0" w:color="auto"/>
        <w:bottom w:val="none" w:sz="0" w:space="0" w:color="auto"/>
        <w:right w:val="none" w:sz="0" w:space="0" w:color="auto"/>
      </w:divBdr>
    </w:div>
    <w:div w:id="361981706">
      <w:bodyDiv w:val="1"/>
      <w:marLeft w:val="0"/>
      <w:marRight w:val="0"/>
      <w:marTop w:val="0"/>
      <w:marBottom w:val="0"/>
      <w:divBdr>
        <w:top w:val="none" w:sz="0" w:space="0" w:color="auto"/>
        <w:left w:val="none" w:sz="0" w:space="0" w:color="auto"/>
        <w:bottom w:val="none" w:sz="0" w:space="0" w:color="auto"/>
        <w:right w:val="none" w:sz="0" w:space="0" w:color="auto"/>
      </w:divBdr>
    </w:div>
    <w:div w:id="384376706">
      <w:bodyDiv w:val="1"/>
      <w:marLeft w:val="0"/>
      <w:marRight w:val="0"/>
      <w:marTop w:val="0"/>
      <w:marBottom w:val="0"/>
      <w:divBdr>
        <w:top w:val="none" w:sz="0" w:space="0" w:color="auto"/>
        <w:left w:val="none" w:sz="0" w:space="0" w:color="auto"/>
        <w:bottom w:val="none" w:sz="0" w:space="0" w:color="auto"/>
        <w:right w:val="none" w:sz="0" w:space="0" w:color="auto"/>
      </w:divBdr>
    </w:div>
    <w:div w:id="409887260">
      <w:bodyDiv w:val="1"/>
      <w:marLeft w:val="0"/>
      <w:marRight w:val="0"/>
      <w:marTop w:val="0"/>
      <w:marBottom w:val="0"/>
      <w:divBdr>
        <w:top w:val="none" w:sz="0" w:space="0" w:color="auto"/>
        <w:left w:val="none" w:sz="0" w:space="0" w:color="auto"/>
        <w:bottom w:val="none" w:sz="0" w:space="0" w:color="auto"/>
        <w:right w:val="none" w:sz="0" w:space="0" w:color="auto"/>
      </w:divBdr>
    </w:div>
    <w:div w:id="434600398">
      <w:bodyDiv w:val="1"/>
      <w:marLeft w:val="0"/>
      <w:marRight w:val="0"/>
      <w:marTop w:val="0"/>
      <w:marBottom w:val="0"/>
      <w:divBdr>
        <w:top w:val="none" w:sz="0" w:space="0" w:color="auto"/>
        <w:left w:val="none" w:sz="0" w:space="0" w:color="auto"/>
        <w:bottom w:val="none" w:sz="0" w:space="0" w:color="auto"/>
        <w:right w:val="none" w:sz="0" w:space="0" w:color="auto"/>
      </w:divBdr>
    </w:div>
    <w:div w:id="441845316">
      <w:bodyDiv w:val="1"/>
      <w:marLeft w:val="0"/>
      <w:marRight w:val="0"/>
      <w:marTop w:val="0"/>
      <w:marBottom w:val="0"/>
      <w:divBdr>
        <w:top w:val="none" w:sz="0" w:space="0" w:color="auto"/>
        <w:left w:val="none" w:sz="0" w:space="0" w:color="auto"/>
        <w:bottom w:val="none" w:sz="0" w:space="0" w:color="auto"/>
        <w:right w:val="none" w:sz="0" w:space="0" w:color="auto"/>
      </w:divBdr>
    </w:div>
    <w:div w:id="499388009">
      <w:bodyDiv w:val="1"/>
      <w:marLeft w:val="0"/>
      <w:marRight w:val="0"/>
      <w:marTop w:val="0"/>
      <w:marBottom w:val="0"/>
      <w:divBdr>
        <w:top w:val="none" w:sz="0" w:space="0" w:color="auto"/>
        <w:left w:val="none" w:sz="0" w:space="0" w:color="auto"/>
        <w:bottom w:val="none" w:sz="0" w:space="0" w:color="auto"/>
        <w:right w:val="none" w:sz="0" w:space="0" w:color="auto"/>
      </w:divBdr>
    </w:div>
    <w:div w:id="501119294">
      <w:bodyDiv w:val="1"/>
      <w:marLeft w:val="0"/>
      <w:marRight w:val="0"/>
      <w:marTop w:val="0"/>
      <w:marBottom w:val="0"/>
      <w:divBdr>
        <w:top w:val="none" w:sz="0" w:space="0" w:color="auto"/>
        <w:left w:val="none" w:sz="0" w:space="0" w:color="auto"/>
        <w:bottom w:val="none" w:sz="0" w:space="0" w:color="auto"/>
        <w:right w:val="none" w:sz="0" w:space="0" w:color="auto"/>
      </w:divBdr>
    </w:div>
    <w:div w:id="556597309">
      <w:bodyDiv w:val="1"/>
      <w:marLeft w:val="0"/>
      <w:marRight w:val="0"/>
      <w:marTop w:val="0"/>
      <w:marBottom w:val="0"/>
      <w:divBdr>
        <w:top w:val="none" w:sz="0" w:space="0" w:color="auto"/>
        <w:left w:val="none" w:sz="0" w:space="0" w:color="auto"/>
        <w:bottom w:val="none" w:sz="0" w:space="0" w:color="auto"/>
        <w:right w:val="none" w:sz="0" w:space="0" w:color="auto"/>
      </w:divBdr>
    </w:div>
    <w:div w:id="573516835">
      <w:bodyDiv w:val="1"/>
      <w:marLeft w:val="0"/>
      <w:marRight w:val="0"/>
      <w:marTop w:val="0"/>
      <w:marBottom w:val="0"/>
      <w:divBdr>
        <w:top w:val="none" w:sz="0" w:space="0" w:color="auto"/>
        <w:left w:val="none" w:sz="0" w:space="0" w:color="auto"/>
        <w:bottom w:val="none" w:sz="0" w:space="0" w:color="auto"/>
        <w:right w:val="none" w:sz="0" w:space="0" w:color="auto"/>
      </w:divBdr>
    </w:div>
    <w:div w:id="575744887">
      <w:bodyDiv w:val="1"/>
      <w:marLeft w:val="0"/>
      <w:marRight w:val="0"/>
      <w:marTop w:val="0"/>
      <w:marBottom w:val="0"/>
      <w:divBdr>
        <w:top w:val="none" w:sz="0" w:space="0" w:color="auto"/>
        <w:left w:val="none" w:sz="0" w:space="0" w:color="auto"/>
        <w:bottom w:val="none" w:sz="0" w:space="0" w:color="auto"/>
        <w:right w:val="none" w:sz="0" w:space="0" w:color="auto"/>
      </w:divBdr>
    </w:div>
    <w:div w:id="585647758">
      <w:bodyDiv w:val="1"/>
      <w:marLeft w:val="0"/>
      <w:marRight w:val="0"/>
      <w:marTop w:val="0"/>
      <w:marBottom w:val="0"/>
      <w:divBdr>
        <w:top w:val="none" w:sz="0" w:space="0" w:color="auto"/>
        <w:left w:val="none" w:sz="0" w:space="0" w:color="auto"/>
        <w:bottom w:val="none" w:sz="0" w:space="0" w:color="auto"/>
        <w:right w:val="none" w:sz="0" w:space="0" w:color="auto"/>
      </w:divBdr>
    </w:div>
    <w:div w:id="587426763">
      <w:bodyDiv w:val="1"/>
      <w:marLeft w:val="0"/>
      <w:marRight w:val="0"/>
      <w:marTop w:val="0"/>
      <w:marBottom w:val="0"/>
      <w:divBdr>
        <w:top w:val="none" w:sz="0" w:space="0" w:color="auto"/>
        <w:left w:val="none" w:sz="0" w:space="0" w:color="auto"/>
        <w:bottom w:val="none" w:sz="0" w:space="0" w:color="auto"/>
        <w:right w:val="none" w:sz="0" w:space="0" w:color="auto"/>
      </w:divBdr>
    </w:div>
    <w:div w:id="593781048">
      <w:bodyDiv w:val="1"/>
      <w:marLeft w:val="0"/>
      <w:marRight w:val="0"/>
      <w:marTop w:val="0"/>
      <w:marBottom w:val="0"/>
      <w:divBdr>
        <w:top w:val="none" w:sz="0" w:space="0" w:color="auto"/>
        <w:left w:val="none" w:sz="0" w:space="0" w:color="auto"/>
        <w:bottom w:val="none" w:sz="0" w:space="0" w:color="auto"/>
        <w:right w:val="none" w:sz="0" w:space="0" w:color="auto"/>
      </w:divBdr>
    </w:div>
    <w:div w:id="601885119">
      <w:bodyDiv w:val="1"/>
      <w:marLeft w:val="0"/>
      <w:marRight w:val="0"/>
      <w:marTop w:val="0"/>
      <w:marBottom w:val="0"/>
      <w:divBdr>
        <w:top w:val="none" w:sz="0" w:space="0" w:color="auto"/>
        <w:left w:val="none" w:sz="0" w:space="0" w:color="auto"/>
        <w:bottom w:val="none" w:sz="0" w:space="0" w:color="auto"/>
        <w:right w:val="none" w:sz="0" w:space="0" w:color="auto"/>
      </w:divBdr>
    </w:div>
    <w:div w:id="604732509">
      <w:bodyDiv w:val="1"/>
      <w:marLeft w:val="0"/>
      <w:marRight w:val="0"/>
      <w:marTop w:val="0"/>
      <w:marBottom w:val="0"/>
      <w:divBdr>
        <w:top w:val="none" w:sz="0" w:space="0" w:color="auto"/>
        <w:left w:val="none" w:sz="0" w:space="0" w:color="auto"/>
        <w:bottom w:val="none" w:sz="0" w:space="0" w:color="auto"/>
        <w:right w:val="none" w:sz="0" w:space="0" w:color="auto"/>
      </w:divBdr>
    </w:div>
    <w:div w:id="609431558">
      <w:bodyDiv w:val="1"/>
      <w:marLeft w:val="0"/>
      <w:marRight w:val="0"/>
      <w:marTop w:val="0"/>
      <w:marBottom w:val="0"/>
      <w:divBdr>
        <w:top w:val="none" w:sz="0" w:space="0" w:color="auto"/>
        <w:left w:val="none" w:sz="0" w:space="0" w:color="auto"/>
        <w:bottom w:val="none" w:sz="0" w:space="0" w:color="auto"/>
        <w:right w:val="none" w:sz="0" w:space="0" w:color="auto"/>
      </w:divBdr>
    </w:div>
    <w:div w:id="628439178">
      <w:bodyDiv w:val="1"/>
      <w:marLeft w:val="0"/>
      <w:marRight w:val="0"/>
      <w:marTop w:val="0"/>
      <w:marBottom w:val="0"/>
      <w:divBdr>
        <w:top w:val="none" w:sz="0" w:space="0" w:color="auto"/>
        <w:left w:val="none" w:sz="0" w:space="0" w:color="auto"/>
        <w:bottom w:val="none" w:sz="0" w:space="0" w:color="auto"/>
        <w:right w:val="none" w:sz="0" w:space="0" w:color="auto"/>
      </w:divBdr>
    </w:div>
    <w:div w:id="640497504">
      <w:bodyDiv w:val="1"/>
      <w:marLeft w:val="0"/>
      <w:marRight w:val="0"/>
      <w:marTop w:val="0"/>
      <w:marBottom w:val="0"/>
      <w:divBdr>
        <w:top w:val="none" w:sz="0" w:space="0" w:color="auto"/>
        <w:left w:val="none" w:sz="0" w:space="0" w:color="auto"/>
        <w:bottom w:val="none" w:sz="0" w:space="0" w:color="auto"/>
        <w:right w:val="none" w:sz="0" w:space="0" w:color="auto"/>
      </w:divBdr>
    </w:div>
    <w:div w:id="666325210">
      <w:bodyDiv w:val="1"/>
      <w:marLeft w:val="0"/>
      <w:marRight w:val="0"/>
      <w:marTop w:val="0"/>
      <w:marBottom w:val="0"/>
      <w:divBdr>
        <w:top w:val="none" w:sz="0" w:space="0" w:color="auto"/>
        <w:left w:val="none" w:sz="0" w:space="0" w:color="auto"/>
        <w:bottom w:val="none" w:sz="0" w:space="0" w:color="auto"/>
        <w:right w:val="none" w:sz="0" w:space="0" w:color="auto"/>
      </w:divBdr>
    </w:div>
    <w:div w:id="667171997">
      <w:bodyDiv w:val="1"/>
      <w:marLeft w:val="0"/>
      <w:marRight w:val="0"/>
      <w:marTop w:val="0"/>
      <w:marBottom w:val="0"/>
      <w:divBdr>
        <w:top w:val="none" w:sz="0" w:space="0" w:color="auto"/>
        <w:left w:val="none" w:sz="0" w:space="0" w:color="auto"/>
        <w:bottom w:val="none" w:sz="0" w:space="0" w:color="auto"/>
        <w:right w:val="none" w:sz="0" w:space="0" w:color="auto"/>
      </w:divBdr>
    </w:div>
    <w:div w:id="742487629">
      <w:bodyDiv w:val="1"/>
      <w:marLeft w:val="0"/>
      <w:marRight w:val="0"/>
      <w:marTop w:val="0"/>
      <w:marBottom w:val="0"/>
      <w:divBdr>
        <w:top w:val="none" w:sz="0" w:space="0" w:color="auto"/>
        <w:left w:val="none" w:sz="0" w:space="0" w:color="auto"/>
        <w:bottom w:val="none" w:sz="0" w:space="0" w:color="auto"/>
        <w:right w:val="none" w:sz="0" w:space="0" w:color="auto"/>
      </w:divBdr>
    </w:div>
    <w:div w:id="755246824">
      <w:bodyDiv w:val="1"/>
      <w:marLeft w:val="0"/>
      <w:marRight w:val="0"/>
      <w:marTop w:val="0"/>
      <w:marBottom w:val="0"/>
      <w:divBdr>
        <w:top w:val="none" w:sz="0" w:space="0" w:color="auto"/>
        <w:left w:val="none" w:sz="0" w:space="0" w:color="auto"/>
        <w:bottom w:val="none" w:sz="0" w:space="0" w:color="auto"/>
        <w:right w:val="none" w:sz="0" w:space="0" w:color="auto"/>
      </w:divBdr>
    </w:div>
    <w:div w:id="768819913">
      <w:bodyDiv w:val="1"/>
      <w:marLeft w:val="0"/>
      <w:marRight w:val="0"/>
      <w:marTop w:val="0"/>
      <w:marBottom w:val="0"/>
      <w:divBdr>
        <w:top w:val="none" w:sz="0" w:space="0" w:color="auto"/>
        <w:left w:val="none" w:sz="0" w:space="0" w:color="auto"/>
        <w:bottom w:val="none" w:sz="0" w:space="0" w:color="auto"/>
        <w:right w:val="none" w:sz="0" w:space="0" w:color="auto"/>
      </w:divBdr>
    </w:div>
    <w:div w:id="771048193">
      <w:bodyDiv w:val="1"/>
      <w:marLeft w:val="0"/>
      <w:marRight w:val="0"/>
      <w:marTop w:val="0"/>
      <w:marBottom w:val="0"/>
      <w:divBdr>
        <w:top w:val="none" w:sz="0" w:space="0" w:color="auto"/>
        <w:left w:val="none" w:sz="0" w:space="0" w:color="auto"/>
        <w:bottom w:val="none" w:sz="0" w:space="0" w:color="auto"/>
        <w:right w:val="none" w:sz="0" w:space="0" w:color="auto"/>
      </w:divBdr>
    </w:div>
    <w:div w:id="803737663">
      <w:bodyDiv w:val="1"/>
      <w:marLeft w:val="0"/>
      <w:marRight w:val="0"/>
      <w:marTop w:val="0"/>
      <w:marBottom w:val="0"/>
      <w:divBdr>
        <w:top w:val="none" w:sz="0" w:space="0" w:color="auto"/>
        <w:left w:val="none" w:sz="0" w:space="0" w:color="auto"/>
        <w:bottom w:val="none" w:sz="0" w:space="0" w:color="auto"/>
        <w:right w:val="none" w:sz="0" w:space="0" w:color="auto"/>
      </w:divBdr>
    </w:div>
    <w:div w:id="814034271">
      <w:bodyDiv w:val="1"/>
      <w:marLeft w:val="0"/>
      <w:marRight w:val="0"/>
      <w:marTop w:val="0"/>
      <w:marBottom w:val="0"/>
      <w:divBdr>
        <w:top w:val="none" w:sz="0" w:space="0" w:color="auto"/>
        <w:left w:val="none" w:sz="0" w:space="0" w:color="auto"/>
        <w:bottom w:val="none" w:sz="0" w:space="0" w:color="auto"/>
        <w:right w:val="none" w:sz="0" w:space="0" w:color="auto"/>
      </w:divBdr>
    </w:div>
    <w:div w:id="827284075">
      <w:bodyDiv w:val="1"/>
      <w:marLeft w:val="0"/>
      <w:marRight w:val="0"/>
      <w:marTop w:val="0"/>
      <w:marBottom w:val="0"/>
      <w:divBdr>
        <w:top w:val="none" w:sz="0" w:space="0" w:color="auto"/>
        <w:left w:val="none" w:sz="0" w:space="0" w:color="auto"/>
        <w:bottom w:val="none" w:sz="0" w:space="0" w:color="auto"/>
        <w:right w:val="none" w:sz="0" w:space="0" w:color="auto"/>
      </w:divBdr>
    </w:div>
    <w:div w:id="864371034">
      <w:bodyDiv w:val="1"/>
      <w:marLeft w:val="0"/>
      <w:marRight w:val="0"/>
      <w:marTop w:val="0"/>
      <w:marBottom w:val="0"/>
      <w:divBdr>
        <w:top w:val="none" w:sz="0" w:space="0" w:color="auto"/>
        <w:left w:val="none" w:sz="0" w:space="0" w:color="auto"/>
        <w:bottom w:val="none" w:sz="0" w:space="0" w:color="auto"/>
        <w:right w:val="none" w:sz="0" w:space="0" w:color="auto"/>
      </w:divBdr>
    </w:div>
    <w:div w:id="901524706">
      <w:bodyDiv w:val="1"/>
      <w:marLeft w:val="0"/>
      <w:marRight w:val="0"/>
      <w:marTop w:val="0"/>
      <w:marBottom w:val="0"/>
      <w:divBdr>
        <w:top w:val="none" w:sz="0" w:space="0" w:color="auto"/>
        <w:left w:val="none" w:sz="0" w:space="0" w:color="auto"/>
        <w:bottom w:val="none" w:sz="0" w:space="0" w:color="auto"/>
        <w:right w:val="none" w:sz="0" w:space="0" w:color="auto"/>
      </w:divBdr>
    </w:div>
    <w:div w:id="904217276">
      <w:bodyDiv w:val="1"/>
      <w:marLeft w:val="0"/>
      <w:marRight w:val="0"/>
      <w:marTop w:val="0"/>
      <w:marBottom w:val="0"/>
      <w:divBdr>
        <w:top w:val="none" w:sz="0" w:space="0" w:color="auto"/>
        <w:left w:val="none" w:sz="0" w:space="0" w:color="auto"/>
        <w:bottom w:val="none" w:sz="0" w:space="0" w:color="auto"/>
        <w:right w:val="none" w:sz="0" w:space="0" w:color="auto"/>
      </w:divBdr>
    </w:div>
    <w:div w:id="919097960">
      <w:bodyDiv w:val="1"/>
      <w:marLeft w:val="0"/>
      <w:marRight w:val="0"/>
      <w:marTop w:val="0"/>
      <w:marBottom w:val="0"/>
      <w:divBdr>
        <w:top w:val="none" w:sz="0" w:space="0" w:color="auto"/>
        <w:left w:val="none" w:sz="0" w:space="0" w:color="auto"/>
        <w:bottom w:val="none" w:sz="0" w:space="0" w:color="auto"/>
        <w:right w:val="none" w:sz="0" w:space="0" w:color="auto"/>
      </w:divBdr>
    </w:div>
    <w:div w:id="922883024">
      <w:bodyDiv w:val="1"/>
      <w:marLeft w:val="0"/>
      <w:marRight w:val="0"/>
      <w:marTop w:val="0"/>
      <w:marBottom w:val="0"/>
      <w:divBdr>
        <w:top w:val="none" w:sz="0" w:space="0" w:color="auto"/>
        <w:left w:val="none" w:sz="0" w:space="0" w:color="auto"/>
        <w:bottom w:val="none" w:sz="0" w:space="0" w:color="auto"/>
        <w:right w:val="none" w:sz="0" w:space="0" w:color="auto"/>
      </w:divBdr>
    </w:div>
    <w:div w:id="956135038">
      <w:bodyDiv w:val="1"/>
      <w:marLeft w:val="0"/>
      <w:marRight w:val="0"/>
      <w:marTop w:val="0"/>
      <w:marBottom w:val="0"/>
      <w:divBdr>
        <w:top w:val="none" w:sz="0" w:space="0" w:color="auto"/>
        <w:left w:val="none" w:sz="0" w:space="0" w:color="auto"/>
        <w:bottom w:val="none" w:sz="0" w:space="0" w:color="auto"/>
        <w:right w:val="none" w:sz="0" w:space="0" w:color="auto"/>
      </w:divBdr>
    </w:div>
    <w:div w:id="967131219">
      <w:bodyDiv w:val="1"/>
      <w:marLeft w:val="0"/>
      <w:marRight w:val="0"/>
      <w:marTop w:val="0"/>
      <w:marBottom w:val="0"/>
      <w:divBdr>
        <w:top w:val="none" w:sz="0" w:space="0" w:color="auto"/>
        <w:left w:val="none" w:sz="0" w:space="0" w:color="auto"/>
        <w:bottom w:val="none" w:sz="0" w:space="0" w:color="auto"/>
        <w:right w:val="none" w:sz="0" w:space="0" w:color="auto"/>
      </w:divBdr>
    </w:div>
    <w:div w:id="985015000">
      <w:bodyDiv w:val="1"/>
      <w:marLeft w:val="0"/>
      <w:marRight w:val="0"/>
      <w:marTop w:val="0"/>
      <w:marBottom w:val="0"/>
      <w:divBdr>
        <w:top w:val="none" w:sz="0" w:space="0" w:color="auto"/>
        <w:left w:val="none" w:sz="0" w:space="0" w:color="auto"/>
        <w:bottom w:val="none" w:sz="0" w:space="0" w:color="auto"/>
        <w:right w:val="none" w:sz="0" w:space="0" w:color="auto"/>
      </w:divBdr>
    </w:div>
    <w:div w:id="1045518844">
      <w:bodyDiv w:val="1"/>
      <w:marLeft w:val="0"/>
      <w:marRight w:val="0"/>
      <w:marTop w:val="0"/>
      <w:marBottom w:val="0"/>
      <w:divBdr>
        <w:top w:val="none" w:sz="0" w:space="0" w:color="auto"/>
        <w:left w:val="none" w:sz="0" w:space="0" w:color="auto"/>
        <w:bottom w:val="none" w:sz="0" w:space="0" w:color="auto"/>
        <w:right w:val="none" w:sz="0" w:space="0" w:color="auto"/>
      </w:divBdr>
    </w:div>
    <w:div w:id="1083068330">
      <w:bodyDiv w:val="1"/>
      <w:marLeft w:val="0"/>
      <w:marRight w:val="0"/>
      <w:marTop w:val="0"/>
      <w:marBottom w:val="0"/>
      <w:divBdr>
        <w:top w:val="none" w:sz="0" w:space="0" w:color="auto"/>
        <w:left w:val="none" w:sz="0" w:space="0" w:color="auto"/>
        <w:bottom w:val="none" w:sz="0" w:space="0" w:color="auto"/>
        <w:right w:val="none" w:sz="0" w:space="0" w:color="auto"/>
      </w:divBdr>
    </w:div>
    <w:div w:id="1084110450">
      <w:bodyDiv w:val="1"/>
      <w:marLeft w:val="0"/>
      <w:marRight w:val="0"/>
      <w:marTop w:val="0"/>
      <w:marBottom w:val="0"/>
      <w:divBdr>
        <w:top w:val="none" w:sz="0" w:space="0" w:color="auto"/>
        <w:left w:val="none" w:sz="0" w:space="0" w:color="auto"/>
        <w:bottom w:val="none" w:sz="0" w:space="0" w:color="auto"/>
        <w:right w:val="none" w:sz="0" w:space="0" w:color="auto"/>
      </w:divBdr>
    </w:div>
    <w:div w:id="1084573803">
      <w:bodyDiv w:val="1"/>
      <w:marLeft w:val="0"/>
      <w:marRight w:val="0"/>
      <w:marTop w:val="0"/>
      <w:marBottom w:val="0"/>
      <w:divBdr>
        <w:top w:val="none" w:sz="0" w:space="0" w:color="auto"/>
        <w:left w:val="none" w:sz="0" w:space="0" w:color="auto"/>
        <w:bottom w:val="none" w:sz="0" w:space="0" w:color="auto"/>
        <w:right w:val="none" w:sz="0" w:space="0" w:color="auto"/>
      </w:divBdr>
    </w:div>
    <w:div w:id="1087192034">
      <w:bodyDiv w:val="1"/>
      <w:marLeft w:val="0"/>
      <w:marRight w:val="0"/>
      <w:marTop w:val="0"/>
      <w:marBottom w:val="0"/>
      <w:divBdr>
        <w:top w:val="none" w:sz="0" w:space="0" w:color="auto"/>
        <w:left w:val="none" w:sz="0" w:space="0" w:color="auto"/>
        <w:bottom w:val="none" w:sz="0" w:space="0" w:color="auto"/>
        <w:right w:val="none" w:sz="0" w:space="0" w:color="auto"/>
      </w:divBdr>
    </w:div>
    <w:div w:id="1115179398">
      <w:bodyDiv w:val="1"/>
      <w:marLeft w:val="0"/>
      <w:marRight w:val="0"/>
      <w:marTop w:val="0"/>
      <w:marBottom w:val="0"/>
      <w:divBdr>
        <w:top w:val="none" w:sz="0" w:space="0" w:color="auto"/>
        <w:left w:val="none" w:sz="0" w:space="0" w:color="auto"/>
        <w:bottom w:val="none" w:sz="0" w:space="0" w:color="auto"/>
        <w:right w:val="none" w:sz="0" w:space="0" w:color="auto"/>
      </w:divBdr>
    </w:div>
    <w:div w:id="1115759552">
      <w:bodyDiv w:val="1"/>
      <w:marLeft w:val="0"/>
      <w:marRight w:val="0"/>
      <w:marTop w:val="0"/>
      <w:marBottom w:val="0"/>
      <w:divBdr>
        <w:top w:val="none" w:sz="0" w:space="0" w:color="auto"/>
        <w:left w:val="none" w:sz="0" w:space="0" w:color="auto"/>
        <w:bottom w:val="none" w:sz="0" w:space="0" w:color="auto"/>
        <w:right w:val="none" w:sz="0" w:space="0" w:color="auto"/>
      </w:divBdr>
    </w:div>
    <w:div w:id="1130708810">
      <w:bodyDiv w:val="1"/>
      <w:marLeft w:val="0"/>
      <w:marRight w:val="0"/>
      <w:marTop w:val="0"/>
      <w:marBottom w:val="0"/>
      <w:divBdr>
        <w:top w:val="none" w:sz="0" w:space="0" w:color="auto"/>
        <w:left w:val="none" w:sz="0" w:space="0" w:color="auto"/>
        <w:bottom w:val="none" w:sz="0" w:space="0" w:color="auto"/>
        <w:right w:val="none" w:sz="0" w:space="0" w:color="auto"/>
      </w:divBdr>
    </w:div>
    <w:div w:id="1148400430">
      <w:bodyDiv w:val="1"/>
      <w:marLeft w:val="0"/>
      <w:marRight w:val="0"/>
      <w:marTop w:val="0"/>
      <w:marBottom w:val="0"/>
      <w:divBdr>
        <w:top w:val="none" w:sz="0" w:space="0" w:color="auto"/>
        <w:left w:val="none" w:sz="0" w:space="0" w:color="auto"/>
        <w:bottom w:val="none" w:sz="0" w:space="0" w:color="auto"/>
        <w:right w:val="none" w:sz="0" w:space="0" w:color="auto"/>
      </w:divBdr>
    </w:div>
    <w:div w:id="1162046736">
      <w:bodyDiv w:val="1"/>
      <w:marLeft w:val="0"/>
      <w:marRight w:val="0"/>
      <w:marTop w:val="0"/>
      <w:marBottom w:val="0"/>
      <w:divBdr>
        <w:top w:val="none" w:sz="0" w:space="0" w:color="auto"/>
        <w:left w:val="none" w:sz="0" w:space="0" w:color="auto"/>
        <w:bottom w:val="none" w:sz="0" w:space="0" w:color="auto"/>
        <w:right w:val="none" w:sz="0" w:space="0" w:color="auto"/>
      </w:divBdr>
    </w:div>
    <w:div w:id="1176529686">
      <w:bodyDiv w:val="1"/>
      <w:marLeft w:val="0"/>
      <w:marRight w:val="0"/>
      <w:marTop w:val="0"/>
      <w:marBottom w:val="0"/>
      <w:divBdr>
        <w:top w:val="none" w:sz="0" w:space="0" w:color="auto"/>
        <w:left w:val="none" w:sz="0" w:space="0" w:color="auto"/>
        <w:bottom w:val="none" w:sz="0" w:space="0" w:color="auto"/>
        <w:right w:val="none" w:sz="0" w:space="0" w:color="auto"/>
      </w:divBdr>
    </w:div>
    <w:div w:id="1193347771">
      <w:bodyDiv w:val="1"/>
      <w:marLeft w:val="0"/>
      <w:marRight w:val="0"/>
      <w:marTop w:val="0"/>
      <w:marBottom w:val="0"/>
      <w:divBdr>
        <w:top w:val="none" w:sz="0" w:space="0" w:color="auto"/>
        <w:left w:val="none" w:sz="0" w:space="0" w:color="auto"/>
        <w:bottom w:val="none" w:sz="0" w:space="0" w:color="auto"/>
        <w:right w:val="none" w:sz="0" w:space="0" w:color="auto"/>
      </w:divBdr>
    </w:div>
    <w:div w:id="1214807485">
      <w:bodyDiv w:val="1"/>
      <w:marLeft w:val="0"/>
      <w:marRight w:val="0"/>
      <w:marTop w:val="0"/>
      <w:marBottom w:val="0"/>
      <w:divBdr>
        <w:top w:val="none" w:sz="0" w:space="0" w:color="auto"/>
        <w:left w:val="none" w:sz="0" w:space="0" w:color="auto"/>
        <w:bottom w:val="none" w:sz="0" w:space="0" w:color="auto"/>
        <w:right w:val="none" w:sz="0" w:space="0" w:color="auto"/>
      </w:divBdr>
    </w:div>
    <w:div w:id="1217349515">
      <w:bodyDiv w:val="1"/>
      <w:marLeft w:val="0"/>
      <w:marRight w:val="0"/>
      <w:marTop w:val="0"/>
      <w:marBottom w:val="0"/>
      <w:divBdr>
        <w:top w:val="none" w:sz="0" w:space="0" w:color="auto"/>
        <w:left w:val="none" w:sz="0" w:space="0" w:color="auto"/>
        <w:bottom w:val="none" w:sz="0" w:space="0" w:color="auto"/>
        <w:right w:val="none" w:sz="0" w:space="0" w:color="auto"/>
      </w:divBdr>
    </w:div>
    <w:div w:id="1237473559">
      <w:bodyDiv w:val="1"/>
      <w:marLeft w:val="0"/>
      <w:marRight w:val="0"/>
      <w:marTop w:val="0"/>
      <w:marBottom w:val="0"/>
      <w:divBdr>
        <w:top w:val="none" w:sz="0" w:space="0" w:color="auto"/>
        <w:left w:val="none" w:sz="0" w:space="0" w:color="auto"/>
        <w:bottom w:val="none" w:sz="0" w:space="0" w:color="auto"/>
        <w:right w:val="none" w:sz="0" w:space="0" w:color="auto"/>
      </w:divBdr>
    </w:div>
    <w:div w:id="1250044235">
      <w:bodyDiv w:val="1"/>
      <w:marLeft w:val="0"/>
      <w:marRight w:val="0"/>
      <w:marTop w:val="0"/>
      <w:marBottom w:val="0"/>
      <w:divBdr>
        <w:top w:val="none" w:sz="0" w:space="0" w:color="auto"/>
        <w:left w:val="none" w:sz="0" w:space="0" w:color="auto"/>
        <w:bottom w:val="none" w:sz="0" w:space="0" w:color="auto"/>
        <w:right w:val="none" w:sz="0" w:space="0" w:color="auto"/>
      </w:divBdr>
    </w:div>
    <w:div w:id="1260913303">
      <w:bodyDiv w:val="1"/>
      <w:marLeft w:val="0"/>
      <w:marRight w:val="0"/>
      <w:marTop w:val="0"/>
      <w:marBottom w:val="0"/>
      <w:divBdr>
        <w:top w:val="none" w:sz="0" w:space="0" w:color="auto"/>
        <w:left w:val="none" w:sz="0" w:space="0" w:color="auto"/>
        <w:bottom w:val="none" w:sz="0" w:space="0" w:color="auto"/>
        <w:right w:val="none" w:sz="0" w:space="0" w:color="auto"/>
      </w:divBdr>
    </w:div>
    <w:div w:id="1261454230">
      <w:bodyDiv w:val="1"/>
      <w:marLeft w:val="0"/>
      <w:marRight w:val="0"/>
      <w:marTop w:val="0"/>
      <w:marBottom w:val="0"/>
      <w:divBdr>
        <w:top w:val="none" w:sz="0" w:space="0" w:color="auto"/>
        <w:left w:val="none" w:sz="0" w:space="0" w:color="auto"/>
        <w:bottom w:val="none" w:sz="0" w:space="0" w:color="auto"/>
        <w:right w:val="none" w:sz="0" w:space="0" w:color="auto"/>
      </w:divBdr>
    </w:div>
    <w:div w:id="1340082868">
      <w:bodyDiv w:val="1"/>
      <w:marLeft w:val="0"/>
      <w:marRight w:val="0"/>
      <w:marTop w:val="0"/>
      <w:marBottom w:val="0"/>
      <w:divBdr>
        <w:top w:val="none" w:sz="0" w:space="0" w:color="auto"/>
        <w:left w:val="none" w:sz="0" w:space="0" w:color="auto"/>
        <w:bottom w:val="none" w:sz="0" w:space="0" w:color="auto"/>
        <w:right w:val="none" w:sz="0" w:space="0" w:color="auto"/>
      </w:divBdr>
    </w:div>
    <w:div w:id="1364207901">
      <w:bodyDiv w:val="1"/>
      <w:marLeft w:val="0"/>
      <w:marRight w:val="0"/>
      <w:marTop w:val="0"/>
      <w:marBottom w:val="0"/>
      <w:divBdr>
        <w:top w:val="none" w:sz="0" w:space="0" w:color="auto"/>
        <w:left w:val="none" w:sz="0" w:space="0" w:color="auto"/>
        <w:bottom w:val="none" w:sz="0" w:space="0" w:color="auto"/>
        <w:right w:val="none" w:sz="0" w:space="0" w:color="auto"/>
      </w:divBdr>
    </w:div>
    <w:div w:id="1378505152">
      <w:bodyDiv w:val="1"/>
      <w:marLeft w:val="0"/>
      <w:marRight w:val="0"/>
      <w:marTop w:val="0"/>
      <w:marBottom w:val="0"/>
      <w:divBdr>
        <w:top w:val="none" w:sz="0" w:space="0" w:color="auto"/>
        <w:left w:val="none" w:sz="0" w:space="0" w:color="auto"/>
        <w:bottom w:val="none" w:sz="0" w:space="0" w:color="auto"/>
        <w:right w:val="none" w:sz="0" w:space="0" w:color="auto"/>
      </w:divBdr>
    </w:div>
    <w:div w:id="1409888043">
      <w:bodyDiv w:val="1"/>
      <w:marLeft w:val="0"/>
      <w:marRight w:val="0"/>
      <w:marTop w:val="0"/>
      <w:marBottom w:val="0"/>
      <w:divBdr>
        <w:top w:val="none" w:sz="0" w:space="0" w:color="auto"/>
        <w:left w:val="none" w:sz="0" w:space="0" w:color="auto"/>
        <w:bottom w:val="none" w:sz="0" w:space="0" w:color="auto"/>
        <w:right w:val="none" w:sz="0" w:space="0" w:color="auto"/>
      </w:divBdr>
    </w:div>
    <w:div w:id="1439374689">
      <w:bodyDiv w:val="1"/>
      <w:marLeft w:val="0"/>
      <w:marRight w:val="0"/>
      <w:marTop w:val="0"/>
      <w:marBottom w:val="0"/>
      <w:divBdr>
        <w:top w:val="none" w:sz="0" w:space="0" w:color="auto"/>
        <w:left w:val="none" w:sz="0" w:space="0" w:color="auto"/>
        <w:bottom w:val="none" w:sz="0" w:space="0" w:color="auto"/>
        <w:right w:val="none" w:sz="0" w:space="0" w:color="auto"/>
      </w:divBdr>
    </w:div>
    <w:div w:id="1440301034">
      <w:bodyDiv w:val="1"/>
      <w:marLeft w:val="0"/>
      <w:marRight w:val="0"/>
      <w:marTop w:val="0"/>
      <w:marBottom w:val="0"/>
      <w:divBdr>
        <w:top w:val="none" w:sz="0" w:space="0" w:color="auto"/>
        <w:left w:val="none" w:sz="0" w:space="0" w:color="auto"/>
        <w:bottom w:val="none" w:sz="0" w:space="0" w:color="auto"/>
        <w:right w:val="none" w:sz="0" w:space="0" w:color="auto"/>
      </w:divBdr>
    </w:div>
    <w:div w:id="1477410478">
      <w:bodyDiv w:val="1"/>
      <w:marLeft w:val="0"/>
      <w:marRight w:val="0"/>
      <w:marTop w:val="0"/>
      <w:marBottom w:val="0"/>
      <w:divBdr>
        <w:top w:val="none" w:sz="0" w:space="0" w:color="auto"/>
        <w:left w:val="none" w:sz="0" w:space="0" w:color="auto"/>
        <w:bottom w:val="none" w:sz="0" w:space="0" w:color="auto"/>
        <w:right w:val="none" w:sz="0" w:space="0" w:color="auto"/>
      </w:divBdr>
    </w:div>
    <w:div w:id="1498034213">
      <w:bodyDiv w:val="1"/>
      <w:marLeft w:val="0"/>
      <w:marRight w:val="0"/>
      <w:marTop w:val="0"/>
      <w:marBottom w:val="0"/>
      <w:divBdr>
        <w:top w:val="none" w:sz="0" w:space="0" w:color="auto"/>
        <w:left w:val="none" w:sz="0" w:space="0" w:color="auto"/>
        <w:bottom w:val="none" w:sz="0" w:space="0" w:color="auto"/>
        <w:right w:val="none" w:sz="0" w:space="0" w:color="auto"/>
      </w:divBdr>
    </w:div>
    <w:div w:id="1503202550">
      <w:bodyDiv w:val="1"/>
      <w:marLeft w:val="0"/>
      <w:marRight w:val="0"/>
      <w:marTop w:val="0"/>
      <w:marBottom w:val="0"/>
      <w:divBdr>
        <w:top w:val="none" w:sz="0" w:space="0" w:color="auto"/>
        <w:left w:val="none" w:sz="0" w:space="0" w:color="auto"/>
        <w:bottom w:val="none" w:sz="0" w:space="0" w:color="auto"/>
        <w:right w:val="none" w:sz="0" w:space="0" w:color="auto"/>
      </w:divBdr>
    </w:div>
    <w:div w:id="1503933162">
      <w:bodyDiv w:val="1"/>
      <w:marLeft w:val="0"/>
      <w:marRight w:val="0"/>
      <w:marTop w:val="0"/>
      <w:marBottom w:val="0"/>
      <w:divBdr>
        <w:top w:val="none" w:sz="0" w:space="0" w:color="auto"/>
        <w:left w:val="none" w:sz="0" w:space="0" w:color="auto"/>
        <w:bottom w:val="none" w:sz="0" w:space="0" w:color="auto"/>
        <w:right w:val="none" w:sz="0" w:space="0" w:color="auto"/>
      </w:divBdr>
    </w:div>
    <w:div w:id="1507591477">
      <w:bodyDiv w:val="1"/>
      <w:marLeft w:val="0"/>
      <w:marRight w:val="0"/>
      <w:marTop w:val="0"/>
      <w:marBottom w:val="0"/>
      <w:divBdr>
        <w:top w:val="none" w:sz="0" w:space="0" w:color="auto"/>
        <w:left w:val="none" w:sz="0" w:space="0" w:color="auto"/>
        <w:bottom w:val="none" w:sz="0" w:space="0" w:color="auto"/>
        <w:right w:val="none" w:sz="0" w:space="0" w:color="auto"/>
      </w:divBdr>
    </w:div>
    <w:div w:id="1531795667">
      <w:bodyDiv w:val="1"/>
      <w:marLeft w:val="0"/>
      <w:marRight w:val="0"/>
      <w:marTop w:val="0"/>
      <w:marBottom w:val="0"/>
      <w:divBdr>
        <w:top w:val="none" w:sz="0" w:space="0" w:color="auto"/>
        <w:left w:val="none" w:sz="0" w:space="0" w:color="auto"/>
        <w:bottom w:val="none" w:sz="0" w:space="0" w:color="auto"/>
        <w:right w:val="none" w:sz="0" w:space="0" w:color="auto"/>
      </w:divBdr>
    </w:div>
    <w:div w:id="1556703174">
      <w:bodyDiv w:val="1"/>
      <w:marLeft w:val="0"/>
      <w:marRight w:val="0"/>
      <w:marTop w:val="0"/>
      <w:marBottom w:val="0"/>
      <w:divBdr>
        <w:top w:val="none" w:sz="0" w:space="0" w:color="auto"/>
        <w:left w:val="none" w:sz="0" w:space="0" w:color="auto"/>
        <w:bottom w:val="none" w:sz="0" w:space="0" w:color="auto"/>
        <w:right w:val="none" w:sz="0" w:space="0" w:color="auto"/>
      </w:divBdr>
    </w:div>
    <w:div w:id="1558935209">
      <w:bodyDiv w:val="1"/>
      <w:marLeft w:val="0"/>
      <w:marRight w:val="0"/>
      <w:marTop w:val="0"/>
      <w:marBottom w:val="0"/>
      <w:divBdr>
        <w:top w:val="none" w:sz="0" w:space="0" w:color="auto"/>
        <w:left w:val="none" w:sz="0" w:space="0" w:color="auto"/>
        <w:bottom w:val="none" w:sz="0" w:space="0" w:color="auto"/>
        <w:right w:val="none" w:sz="0" w:space="0" w:color="auto"/>
      </w:divBdr>
    </w:div>
    <w:div w:id="1582446732">
      <w:bodyDiv w:val="1"/>
      <w:marLeft w:val="0"/>
      <w:marRight w:val="0"/>
      <w:marTop w:val="0"/>
      <w:marBottom w:val="0"/>
      <w:divBdr>
        <w:top w:val="none" w:sz="0" w:space="0" w:color="auto"/>
        <w:left w:val="none" w:sz="0" w:space="0" w:color="auto"/>
        <w:bottom w:val="none" w:sz="0" w:space="0" w:color="auto"/>
        <w:right w:val="none" w:sz="0" w:space="0" w:color="auto"/>
      </w:divBdr>
    </w:div>
    <w:div w:id="1599019943">
      <w:bodyDiv w:val="1"/>
      <w:marLeft w:val="0"/>
      <w:marRight w:val="0"/>
      <w:marTop w:val="0"/>
      <w:marBottom w:val="0"/>
      <w:divBdr>
        <w:top w:val="none" w:sz="0" w:space="0" w:color="auto"/>
        <w:left w:val="none" w:sz="0" w:space="0" w:color="auto"/>
        <w:bottom w:val="none" w:sz="0" w:space="0" w:color="auto"/>
        <w:right w:val="none" w:sz="0" w:space="0" w:color="auto"/>
      </w:divBdr>
    </w:div>
    <w:div w:id="1625966588">
      <w:bodyDiv w:val="1"/>
      <w:marLeft w:val="0"/>
      <w:marRight w:val="0"/>
      <w:marTop w:val="0"/>
      <w:marBottom w:val="0"/>
      <w:divBdr>
        <w:top w:val="none" w:sz="0" w:space="0" w:color="auto"/>
        <w:left w:val="none" w:sz="0" w:space="0" w:color="auto"/>
        <w:bottom w:val="none" w:sz="0" w:space="0" w:color="auto"/>
        <w:right w:val="none" w:sz="0" w:space="0" w:color="auto"/>
      </w:divBdr>
    </w:div>
    <w:div w:id="1663855936">
      <w:bodyDiv w:val="1"/>
      <w:marLeft w:val="0"/>
      <w:marRight w:val="0"/>
      <w:marTop w:val="0"/>
      <w:marBottom w:val="0"/>
      <w:divBdr>
        <w:top w:val="none" w:sz="0" w:space="0" w:color="auto"/>
        <w:left w:val="none" w:sz="0" w:space="0" w:color="auto"/>
        <w:bottom w:val="none" w:sz="0" w:space="0" w:color="auto"/>
        <w:right w:val="none" w:sz="0" w:space="0" w:color="auto"/>
      </w:divBdr>
    </w:div>
    <w:div w:id="1668098445">
      <w:bodyDiv w:val="1"/>
      <w:marLeft w:val="0"/>
      <w:marRight w:val="0"/>
      <w:marTop w:val="0"/>
      <w:marBottom w:val="0"/>
      <w:divBdr>
        <w:top w:val="none" w:sz="0" w:space="0" w:color="auto"/>
        <w:left w:val="none" w:sz="0" w:space="0" w:color="auto"/>
        <w:bottom w:val="none" w:sz="0" w:space="0" w:color="auto"/>
        <w:right w:val="none" w:sz="0" w:space="0" w:color="auto"/>
      </w:divBdr>
    </w:div>
    <w:div w:id="1675498202">
      <w:bodyDiv w:val="1"/>
      <w:marLeft w:val="0"/>
      <w:marRight w:val="0"/>
      <w:marTop w:val="0"/>
      <w:marBottom w:val="0"/>
      <w:divBdr>
        <w:top w:val="none" w:sz="0" w:space="0" w:color="auto"/>
        <w:left w:val="none" w:sz="0" w:space="0" w:color="auto"/>
        <w:bottom w:val="none" w:sz="0" w:space="0" w:color="auto"/>
        <w:right w:val="none" w:sz="0" w:space="0" w:color="auto"/>
      </w:divBdr>
    </w:div>
    <w:div w:id="1690528150">
      <w:bodyDiv w:val="1"/>
      <w:marLeft w:val="0"/>
      <w:marRight w:val="0"/>
      <w:marTop w:val="0"/>
      <w:marBottom w:val="0"/>
      <w:divBdr>
        <w:top w:val="none" w:sz="0" w:space="0" w:color="auto"/>
        <w:left w:val="none" w:sz="0" w:space="0" w:color="auto"/>
        <w:bottom w:val="none" w:sz="0" w:space="0" w:color="auto"/>
        <w:right w:val="none" w:sz="0" w:space="0" w:color="auto"/>
      </w:divBdr>
    </w:div>
    <w:div w:id="1731415254">
      <w:bodyDiv w:val="1"/>
      <w:marLeft w:val="0"/>
      <w:marRight w:val="0"/>
      <w:marTop w:val="0"/>
      <w:marBottom w:val="0"/>
      <w:divBdr>
        <w:top w:val="none" w:sz="0" w:space="0" w:color="auto"/>
        <w:left w:val="none" w:sz="0" w:space="0" w:color="auto"/>
        <w:bottom w:val="none" w:sz="0" w:space="0" w:color="auto"/>
        <w:right w:val="none" w:sz="0" w:space="0" w:color="auto"/>
      </w:divBdr>
    </w:div>
    <w:div w:id="1758987971">
      <w:bodyDiv w:val="1"/>
      <w:marLeft w:val="0"/>
      <w:marRight w:val="0"/>
      <w:marTop w:val="0"/>
      <w:marBottom w:val="0"/>
      <w:divBdr>
        <w:top w:val="none" w:sz="0" w:space="0" w:color="auto"/>
        <w:left w:val="none" w:sz="0" w:space="0" w:color="auto"/>
        <w:bottom w:val="none" w:sz="0" w:space="0" w:color="auto"/>
        <w:right w:val="none" w:sz="0" w:space="0" w:color="auto"/>
      </w:divBdr>
    </w:div>
    <w:div w:id="1760171523">
      <w:bodyDiv w:val="1"/>
      <w:marLeft w:val="0"/>
      <w:marRight w:val="0"/>
      <w:marTop w:val="0"/>
      <w:marBottom w:val="0"/>
      <w:divBdr>
        <w:top w:val="none" w:sz="0" w:space="0" w:color="auto"/>
        <w:left w:val="none" w:sz="0" w:space="0" w:color="auto"/>
        <w:bottom w:val="none" w:sz="0" w:space="0" w:color="auto"/>
        <w:right w:val="none" w:sz="0" w:space="0" w:color="auto"/>
      </w:divBdr>
    </w:div>
    <w:div w:id="1771659374">
      <w:bodyDiv w:val="1"/>
      <w:marLeft w:val="0"/>
      <w:marRight w:val="0"/>
      <w:marTop w:val="0"/>
      <w:marBottom w:val="0"/>
      <w:divBdr>
        <w:top w:val="none" w:sz="0" w:space="0" w:color="auto"/>
        <w:left w:val="none" w:sz="0" w:space="0" w:color="auto"/>
        <w:bottom w:val="none" w:sz="0" w:space="0" w:color="auto"/>
        <w:right w:val="none" w:sz="0" w:space="0" w:color="auto"/>
      </w:divBdr>
    </w:div>
    <w:div w:id="1782652793">
      <w:bodyDiv w:val="1"/>
      <w:marLeft w:val="0"/>
      <w:marRight w:val="0"/>
      <w:marTop w:val="0"/>
      <w:marBottom w:val="0"/>
      <w:divBdr>
        <w:top w:val="none" w:sz="0" w:space="0" w:color="auto"/>
        <w:left w:val="none" w:sz="0" w:space="0" w:color="auto"/>
        <w:bottom w:val="none" w:sz="0" w:space="0" w:color="auto"/>
        <w:right w:val="none" w:sz="0" w:space="0" w:color="auto"/>
      </w:divBdr>
    </w:div>
    <w:div w:id="1806776847">
      <w:bodyDiv w:val="1"/>
      <w:marLeft w:val="0"/>
      <w:marRight w:val="0"/>
      <w:marTop w:val="0"/>
      <w:marBottom w:val="0"/>
      <w:divBdr>
        <w:top w:val="none" w:sz="0" w:space="0" w:color="auto"/>
        <w:left w:val="none" w:sz="0" w:space="0" w:color="auto"/>
        <w:bottom w:val="none" w:sz="0" w:space="0" w:color="auto"/>
        <w:right w:val="none" w:sz="0" w:space="0" w:color="auto"/>
      </w:divBdr>
    </w:div>
    <w:div w:id="1816801315">
      <w:bodyDiv w:val="1"/>
      <w:marLeft w:val="0"/>
      <w:marRight w:val="0"/>
      <w:marTop w:val="0"/>
      <w:marBottom w:val="0"/>
      <w:divBdr>
        <w:top w:val="none" w:sz="0" w:space="0" w:color="auto"/>
        <w:left w:val="none" w:sz="0" w:space="0" w:color="auto"/>
        <w:bottom w:val="none" w:sz="0" w:space="0" w:color="auto"/>
        <w:right w:val="none" w:sz="0" w:space="0" w:color="auto"/>
      </w:divBdr>
    </w:div>
    <w:div w:id="1825387196">
      <w:bodyDiv w:val="1"/>
      <w:marLeft w:val="0"/>
      <w:marRight w:val="0"/>
      <w:marTop w:val="0"/>
      <w:marBottom w:val="0"/>
      <w:divBdr>
        <w:top w:val="none" w:sz="0" w:space="0" w:color="auto"/>
        <w:left w:val="none" w:sz="0" w:space="0" w:color="auto"/>
        <w:bottom w:val="none" w:sz="0" w:space="0" w:color="auto"/>
        <w:right w:val="none" w:sz="0" w:space="0" w:color="auto"/>
      </w:divBdr>
    </w:div>
    <w:div w:id="1841382486">
      <w:bodyDiv w:val="1"/>
      <w:marLeft w:val="0"/>
      <w:marRight w:val="0"/>
      <w:marTop w:val="0"/>
      <w:marBottom w:val="0"/>
      <w:divBdr>
        <w:top w:val="none" w:sz="0" w:space="0" w:color="auto"/>
        <w:left w:val="none" w:sz="0" w:space="0" w:color="auto"/>
        <w:bottom w:val="none" w:sz="0" w:space="0" w:color="auto"/>
        <w:right w:val="none" w:sz="0" w:space="0" w:color="auto"/>
      </w:divBdr>
    </w:div>
    <w:div w:id="1890461105">
      <w:bodyDiv w:val="1"/>
      <w:marLeft w:val="0"/>
      <w:marRight w:val="0"/>
      <w:marTop w:val="0"/>
      <w:marBottom w:val="0"/>
      <w:divBdr>
        <w:top w:val="none" w:sz="0" w:space="0" w:color="auto"/>
        <w:left w:val="none" w:sz="0" w:space="0" w:color="auto"/>
        <w:bottom w:val="none" w:sz="0" w:space="0" w:color="auto"/>
        <w:right w:val="none" w:sz="0" w:space="0" w:color="auto"/>
      </w:divBdr>
    </w:div>
    <w:div w:id="1907641732">
      <w:bodyDiv w:val="1"/>
      <w:marLeft w:val="0"/>
      <w:marRight w:val="0"/>
      <w:marTop w:val="0"/>
      <w:marBottom w:val="0"/>
      <w:divBdr>
        <w:top w:val="none" w:sz="0" w:space="0" w:color="auto"/>
        <w:left w:val="none" w:sz="0" w:space="0" w:color="auto"/>
        <w:bottom w:val="none" w:sz="0" w:space="0" w:color="auto"/>
        <w:right w:val="none" w:sz="0" w:space="0" w:color="auto"/>
      </w:divBdr>
    </w:div>
    <w:div w:id="1974864832">
      <w:bodyDiv w:val="1"/>
      <w:marLeft w:val="0"/>
      <w:marRight w:val="0"/>
      <w:marTop w:val="0"/>
      <w:marBottom w:val="0"/>
      <w:divBdr>
        <w:top w:val="none" w:sz="0" w:space="0" w:color="auto"/>
        <w:left w:val="none" w:sz="0" w:space="0" w:color="auto"/>
        <w:bottom w:val="none" w:sz="0" w:space="0" w:color="auto"/>
        <w:right w:val="none" w:sz="0" w:space="0" w:color="auto"/>
      </w:divBdr>
    </w:div>
    <w:div w:id="1975721591">
      <w:bodyDiv w:val="1"/>
      <w:marLeft w:val="0"/>
      <w:marRight w:val="0"/>
      <w:marTop w:val="0"/>
      <w:marBottom w:val="0"/>
      <w:divBdr>
        <w:top w:val="none" w:sz="0" w:space="0" w:color="auto"/>
        <w:left w:val="none" w:sz="0" w:space="0" w:color="auto"/>
        <w:bottom w:val="none" w:sz="0" w:space="0" w:color="auto"/>
        <w:right w:val="none" w:sz="0" w:space="0" w:color="auto"/>
      </w:divBdr>
    </w:div>
    <w:div w:id="2009089117">
      <w:bodyDiv w:val="1"/>
      <w:marLeft w:val="0"/>
      <w:marRight w:val="0"/>
      <w:marTop w:val="0"/>
      <w:marBottom w:val="0"/>
      <w:divBdr>
        <w:top w:val="none" w:sz="0" w:space="0" w:color="auto"/>
        <w:left w:val="none" w:sz="0" w:space="0" w:color="auto"/>
        <w:bottom w:val="none" w:sz="0" w:space="0" w:color="auto"/>
        <w:right w:val="none" w:sz="0" w:space="0" w:color="auto"/>
      </w:divBdr>
    </w:div>
    <w:div w:id="2027831209">
      <w:bodyDiv w:val="1"/>
      <w:marLeft w:val="0"/>
      <w:marRight w:val="0"/>
      <w:marTop w:val="0"/>
      <w:marBottom w:val="0"/>
      <w:divBdr>
        <w:top w:val="none" w:sz="0" w:space="0" w:color="auto"/>
        <w:left w:val="none" w:sz="0" w:space="0" w:color="auto"/>
        <w:bottom w:val="none" w:sz="0" w:space="0" w:color="auto"/>
        <w:right w:val="none" w:sz="0" w:space="0" w:color="auto"/>
      </w:divBdr>
    </w:div>
    <w:div w:id="2030376405">
      <w:bodyDiv w:val="1"/>
      <w:marLeft w:val="0"/>
      <w:marRight w:val="0"/>
      <w:marTop w:val="0"/>
      <w:marBottom w:val="0"/>
      <w:divBdr>
        <w:top w:val="none" w:sz="0" w:space="0" w:color="auto"/>
        <w:left w:val="none" w:sz="0" w:space="0" w:color="auto"/>
        <w:bottom w:val="none" w:sz="0" w:space="0" w:color="auto"/>
        <w:right w:val="none" w:sz="0" w:space="0" w:color="auto"/>
      </w:divBdr>
    </w:div>
    <w:div w:id="2031569518">
      <w:bodyDiv w:val="1"/>
      <w:marLeft w:val="0"/>
      <w:marRight w:val="0"/>
      <w:marTop w:val="0"/>
      <w:marBottom w:val="0"/>
      <w:divBdr>
        <w:top w:val="none" w:sz="0" w:space="0" w:color="auto"/>
        <w:left w:val="none" w:sz="0" w:space="0" w:color="auto"/>
        <w:bottom w:val="none" w:sz="0" w:space="0" w:color="auto"/>
        <w:right w:val="none" w:sz="0" w:space="0" w:color="auto"/>
      </w:divBdr>
    </w:div>
    <w:div w:id="2057578172">
      <w:bodyDiv w:val="1"/>
      <w:marLeft w:val="0"/>
      <w:marRight w:val="0"/>
      <w:marTop w:val="0"/>
      <w:marBottom w:val="0"/>
      <w:divBdr>
        <w:top w:val="none" w:sz="0" w:space="0" w:color="auto"/>
        <w:left w:val="none" w:sz="0" w:space="0" w:color="auto"/>
        <w:bottom w:val="none" w:sz="0" w:space="0" w:color="auto"/>
        <w:right w:val="none" w:sz="0" w:space="0" w:color="auto"/>
      </w:divBdr>
    </w:div>
    <w:div w:id="2099906188">
      <w:bodyDiv w:val="1"/>
      <w:marLeft w:val="0"/>
      <w:marRight w:val="0"/>
      <w:marTop w:val="0"/>
      <w:marBottom w:val="0"/>
      <w:divBdr>
        <w:top w:val="none" w:sz="0" w:space="0" w:color="auto"/>
        <w:left w:val="none" w:sz="0" w:space="0" w:color="auto"/>
        <w:bottom w:val="none" w:sz="0" w:space="0" w:color="auto"/>
        <w:right w:val="none" w:sz="0" w:space="0" w:color="auto"/>
      </w:divBdr>
    </w:div>
    <w:div w:id="2102680300">
      <w:bodyDiv w:val="1"/>
      <w:marLeft w:val="0"/>
      <w:marRight w:val="0"/>
      <w:marTop w:val="0"/>
      <w:marBottom w:val="0"/>
      <w:divBdr>
        <w:top w:val="none" w:sz="0" w:space="0" w:color="auto"/>
        <w:left w:val="none" w:sz="0" w:space="0" w:color="auto"/>
        <w:bottom w:val="none" w:sz="0" w:space="0" w:color="auto"/>
        <w:right w:val="none" w:sz="0" w:space="0" w:color="auto"/>
      </w:divBdr>
    </w:div>
    <w:div w:id="2132087384">
      <w:bodyDiv w:val="1"/>
      <w:marLeft w:val="0"/>
      <w:marRight w:val="0"/>
      <w:marTop w:val="0"/>
      <w:marBottom w:val="0"/>
      <w:divBdr>
        <w:top w:val="none" w:sz="0" w:space="0" w:color="auto"/>
        <w:left w:val="none" w:sz="0" w:space="0" w:color="auto"/>
        <w:bottom w:val="none" w:sz="0" w:space="0" w:color="auto"/>
        <w:right w:val="none" w:sz="0" w:space="0" w:color="auto"/>
      </w:divBdr>
    </w:div>
    <w:div w:id="2132090804">
      <w:bodyDiv w:val="1"/>
      <w:marLeft w:val="0"/>
      <w:marRight w:val="0"/>
      <w:marTop w:val="0"/>
      <w:marBottom w:val="0"/>
      <w:divBdr>
        <w:top w:val="none" w:sz="0" w:space="0" w:color="auto"/>
        <w:left w:val="none" w:sz="0" w:space="0" w:color="auto"/>
        <w:bottom w:val="none" w:sz="0" w:space="0" w:color="auto"/>
        <w:right w:val="none" w:sz="0" w:space="0" w:color="auto"/>
      </w:divBdr>
    </w:div>
    <w:div w:id="214226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0</b:Tag>
    <b:SourceType>InternetSite</b:SourceType>
    <b:Guid>{D74926D0-8FB1-4294-B2F0-DF06BEEE430F}</b:Guid>
    <b:Author>
      <b:Author>
        <b:Corporate>Newzoo</b:Corporate>
      </b:Author>
    </b:Author>
    <b:Title>The World’s 2.7 Billion Gamers Will Spend $159.3 Billion on Games in 2020; The Market Will Surpass $200 Billion by 2023</b:Title>
    <b:InternetSiteTitle>Newzoo</b:InternetSiteTitle>
    <b:Year>2020</b:Year>
    <b:Month>May</b:Month>
    <b:Day>8</b:Day>
    <b:URL>https://newzoo.com/insights/articles/newzoo-games-market-numbers-revenues-and-audience-2020-2023/</b:URL>
    <b:RefOrder>1</b:RefOrder>
  </b:Source>
  <b:Source>
    <b:Tag>Blo20</b:Tag>
    <b:SourceType>InternetSite</b:SourceType>
    <b:Guid>{54508A6D-7AB6-4D10-BFF5-672B4BB3DA5B}</b:Guid>
    <b:Author>
      <b:Author>
        <b:Corporate>Bloomberg</b:Corporate>
      </b:Author>
    </b:Author>
    <b:Title>Global gaming market expected to exceed $256 billion by 2025</b:Title>
    <b:InternetSiteTitle>Bloomberg</b:InternetSiteTitle>
    <b:Year>2020</b:Year>
    <b:Month>December</b:Month>
    <b:Day>1</b:Day>
    <b:URL>https://www.bloomberg.com/press-releases/2020-12-01/global-gaming-market-expected-to-exceed-256-billion-by-2025</b:URL>
    <b:RefOrder>3</b:RefOrder>
  </b:Source>
  <b:Source>
    <b:Tag>MB20</b:Tag>
    <b:SourceType>InternetSite</b:SourceType>
    <b:Guid>{857A0C00-EE9B-4621-B8FD-8D6A630C60F4}</b:Guid>
    <b:Author>
      <b:Author>
        <b:Corporate>The Economist</b:Corporate>
      </b:Author>
    </b:Author>
    <b:Title>The rise and rise of video games</b:Title>
    <b:InternetSiteTitle>The Economist</b:InternetSiteTitle>
    <b:Year>2020</b:Year>
    <b:Month>March</b:Month>
    <b:Day>19</b:Day>
    <b:URL>https://www.economist.com/prospero/2020/03/19/the-rise-and-rise-of-video-games</b:URL>
    <b:RefOrder>4</b:RefOrder>
  </b:Source>
  <b:Source>
    <b:Tag>New21</b:Tag>
    <b:SourceType>InternetSite</b:SourceType>
    <b:Guid>{48A3CF33-02A4-45E4-AC50-F969389773FC}</b:Guid>
    <b:Author>
      <b:Author>
        <b:Corporate>Newzoo</b:Corporate>
      </b:Author>
    </b:Author>
    <b:Title>Global Games Market to Generate $175.8 Billion in 2021; Despite a Slight Decline, the Market Is on Track to Surpass $200 Billion in 2023</b:Title>
    <b:InternetSiteTitle>Newzoo</b:InternetSiteTitle>
    <b:Year>2021</b:Year>
    <b:Month>May</b:Month>
    <b:Day>8</b:Day>
    <b:URL>https://newzoo.com/insights/articles/global-games-market-to-generate-175-8-billion-in-2021-despite-a-slight-decline-the-market-is-on-track-to-surpass-200-billion-in-2023/</b:URL>
    <b:RefOrder>2</b:RefOrder>
  </b:Source>
  <b:Source>
    <b:Tag>New211</b:Tag>
    <b:SourceType>Report</b:SourceType>
    <b:Guid>{92761BB2-8D52-4A2B-AF0C-08C84CC0DF36}</b:Guid>
    <b:Author>
      <b:Author>
        <b:Corporate>Newzoo</b:Corporate>
      </b:Author>
    </b:Author>
    <b:Title>Global Games Market Report: The VR &amp; Metaverse Edition</b:Title>
    <b:Year>2021</b:Year>
    <b:Publisher>Newzoo</b:Publisher>
    <b:City>Amsterdam</b:City>
    <b:RefOrder>5</b:RefOrder>
  </b:Source>
  <b:Source>
    <b:Tag>bri20</b:Tag>
    <b:SourceType>InternetSite</b:SourceType>
    <b:Guid>{CDCE063C-1591-4E49-97CB-E005BC3A7E5C}</b:Guid>
    <b:Title>Local Consumer Review Survey 2020</b:Title>
    <b:Year>2020</b:Year>
    <b:Author>
      <b:Author>
        <b:Corporate>brightlocal</b:Corporate>
      </b:Author>
    </b:Author>
    <b:InternetSiteTitle>brightlocal</b:InternetSiteTitle>
    <b:Month>December</b:Month>
    <b:Day>9</b:Day>
    <b:URL>https://www.brightlocal.com/research/local-consumer-review-survey/</b:URL>
    <b:RefOrder>6</b:RefOrder>
  </b:Source>
  <b:Source>
    <b:Tag>Zhu06</b:Tag>
    <b:SourceType>JournalArticle</b:SourceType>
    <b:Guid>{5D1FE23D-0BEA-44DD-A03C-5A487F626B52}</b:Guid>
    <b:Title>The Influence of Online Consumer Reviews on the Demand for Experience Goods: The Case of Video Games</b:Title>
    <b:Year>2006</b:Year>
    <b:Author>
      <b:Author>
        <b:NameList>
          <b:Person>
            <b:Last>Zhu</b:Last>
            <b:First>Feng</b:First>
          </b:Person>
          <b:Person>
            <b:Last>Zhang</b:Last>
            <b:First>Xiaoquan</b:First>
          </b:Person>
        </b:NameList>
      </b:Author>
    </b:Author>
    <b:JournalName>Proceedings of the 27th International Conference on Information Systems</b:JournalName>
    <b:Pages>367-381</b:Pages>
    <b:RefOrder>8</b:RefOrder>
  </b:Source>
  <b:Source>
    <b:Tag>McK21</b:Tag>
    <b:SourceType>InternetSite</b:SourceType>
    <b:Guid>{91CFE7A1-B1DD-44DE-9F65-2AFE7C430A74}</b:Guid>
    <b:Title>Five-star growth: Using online ratings to design better products</b:Title>
    <b:Year>2021</b:Year>
    <b:Author>
      <b:Author>
        <b:Corporate>McKinsey</b:Corporate>
      </b:Author>
    </b:Author>
    <b:InternetSiteTitle>McKinsey</b:InternetSiteTitle>
    <b:Month>August</b:Month>
    <b:Day>12</b:Day>
    <b:URL>https://www.mckinsey.com/industries/consumer-packaged-goods/our-insights/five-star-growth-using-online-ratings-to-design-better-products</b:URL>
    <b:RefOrder>7</b:RefOrder>
  </b:Source>
  <b:Source>
    <b:Tag>Cla18</b:Tag>
    <b:SourceType>Report</b:SourceType>
    <b:Guid>{4B130C34-108E-473A-9A77-BA0413FDF66B}</b:Guid>
    <b:Title>Gaming Industry - Facts, Figures and Trends</b:Title>
    <b:Year>2018</b:Year>
    <b:Author>
      <b:Author>
        <b:Corporate>Clairfield International</b:Corporate>
      </b:Author>
    </b:Author>
    <b:Publisher>Clairfield International</b:Publisher>
    <b:City>Geneva</b:City>
    <b:RefOrder>9</b:RefOrder>
  </b:Source>
  <b:Source>
    <b:Tag>Ben21</b:Tag>
    <b:SourceType>InternetSite</b:SourceType>
    <b:Guid>{31408885-0CE4-470A-BCB4-E6080B5430FB}</b:Guid>
    <b:Title>PC vs Console Gaming: A War On Multiple Fronts: 2020 Edition</b:Title>
    <b:Year>2021</b:Year>
    <b:Author>
      <b:Author>
        <b:NameList>
          <b:Person>
            <b:Last>Johnson</b:Last>
            <b:First>Ben</b:First>
          </b:Person>
        </b:NameList>
      </b:Author>
    </b:Author>
    <b:InternetSiteTitle>WePC</b:InternetSiteTitle>
    <b:Month>June</b:Month>
    <b:Day>24</b:Day>
    <b:URL>https://www.wepc.com/tips/pc-vs-console-gaming/</b:URL>
    <b:RefOrder>16</b:RefOrder>
  </b:Source>
  <b:Source>
    <b:Tag>New171</b:Tag>
    <b:SourceType>InternetSite</b:SourceType>
    <b:Guid>{E0CE5995-3B0E-42D7-AADF-A416C927025C}</b:Guid>
    <b:Author>
      <b:Author>
        <b:Corporate>Newzoo</b:Corporate>
      </b:Author>
    </b:Author>
    <b:Title>What Is Core Gaming Anyway? How the Hardware Habits of PC Gamers Are Breaking Down Stereotypes</b:Title>
    <b:InternetSiteTitle>Newzoo</b:InternetSiteTitle>
    <b:Year>2017</b:Year>
    <b:Month>January</b:Month>
    <b:Day>25</b:Day>
    <b:URL>https://newzoo.com/insights/articles/the-hardware-habits-of-pc-gamers-and-the-defintion-of-core/</b:URL>
    <b:RefOrder>17</b:RefOrder>
  </b:Source>
  <b:Source>
    <b:Tag>Tho94</b:Tag>
    <b:SourceType>Book</b:SourceType>
    <b:Guid>{FC3DB6CE-4601-402C-B15E-2B122A2947F1}</b:Guid>
    <b:Author>
      <b:Author>
        <b:NameList>
          <b:Person>
            <b:Last>Archdeacon</b:Last>
            <b:First>Thomas</b:First>
            <b:Middle>J.</b:Middle>
          </b:Person>
        </b:NameList>
      </b:Author>
    </b:Author>
    <b:Title>Correlation and Regression Analysis</b:Title>
    <b:Year>1994</b:Year>
    <b:City>Wisconsin</b:City>
    <b:Publisher>University of Wisconsin Press</b:Publisher>
    <b:RefOrder>11</b:RefOrder>
  </b:Source>
  <b:Source>
    <b:Tag>Coh88</b:Tag>
    <b:SourceType>Book</b:SourceType>
    <b:Guid>{F3AAE599-F301-42BD-B27E-B984E6C26EA0}</b:Guid>
    <b:Title>Statistical Power Analysis for the Behavioral Sciences</b:Title>
    <b:Year>1988</b:Year>
    <b:Author>
      <b:Author>
        <b:NameList>
          <b:Person>
            <b:Last>Cohen</b:Last>
            <b:First>Jacob</b:First>
          </b:Person>
        </b:NameList>
      </b:Author>
    </b:Author>
    <b:City>United States of America</b:City>
    <b:Publisher>Lawrence Erlbaum Associates</b:Publisher>
    <b:Edition>2</b:Edition>
    <b:RefOrder>18</b:RefOrder>
  </b:Source>
  <b:Source>
    <b:Tag>Moo17</b:Tag>
    <b:SourceType>Book</b:SourceType>
    <b:Guid>{E2C799D0-5271-4A9F-A059-185BF9A0EF1D}</b:Guid>
    <b:Author>
      <b:Author>
        <b:NameList>
          <b:Person>
            <b:Last>Mooi</b:Last>
            <b:First>Erik</b:First>
          </b:Person>
          <b:Person>
            <b:Last>Sarstedt</b:Last>
            <b:First>Marko</b:First>
          </b:Person>
          <b:Person>
            <b:Last>Mooi-Reci</b:Last>
            <b:First>Irma</b:First>
          </b:Person>
        </b:NameList>
      </b:Author>
    </b:Author>
    <b:Title>Market Research: The Process, Data, and Methods Using Stata</b:Title>
    <b:Year>2017</b:Year>
    <b:City>N/A</b:City>
    <b:Publisher>Springer</b:Publisher>
    <b:Pages>234</b:Pages>
    <b:RefOrder>10</b:RefOrder>
  </b:Source>
  <b:Source>
    <b:Tag>Jol06</b:Tag>
    <b:SourceType>Book</b:SourceType>
    <b:Guid>{4861111F-5538-4039-BE6B-61C4C07F80B9}</b:Guid>
    <b:Author>
      <b:Author>
        <b:NameList>
          <b:Person>
            <b:Last>Jolliffe</b:Last>
            <b:First>Genevieve</b:First>
          </b:Person>
          <b:Person>
            <b:Last>Zinnes</b:Last>
            <b:First>Andrew</b:First>
          </b:Person>
        </b:NameList>
      </b:Author>
    </b:Author>
    <b:Title>The documentary film makers handbook</b:Title>
    <b:Year>2006</b:Year>
    <b:City>New York</b:City>
    <b:Publisher>Continuum</b:Publisher>
    <b:Pages>357</b:Pages>
    <b:RefOrder>12</b:RefOrder>
  </b:Source>
  <b:Source>
    <b:Tag>Ker09</b:Tag>
    <b:SourceType>Book</b:SourceType>
    <b:Guid>{986C31D2-91B5-4EE9-9AC9-FB1B45F392C7}</b:Guid>
    <b:Author>
      <b:Author>
        <b:NameList>
          <b:Person>
            <b:Last>Kerrigan</b:Last>
            <b:First>Finola</b:First>
          </b:Person>
        </b:NameList>
      </b:Author>
    </b:Author>
    <b:Title>Film Marketing</b:Title>
    <b:Year>2009</b:Year>
    <b:City>N/A</b:City>
    <b:Publisher>Butterworth-Heinemann</b:Publisher>
    <b:Pages>50</b:Pages>
    <b:RefOrder>13</b:RefOrder>
  </b:Source>
  <b:Source>
    <b:Tag>Bob04</b:Tag>
    <b:SourceType>Book</b:SourceType>
    <b:Guid>{DE437C76-D127-4825-AE00-F552A978147F}</b:Guid>
    <b:Author>
      <b:Author>
        <b:NameList>
          <b:Person>
            <b:Last>Bates</b:Last>
            <b:First>Bob</b:First>
          </b:Person>
        </b:NameList>
      </b:Author>
    </b:Author>
    <b:Title>Game Design</b:Title>
    <b:Year>2004</b:Year>
    <b:City>N/A</b:City>
    <b:Publisher>Thomson Course Technology</b:Publisher>
    <b:RefOrder>14</b:RefOrder>
  </b:Source>
  <b:Source>
    <b:Tag>Val21</b:Tag>
    <b:SourceType>InternetSite</b:SourceType>
    <b:Guid>{3A99B25C-1D2D-4EAD-9547-1263A37875A1}</b:Guid>
    <b:Title>Steamworks Documentation</b:Title>
    <b:Year>2021</b:Year>
    <b:Author>
      <b:Author>
        <b:Corporate>Valve</b:Corporate>
      </b:Author>
    </b:Author>
    <b:InternetSiteTitle>Early Access</b:InternetSiteTitle>
    <b:Month>12</b:Month>
    <b:Day>08</b:Day>
    <b:URL>https://partner.steamgames.com/doc/store/earlyaccess</b:URL>
    <b:RefOrder>15</b:RefOrder>
  </b:Source>
</b:Sources>
</file>

<file path=customXml/itemProps1.xml><?xml version="1.0" encoding="utf-8"?>
<ds:datastoreItem xmlns:ds="http://schemas.openxmlformats.org/officeDocument/2006/customXml" ds:itemID="{BF13DFD1-632E-452E-AF38-8B17D32C6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23</TotalTime>
  <Pages>32</Pages>
  <Words>33143</Words>
  <Characters>188918</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Lefebvre</dc:creator>
  <cp:keywords/>
  <dc:description/>
  <cp:lastModifiedBy>Marc Lefebvre</cp:lastModifiedBy>
  <cp:revision>3449</cp:revision>
  <cp:lastPrinted>2022-01-03T13:31:00Z</cp:lastPrinted>
  <dcterms:created xsi:type="dcterms:W3CDTF">2021-10-13T08:54:00Z</dcterms:created>
  <dcterms:modified xsi:type="dcterms:W3CDTF">2022-01-0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7e1949-c044-3549-ab32-c48f9500c594</vt:lpwstr>
  </property>
  <property fmtid="{D5CDD505-2E9C-101B-9397-08002B2CF9AE}" pid="24" name="Mendeley Citation Style_1">
    <vt:lpwstr>http://www.zotero.org/styles/apa</vt:lpwstr>
  </property>
</Properties>
</file>